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EF0F6E1" w14:textId="611AD211" w:rsidR="0006546F" w:rsidRDefault="00F955B9">
      <w:r>
        <w:rPr>
          <w:b/>
          <w:bCs/>
          <w:sz w:val="36"/>
          <w:szCs w:val="36"/>
        </w:rPr>
        <w:t>Supplementary Table</w:t>
      </w:r>
      <w:r w:rsidR="009F0A37">
        <w:rPr>
          <w:b/>
          <w:bCs/>
          <w:sz w:val="36"/>
          <w:szCs w:val="36"/>
        </w:rPr>
        <w:t xml:space="preserve"> /</w:t>
      </w:r>
      <w:bookmarkStart w:id="0" w:name="_GoBack"/>
      <w:bookmarkEnd w:id="0"/>
      <w:r>
        <w:rPr>
          <w:b/>
          <w:bCs/>
          <w:sz w:val="36"/>
          <w:szCs w:val="36"/>
        </w:rPr>
        <w:t xml:space="preserve"> </w:t>
      </w:r>
      <w:r w:rsidR="009F0A37">
        <w:rPr>
          <w:b/>
          <w:bCs/>
          <w:sz w:val="36"/>
          <w:szCs w:val="36"/>
        </w:rPr>
        <w:t xml:space="preserve">Supplementary File </w:t>
      </w:r>
      <w:r>
        <w:rPr>
          <w:b/>
          <w:bCs/>
          <w:sz w:val="36"/>
          <w:szCs w:val="36"/>
        </w:rPr>
        <w:t>3</w:t>
      </w:r>
    </w:p>
    <w:p w14:paraId="06DA5C71" w14:textId="77777777" w:rsidR="0006546F" w:rsidRDefault="0006546F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12"/>
        <w:gridCol w:w="1276"/>
        <w:gridCol w:w="1701"/>
        <w:gridCol w:w="2275"/>
        <w:gridCol w:w="2262"/>
        <w:gridCol w:w="1559"/>
        <w:gridCol w:w="4903"/>
      </w:tblGrid>
      <w:tr w:rsidR="00C67B95" w:rsidRPr="00CF23DC" w14:paraId="2EC5F454" w14:textId="77777777" w:rsidTr="00C67B95">
        <w:trPr>
          <w:trHeight w:val="454"/>
        </w:trPr>
        <w:tc>
          <w:tcPr>
            <w:tcW w:w="1412" w:type="dxa"/>
            <w:vAlign w:val="center"/>
          </w:tcPr>
          <w:p w14:paraId="61453E46" w14:textId="0E2854F0" w:rsidR="001E0B94" w:rsidRPr="00EB68CF" w:rsidRDefault="001E0B94" w:rsidP="00C00FC0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 w:rsidRPr="00EB68CF">
              <w:rPr>
                <w:rFonts w:hAnsiTheme="minorHAnsi" w:cstheme="minorHAnsi"/>
                <w:b/>
                <w:bCs/>
                <w:sz w:val="20"/>
                <w:szCs w:val="20"/>
              </w:rPr>
              <w:t>Mammalian Rabs</w:t>
            </w:r>
          </w:p>
        </w:tc>
        <w:tc>
          <w:tcPr>
            <w:tcW w:w="1276" w:type="dxa"/>
            <w:vAlign w:val="center"/>
          </w:tcPr>
          <w:p w14:paraId="3872DCAC" w14:textId="110EF6B0" w:rsidR="001E0B94" w:rsidRPr="00EB68CF" w:rsidRDefault="001E0B94" w:rsidP="00C00FC0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 w:rsidRPr="00EB68CF">
              <w:rPr>
                <w:rFonts w:hAnsiTheme="minorHAnsi" w:cstheme="minorHAnsi"/>
                <w:b/>
                <w:bCs/>
                <w:i/>
                <w:iCs/>
                <w:sz w:val="20"/>
                <w:szCs w:val="20"/>
              </w:rPr>
              <w:t>S. cerevisiae</w:t>
            </w:r>
            <w:r w:rsidRPr="00EB68CF">
              <w:rPr>
                <w:rFonts w:hAnsiTheme="minorHAnsi" w:cstheme="minorHAnsi"/>
                <w:b/>
                <w:bCs/>
                <w:sz w:val="20"/>
                <w:szCs w:val="20"/>
              </w:rPr>
              <w:t xml:space="preserve"> Rabs</w:t>
            </w:r>
          </w:p>
        </w:tc>
        <w:tc>
          <w:tcPr>
            <w:tcW w:w="1701" w:type="dxa"/>
            <w:vAlign w:val="center"/>
          </w:tcPr>
          <w:p w14:paraId="298872C6" w14:textId="22D339B5" w:rsidR="001E0B94" w:rsidRPr="00EB68CF" w:rsidRDefault="001E0B94" w:rsidP="00C00FC0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 w:rsidRPr="00EB68CF">
              <w:rPr>
                <w:rFonts w:hAnsiTheme="minorHAnsi" w:cstheme="minorHAnsi"/>
                <w:b/>
                <w:bCs/>
                <w:i/>
                <w:iCs/>
                <w:sz w:val="20"/>
                <w:szCs w:val="20"/>
              </w:rPr>
              <w:t>D. melanogaster</w:t>
            </w:r>
            <w:r w:rsidRPr="00EB68CF">
              <w:rPr>
                <w:rFonts w:hAnsiTheme="minorHAnsi" w:cstheme="minorHAnsi"/>
                <w:b/>
                <w:bCs/>
                <w:sz w:val="20"/>
                <w:szCs w:val="20"/>
              </w:rPr>
              <w:t xml:space="preserve"> Rabs</w:t>
            </w:r>
          </w:p>
        </w:tc>
        <w:tc>
          <w:tcPr>
            <w:tcW w:w="2275" w:type="dxa"/>
            <w:vAlign w:val="center"/>
          </w:tcPr>
          <w:p w14:paraId="2D33BFE8" w14:textId="0F54D4C5" w:rsidR="001E0B94" w:rsidRPr="00EB68CF" w:rsidRDefault="001E0B94" w:rsidP="00121826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 w:rsidRPr="00EB68CF">
              <w:rPr>
                <w:rFonts w:hAnsiTheme="minorHAnsi" w:cstheme="minorHAnsi"/>
                <w:b/>
                <w:bCs/>
                <w:sz w:val="20"/>
                <w:szCs w:val="20"/>
              </w:rPr>
              <w:t>Function</w:t>
            </w:r>
          </w:p>
        </w:tc>
        <w:tc>
          <w:tcPr>
            <w:tcW w:w="2262" w:type="dxa"/>
            <w:vAlign w:val="center"/>
          </w:tcPr>
          <w:p w14:paraId="1BDC0E6C" w14:textId="53666032" w:rsidR="001E0B94" w:rsidRPr="00EB68CF" w:rsidRDefault="001E0B94" w:rsidP="00121826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 w:rsidRPr="00EB68CF">
              <w:rPr>
                <w:rFonts w:hAnsiTheme="minorHAnsi" w:cstheme="minorHAnsi"/>
                <w:b/>
                <w:bCs/>
                <w:sz w:val="20"/>
                <w:szCs w:val="20"/>
              </w:rPr>
              <w:t>Subcellular localization</w:t>
            </w:r>
          </w:p>
        </w:tc>
        <w:tc>
          <w:tcPr>
            <w:tcW w:w="1559" w:type="dxa"/>
            <w:vAlign w:val="center"/>
          </w:tcPr>
          <w:p w14:paraId="0C50C7C4" w14:textId="6247FAFB" w:rsidR="001E0B94" w:rsidRPr="00EB68CF" w:rsidRDefault="001E0B94" w:rsidP="00096293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 w:rsidRPr="00EB68CF">
              <w:rPr>
                <w:rFonts w:hAnsiTheme="minorHAnsi" w:cstheme="minorHAnsi"/>
                <w:b/>
                <w:bCs/>
                <w:sz w:val="20"/>
                <w:szCs w:val="20"/>
              </w:rPr>
              <w:t>Mutant viability</w:t>
            </w:r>
          </w:p>
        </w:tc>
        <w:tc>
          <w:tcPr>
            <w:tcW w:w="4903" w:type="dxa"/>
            <w:vAlign w:val="center"/>
          </w:tcPr>
          <w:p w14:paraId="72A7E9EC" w14:textId="6A76BEF6" w:rsidR="001E0B94" w:rsidRPr="00EB68CF" w:rsidRDefault="001E0B94" w:rsidP="00A84FB7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 w:rsidRPr="00EB68CF">
              <w:rPr>
                <w:rFonts w:hAnsiTheme="minorHAnsi" w:cstheme="minorHAnsi"/>
                <w:b/>
                <w:bCs/>
                <w:sz w:val="20"/>
                <w:szCs w:val="20"/>
              </w:rPr>
              <w:t>References</w:t>
            </w:r>
          </w:p>
        </w:tc>
      </w:tr>
      <w:tr w:rsidR="00C67B95" w:rsidRPr="009F0A37" w14:paraId="3DF181A3" w14:textId="77777777" w:rsidTr="00C67B95">
        <w:trPr>
          <w:trHeight w:val="340"/>
        </w:trPr>
        <w:tc>
          <w:tcPr>
            <w:tcW w:w="1412" w:type="dxa"/>
          </w:tcPr>
          <w:p w14:paraId="58ED419C" w14:textId="77777777" w:rsidR="0020146A" w:rsidRDefault="0020146A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5EA86D17" w14:textId="7E6DE4BE" w:rsidR="001E0B94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Rab1a</w:t>
            </w:r>
          </w:p>
          <w:p w14:paraId="2306B693" w14:textId="53221C67" w:rsidR="0020146A" w:rsidRPr="002F35A9" w:rsidRDefault="0020146A" w:rsidP="00381E5A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</w:p>
        </w:tc>
        <w:tc>
          <w:tcPr>
            <w:tcW w:w="1276" w:type="dxa"/>
            <w:vMerge w:val="restart"/>
          </w:tcPr>
          <w:p w14:paraId="375F03D0" w14:textId="77777777" w:rsidR="0020146A" w:rsidRDefault="0020146A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711B01C3" w14:textId="7D68C51E" w:rsidR="001E0B94" w:rsidRPr="002F35A9" w:rsidRDefault="001E0B94" w:rsidP="00381E5A">
            <w:pPr>
              <w:rPr>
                <w:rFonts w:hAnsiTheme="minorHAnsi" w:cstheme="minorHAnsi"/>
                <w:b/>
                <w:bCs/>
                <w:i/>
                <w:iCs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Ypt1</w:t>
            </w:r>
          </w:p>
          <w:p w14:paraId="5396DF65" w14:textId="7B4178B6" w:rsidR="001E0B94" w:rsidRPr="002F35A9" w:rsidRDefault="001E0B94" w:rsidP="00381E5A">
            <w:pPr>
              <w:rPr>
                <w:rFonts w:hAnsiTheme="minorHAnsi" w:cstheme="minorHAnsi"/>
                <w:b/>
                <w:bCs/>
                <w:i/>
                <w:iCs/>
                <w:sz w:val="20"/>
                <w:szCs w:val="20"/>
              </w:rPr>
            </w:pPr>
          </w:p>
        </w:tc>
        <w:tc>
          <w:tcPr>
            <w:tcW w:w="1701" w:type="dxa"/>
            <w:vMerge w:val="restart"/>
          </w:tcPr>
          <w:p w14:paraId="55CDE45C" w14:textId="77777777" w:rsidR="0020146A" w:rsidRDefault="0020146A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3A1D5C4E" w14:textId="20FAEFCA" w:rsidR="001E0B94" w:rsidRPr="002F35A9" w:rsidRDefault="001E0B94" w:rsidP="00381E5A">
            <w:pPr>
              <w:rPr>
                <w:rFonts w:hAnsiTheme="minorHAnsi" w:cstheme="minorHAnsi"/>
                <w:b/>
                <w:bCs/>
                <w:i/>
                <w:iCs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DmRab1</w:t>
            </w:r>
            <w:r>
              <w:rPr>
                <w:rFonts w:hAnsiTheme="minorHAnsi" w:cstheme="minorHAnsi"/>
                <w:sz w:val="20"/>
                <w:szCs w:val="20"/>
              </w:rPr>
              <w:t xml:space="preserve"> (</w:t>
            </w:r>
            <w:r w:rsidRPr="001A70D2">
              <w:rPr>
                <w:rFonts w:hAnsiTheme="minorHAnsi" w:cstheme="minorHAnsi"/>
                <w:sz w:val="20"/>
                <w:szCs w:val="20"/>
              </w:rPr>
              <w:t>omelette</w:t>
            </w:r>
            <w:r>
              <w:rPr>
                <w:rFonts w:hAnsiTheme="minorHAnsi" w:cstheme="minorHAnsi"/>
                <w:sz w:val="20"/>
                <w:szCs w:val="20"/>
              </w:rPr>
              <w:t>)</w:t>
            </w:r>
          </w:p>
          <w:p w14:paraId="5E051628" w14:textId="1B08F346" w:rsidR="001E0B94" w:rsidRPr="002F35A9" w:rsidRDefault="001E0B94" w:rsidP="00381E5A">
            <w:pPr>
              <w:rPr>
                <w:rFonts w:hAnsiTheme="minorHAnsi" w:cstheme="minorHAnsi"/>
                <w:b/>
                <w:bCs/>
                <w:i/>
                <w:iCs/>
                <w:sz w:val="20"/>
                <w:szCs w:val="20"/>
              </w:rPr>
            </w:pPr>
          </w:p>
        </w:tc>
        <w:tc>
          <w:tcPr>
            <w:tcW w:w="2275" w:type="dxa"/>
          </w:tcPr>
          <w:p w14:paraId="1BC92F2E" w14:textId="0A67B000" w:rsidR="001E0B94" w:rsidRPr="00BF28C3" w:rsidRDefault="001E0B94" w:rsidP="00A84FB7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 w:rsidRPr="00BF28C3">
              <w:rPr>
                <w:rFonts w:hAnsiTheme="minorHAnsi" w:cstheme="minorHAnsi"/>
                <w:b/>
                <w:bCs/>
                <w:sz w:val="20"/>
                <w:szCs w:val="20"/>
              </w:rPr>
              <w:t>M</w:t>
            </w:r>
            <w:r w:rsidRPr="006A71DA">
              <w:rPr>
                <w:rFonts w:hAnsiTheme="minorHAnsi" w:cstheme="minorHAnsi"/>
                <w:sz w:val="20"/>
                <w:szCs w:val="20"/>
              </w:rPr>
              <w:t>:</w:t>
            </w:r>
            <w:r w:rsidRPr="00BF28C3">
              <w:rPr>
                <w:rFonts w:hAnsiTheme="minorHAnsi" w:cstheme="minorHAnsi"/>
                <w:b/>
                <w:bCs/>
                <w:sz w:val="20"/>
                <w:szCs w:val="20"/>
              </w:rPr>
              <w:t xml:space="preserve"> </w:t>
            </w:r>
            <w:r w:rsidRPr="00BF28C3">
              <w:rPr>
                <w:rFonts w:hAnsiTheme="minorHAnsi" w:cstheme="minorHAnsi"/>
                <w:bCs/>
                <w:sz w:val="20"/>
                <w:szCs w:val="20"/>
              </w:rPr>
              <w:t>anterograde melanosome transport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 xml:space="preserve"> </w:t>
            </w:r>
          </w:p>
          <w:p w14:paraId="44A753E2" w14:textId="77777777" w:rsidR="001E0B94" w:rsidRDefault="001E0B94" w:rsidP="00A84FB7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</w:p>
          <w:p w14:paraId="5DF41899" w14:textId="0F6A11F5" w:rsidR="001E0B94" w:rsidRDefault="001E0B94" w:rsidP="00A84FB7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b/>
                <w:bCs/>
                <w:sz w:val="20"/>
                <w:szCs w:val="20"/>
              </w:rPr>
              <w:t>Sc</w:t>
            </w:r>
            <w:r w:rsidRPr="006A71DA">
              <w:rPr>
                <w:rFonts w:hAnsiTheme="minorHAnsi" w:cstheme="minorHAnsi"/>
                <w:sz w:val="20"/>
                <w:szCs w:val="20"/>
              </w:rPr>
              <w:t>:</w:t>
            </w:r>
            <w:r w:rsidRPr="002F35A9">
              <w:rPr>
                <w:rFonts w:hAnsiTheme="minorHAnsi" w:cstheme="minorHAnsi"/>
                <w:sz w:val="20"/>
                <w:szCs w:val="20"/>
              </w:rPr>
              <w:t xml:space="preserve"> ER-Golgi, intra Golgi and ER-autophagosome transport </w:t>
            </w:r>
          </w:p>
          <w:p w14:paraId="2D691157" w14:textId="77777777" w:rsidR="001E0B94" w:rsidRDefault="001E0B94" w:rsidP="00A84FB7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3EB81C78" w14:textId="0094A5E4" w:rsidR="001E0B94" w:rsidRPr="00D422F2" w:rsidRDefault="001E0B94" w:rsidP="00A84FB7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6A71DA"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controls Golgi structure, cytokinesis, ER-to-Golgi transport, modulates insulin-like peptide secretion in IPCs </w:t>
            </w:r>
          </w:p>
        </w:tc>
        <w:tc>
          <w:tcPr>
            <w:tcW w:w="2262" w:type="dxa"/>
          </w:tcPr>
          <w:p w14:paraId="5E6D22DD" w14:textId="0D66DEC3" w:rsidR="001E0B94" w:rsidRPr="00C577BB" w:rsidRDefault="001E0B94" w:rsidP="00A84FB7">
            <w:pPr>
              <w:rPr>
                <w:rFonts w:hAnsiTheme="minorHAnsi" w:cstheme="minorHAnsi"/>
                <w:b/>
                <w:bCs/>
                <w:sz w:val="20"/>
                <w:szCs w:val="20"/>
                <w:lang w:val="de-DE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de-DE"/>
              </w:rPr>
              <w:t>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de-DE"/>
              </w:rPr>
              <w:t>:</w:t>
            </w: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de-DE"/>
              </w:rPr>
              <w:t xml:space="preserve"> </w:t>
            </w:r>
            <w:r w:rsidRPr="00C577BB">
              <w:rPr>
                <w:rFonts w:hAnsiTheme="minorHAnsi" w:cstheme="minorHAnsi"/>
                <w:sz w:val="20"/>
                <w:szCs w:val="20"/>
                <w:lang w:val="de-DE"/>
              </w:rPr>
              <w:t xml:space="preserve">ER, Golgi, mature melanosomes </w:t>
            </w:r>
          </w:p>
          <w:p w14:paraId="3FE8FAA2" w14:textId="77777777" w:rsidR="001E0B94" w:rsidRPr="00C577BB" w:rsidRDefault="001E0B94" w:rsidP="00A84FB7">
            <w:pPr>
              <w:rPr>
                <w:rFonts w:hAnsiTheme="minorHAnsi" w:cstheme="minorHAnsi"/>
                <w:sz w:val="20"/>
                <w:szCs w:val="20"/>
                <w:lang w:val="de-DE"/>
              </w:rPr>
            </w:pPr>
          </w:p>
          <w:p w14:paraId="51ACCE34" w14:textId="3777DBAF" w:rsidR="001E0B94" w:rsidRPr="00C577BB" w:rsidRDefault="001E0B94" w:rsidP="00A84FB7">
            <w:pPr>
              <w:rPr>
                <w:rFonts w:hAnsiTheme="minorHAnsi" w:cstheme="minorHAnsi"/>
                <w:sz w:val="20"/>
                <w:szCs w:val="20"/>
                <w:lang w:val="de-DE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de-DE"/>
              </w:rPr>
              <w:t>Sc</w:t>
            </w:r>
            <w:r w:rsidRPr="00C577BB">
              <w:rPr>
                <w:rFonts w:hAnsiTheme="minorHAnsi" w:cstheme="minorHAnsi"/>
                <w:sz w:val="20"/>
                <w:szCs w:val="20"/>
                <w:lang w:val="de-DE"/>
              </w:rPr>
              <w:t xml:space="preserve">: ER, Golgi </w:t>
            </w:r>
          </w:p>
          <w:p w14:paraId="2C1F21CA" w14:textId="77777777" w:rsidR="001E0B94" w:rsidRPr="00C577BB" w:rsidRDefault="001E0B94" w:rsidP="00A84FB7">
            <w:pPr>
              <w:rPr>
                <w:rFonts w:hAnsiTheme="minorHAnsi" w:cstheme="minorHAnsi"/>
                <w:sz w:val="20"/>
                <w:szCs w:val="20"/>
                <w:lang w:val="de-DE"/>
              </w:rPr>
            </w:pPr>
          </w:p>
          <w:p w14:paraId="08463929" w14:textId="1D923B03" w:rsidR="001E0B94" w:rsidRPr="00C577BB" w:rsidRDefault="001E0B94" w:rsidP="00A84FB7">
            <w:pPr>
              <w:rPr>
                <w:rFonts w:hAnsiTheme="minorHAnsi" w:cstheme="minorHAnsi"/>
                <w:b/>
                <w:sz w:val="20"/>
                <w:szCs w:val="20"/>
                <w:lang w:val="de-DE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de-DE"/>
              </w:rPr>
              <w:t>Dm</w:t>
            </w:r>
            <w:r w:rsidRPr="00C577BB">
              <w:rPr>
                <w:rFonts w:hAnsiTheme="minorHAnsi" w:cstheme="minorHAnsi"/>
                <w:sz w:val="20"/>
                <w:szCs w:val="20"/>
                <w:lang w:val="de-DE"/>
              </w:rPr>
              <w:t>:</w:t>
            </w:r>
            <w:r w:rsidRPr="00C577BB">
              <w:rPr>
                <w:rFonts w:hAnsiTheme="minorHAnsi" w:cstheme="minorHAnsi"/>
                <w:b/>
                <w:sz w:val="20"/>
                <w:szCs w:val="20"/>
                <w:lang w:val="de-DE"/>
              </w:rPr>
              <w:t xml:space="preserve"> </w:t>
            </w:r>
            <w:r w:rsidRPr="00C577BB">
              <w:rPr>
                <w:rFonts w:hAnsiTheme="minorHAnsi" w:cstheme="minorHAnsi"/>
                <w:sz w:val="20"/>
                <w:szCs w:val="20"/>
                <w:lang w:val="de-DE"/>
              </w:rPr>
              <w:t xml:space="preserve">Golgi, ER exit sites </w:t>
            </w:r>
          </w:p>
        </w:tc>
        <w:tc>
          <w:tcPr>
            <w:tcW w:w="1559" w:type="dxa"/>
          </w:tcPr>
          <w:p w14:paraId="56DC2D3F" w14:textId="3C4F3F39" w:rsidR="001E0B94" w:rsidRPr="00C577BB" w:rsidRDefault="001E0B94" w:rsidP="00A84FB7">
            <w:pPr>
              <w:rPr>
                <w:rFonts w:hAnsiTheme="minorHAnsi" w:cstheme="minorHAnsi"/>
                <w:sz w:val="20"/>
                <w:szCs w:val="20"/>
                <w:lang w:val="de-DE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de-DE"/>
              </w:rPr>
              <w:t>M</w:t>
            </w:r>
            <w:r w:rsidRPr="00C577BB">
              <w:rPr>
                <w:rFonts w:hAnsiTheme="minorHAnsi" w:cstheme="minorHAnsi"/>
                <w:sz w:val="20"/>
                <w:szCs w:val="20"/>
                <w:lang w:val="de-DE"/>
              </w:rPr>
              <w:t>: lethal</w:t>
            </w:r>
          </w:p>
          <w:p w14:paraId="473944D9" w14:textId="4E4BC49C" w:rsidR="001E0B94" w:rsidRPr="00C577BB" w:rsidRDefault="001E0B94" w:rsidP="00A84FB7">
            <w:pPr>
              <w:rPr>
                <w:rFonts w:hAnsiTheme="minorHAnsi" w:cstheme="minorHAnsi"/>
                <w:sz w:val="20"/>
                <w:szCs w:val="20"/>
                <w:lang w:val="de-DE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de-DE"/>
              </w:rPr>
              <w:t>Sc</w:t>
            </w:r>
            <w:r w:rsidRPr="00C577BB">
              <w:rPr>
                <w:rFonts w:hAnsiTheme="minorHAnsi" w:cstheme="minorHAnsi"/>
                <w:sz w:val="20"/>
                <w:szCs w:val="20"/>
                <w:lang w:val="de-DE"/>
              </w:rPr>
              <w:t xml:space="preserve">: lethal </w:t>
            </w:r>
          </w:p>
          <w:p w14:paraId="7E8CB83A" w14:textId="23B34B73" w:rsidR="001E0B94" w:rsidRPr="00C577BB" w:rsidRDefault="001E0B94" w:rsidP="00A84FB7">
            <w:pPr>
              <w:rPr>
                <w:rFonts w:hAnsiTheme="minorHAnsi" w:cstheme="minorHAnsi"/>
                <w:sz w:val="20"/>
                <w:szCs w:val="20"/>
                <w:lang w:val="de-DE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de-DE"/>
              </w:rPr>
              <w:t>Dm</w:t>
            </w:r>
            <w:r w:rsidRPr="00C577BB">
              <w:rPr>
                <w:rFonts w:hAnsiTheme="minorHAnsi" w:cstheme="minorHAnsi"/>
                <w:sz w:val="20"/>
                <w:szCs w:val="20"/>
                <w:lang w:val="de-DE"/>
              </w:rPr>
              <w:t xml:space="preserve">: lethal </w:t>
            </w:r>
          </w:p>
        </w:tc>
        <w:tc>
          <w:tcPr>
            <w:tcW w:w="4903" w:type="dxa"/>
          </w:tcPr>
          <w:p w14:paraId="0C4629B2" w14:textId="0FD01F58" w:rsidR="001E0B94" w:rsidRPr="00C577BB" w:rsidRDefault="0020146A" w:rsidP="0020146A">
            <w:pPr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Function</w:t>
            </w:r>
          </w:p>
          <w:p w14:paraId="4F9F7E7F" w14:textId="3C68E80B" w:rsidR="0020146A" w:rsidRPr="00C577BB" w:rsidRDefault="0020146A" w:rsidP="0020146A">
            <w:pPr>
              <w:rPr>
                <w:rFonts w:hAnsiTheme="minorHAnsi" w:cstheme="minorHAnsi"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t xml:space="preserve">: </w:t>
            </w:r>
            <w:r w:rsidR="00AA453C">
              <w:rPr>
                <w:rFonts w:hAnsiTheme="minorHAnsi" w:cstheme="minorHAnsi"/>
                <w:bCs/>
                <w:sz w:val="20"/>
                <w:szCs w:val="20"/>
              </w:rPr>
              <w:fldChar w:fldCharType="begin">
                <w:fldData xml:space="preserve">PEVuZE5vdGU+PENpdGU+PEF1dGhvcj5Jc2hpZGE8L0F1dGhvcj48WWVhcj4yMDEyPC9ZZWFyPjxS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</w:fldData>
              </w:fldChar>
            </w:r>
            <w:r w:rsidR="00123DED"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instrText xml:space="preserve"> ADDIN EN.CITE </w:instrText>
            </w:r>
            <w:r w:rsidR="00123DED">
              <w:rPr>
                <w:rFonts w:hAnsiTheme="minorHAnsi" w:cstheme="minorHAnsi"/>
                <w:bCs/>
                <w:sz w:val="20"/>
                <w:szCs w:val="20"/>
              </w:rPr>
              <w:fldChar w:fldCharType="begin">
                <w:fldData xml:space="preserve">PEVuZE5vdGU+PENpdGU+PEF1dGhvcj5Jc2hpZGE8L0F1dGhvcj48WWVhcj4yMDEyPC9ZZWFyPjxS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</w:fldData>
              </w:fldChar>
            </w:r>
            <w:r w:rsidR="00123DED"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instrText xml:space="preserve"> ADDIN EN.CITE.DATA </w:instrText>
            </w:r>
            <w:r w:rsidR="00123DED">
              <w:rPr>
                <w:rFonts w:hAnsiTheme="minorHAnsi" w:cstheme="minorHAnsi"/>
                <w:bCs/>
                <w:sz w:val="20"/>
                <w:szCs w:val="20"/>
              </w:rPr>
            </w:r>
            <w:r w:rsidR="00123DED">
              <w:rPr>
                <w:rFonts w:hAnsiTheme="minorHAnsi" w:cstheme="minorHAnsi"/>
                <w:bCs/>
                <w:sz w:val="20"/>
                <w:szCs w:val="20"/>
              </w:rPr>
              <w:fldChar w:fldCharType="end"/>
            </w:r>
            <w:r w:rsidR="00AA453C">
              <w:rPr>
                <w:rFonts w:hAnsiTheme="minorHAnsi" w:cstheme="minorHAnsi"/>
                <w:bCs/>
                <w:sz w:val="20"/>
                <w:szCs w:val="20"/>
              </w:rPr>
            </w:r>
            <w:r w:rsidR="00AA453C">
              <w:rPr>
                <w:rFonts w:hAnsiTheme="minorHAnsi" w:cstheme="minorHAnsi"/>
                <w:bCs/>
                <w:sz w:val="20"/>
                <w:szCs w:val="20"/>
              </w:rPr>
              <w:fldChar w:fldCharType="separate"/>
            </w:r>
            <w:r w:rsidR="00123DED" w:rsidRPr="00C577BB">
              <w:rPr>
                <w:rFonts w:hAnsiTheme="minorHAnsi" w:cstheme="minorHAnsi"/>
                <w:bCs/>
                <w:noProof/>
                <w:sz w:val="20"/>
                <w:szCs w:val="20"/>
                <w:lang w:val="nl-NL"/>
              </w:rPr>
              <w:t>(Ishida et al., 2012)</w:t>
            </w:r>
            <w:r w:rsidR="00AA453C">
              <w:rPr>
                <w:rFonts w:hAnsiTheme="minorHAnsi" w:cstheme="minorHAnsi"/>
                <w:bCs/>
                <w:sz w:val="20"/>
                <w:szCs w:val="20"/>
              </w:rPr>
              <w:fldChar w:fldCharType="end"/>
            </w:r>
          </w:p>
          <w:p w14:paraId="76D60FBE" w14:textId="6AE22CFF" w:rsidR="00AA453C" w:rsidRPr="00C577BB" w:rsidRDefault="00AA453C" w:rsidP="0020146A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Sc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KZWRkPC9BdXRob3I+PFllYXI+MTk5NTwvWWVhcj48UmVj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KZWRkPC9BdXRob3I+PFllYXI+MTk5NTwvWWVhcj48UmVj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Jedd et al., 1995; Lipatova et al., 2012; Segev et al., 1988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 </w:t>
            </w:r>
          </w:p>
          <w:p w14:paraId="510A4508" w14:textId="20A68113" w:rsidR="0020146A" w:rsidRPr="00C577BB" w:rsidRDefault="00AA453C" w:rsidP="0020146A">
            <w:pPr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Dm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TZWNoaTwvQXV0aG9yPjxZZWFyPjIwMTc8L1llYXI+PFJl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</w:fldData>
              </w:fldChar>
            </w:r>
            <w:r w:rsidR="005A2941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5A2941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TZWNoaTwvQXV0aG9yPjxZZWFyPjIwMTc8L1llYXI+PFJl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</w:fldData>
              </w:fldChar>
            </w:r>
            <w:r w:rsidR="005A2941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5A2941">
              <w:rPr>
                <w:rFonts w:hAnsiTheme="minorHAnsi" w:cstheme="minorHAnsi"/>
                <w:sz w:val="20"/>
                <w:szCs w:val="20"/>
              </w:rPr>
            </w:r>
            <w:r w:rsidR="005A2941"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5A2941"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Cao et al., 2014; Ke et al., 2018; Sechi et al., 2017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384EA24E" w14:textId="696C12AF" w:rsidR="0020146A" w:rsidRPr="00C577BB" w:rsidRDefault="0020146A" w:rsidP="0020146A">
            <w:pPr>
              <w:rPr>
                <w:rFonts w:hAnsiTheme="minorHAnsi" w:cstheme="minorHAnsi"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Sub</w:t>
            </w:r>
            <w:r w:rsidR="00736F89"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cellular localization</w:t>
            </w:r>
          </w:p>
          <w:p w14:paraId="54FEA543" w14:textId="3298FCDA" w:rsidR="00736F89" w:rsidRPr="00C577BB" w:rsidRDefault="00736F89" w:rsidP="0020146A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QbHV0bmVyPC9BdXRob3I+PFllYXI+MTk5MTwvWWVhcj48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</w:fldData>
              </w:fldChar>
            </w:r>
            <w:r w:rsidR="0095439B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QbHV0bmVyPC9BdXRob3I+PFllYXI+MTk5MTwvWWVhcj48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</w:fldData>
              </w:fldChar>
            </w:r>
            <w:r w:rsidR="0095439B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95439B">
              <w:rPr>
                <w:rFonts w:hAnsiTheme="minorHAnsi" w:cstheme="minorHAnsi"/>
                <w:sz w:val="20"/>
                <w:szCs w:val="20"/>
              </w:rPr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95439B"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Ishida et al., 2012; Plutner et al., 1991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15EB1B34" w14:textId="33077866" w:rsidR="00736F89" w:rsidRPr="00C577BB" w:rsidRDefault="00736F89" w:rsidP="0020146A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nl-NL"/>
              </w:rPr>
              <w:t>Sc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: </w:t>
            </w:r>
            <w:r w:rsidRPr="002F35A9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TZWdldjwvQXV0aG9yPjxZZWFyPjE5ODg8L1llYXI+PFJl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Pr="002F35A9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TZWdldjwvQXV0aG9yPjxZZWFyPjE5ODg8L1llYXI+PFJl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Pr="002F35A9">
              <w:rPr>
                <w:rFonts w:hAnsiTheme="minorHAnsi" w:cstheme="minorHAnsi"/>
                <w:sz w:val="20"/>
                <w:szCs w:val="20"/>
              </w:rPr>
            </w:r>
            <w:r w:rsidRPr="002F35A9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Pr="002F35A9">
              <w:rPr>
                <w:rFonts w:hAnsiTheme="minorHAnsi" w:cstheme="minorHAnsi"/>
                <w:sz w:val="20"/>
                <w:szCs w:val="20"/>
              </w:rPr>
            </w:r>
            <w:r w:rsidRPr="002F35A9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Baker et al., 1990; Segev et al., 1988)</w:t>
            </w:r>
            <w:r w:rsidRPr="002F35A9"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40A2A6BD" w14:textId="0ACCD319" w:rsidR="00736F89" w:rsidRPr="00C577BB" w:rsidRDefault="00736F89" w:rsidP="0020146A">
            <w:pPr>
              <w:rPr>
                <w:rFonts w:hAnsiTheme="minorHAnsi" w:cstheme="minorHAnsi"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nl-NL"/>
              </w:rPr>
              <w:t>Dm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TZWNoaTwvQXV0aG9yPjxZZWFyPjIwMTc8L1llYXI+PFJl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</w:fldData>
              </w:fldChar>
            </w:r>
            <w:r w:rsidR="0095439B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TZWNoaTwvQXV0aG9yPjxZZWFyPjIwMTc8L1llYXI+PFJl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</w:fldData>
              </w:fldChar>
            </w:r>
            <w:r w:rsidR="0095439B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95439B">
              <w:rPr>
                <w:rFonts w:hAnsiTheme="minorHAnsi" w:cstheme="minorHAnsi"/>
                <w:sz w:val="20"/>
                <w:szCs w:val="20"/>
              </w:rPr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95439B"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Cao et al., 2014; Ke et al., 2018; Sechi et al., 2017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1830DF89" w14:textId="1A7EE3C1" w:rsidR="0020146A" w:rsidRDefault="00736F89" w:rsidP="0020146A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 xml:space="preserve">Viability </w:t>
            </w:r>
          </w:p>
          <w:p w14:paraId="10F428BA" w14:textId="5CF3CFD5" w:rsidR="00443566" w:rsidRPr="00443566" w:rsidRDefault="00443566" w:rsidP="0020146A">
            <w:pPr>
              <w:rPr>
                <w:rFonts w:ascii="Symbol" w:hAnsi="Symbol" w:cstheme="minorHAnsi"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 xml:space="preserve">M: </w:t>
            </w:r>
            <w:r w:rsidRPr="004D0BB8">
              <w:rPr>
                <w:rFonts w:hAnsiTheme="minorHAnsi" w:cstheme="minorHAnsi"/>
                <w:bCs/>
                <w:sz w:val="20"/>
                <w:szCs w:val="20"/>
              </w:rPr>
              <w:t>International Mouse Phenotyping Consortium</w:t>
            </w:r>
          </w:p>
          <w:p w14:paraId="63FC282D" w14:textId="77777777" w:rsidR="00736F89" w:rsidRPr="00F955B9" w:rsidRDefault="00736F89" w:rsidP="0020146A">
            <w:pPr>
              <w:rPr>
                <w:rFonts w:hAnsiTheme="minorHAnsi" w:cstheme="minorHAnsi"/>
                <w:sz w:val="20"/>
                <w:szCs w:val="20"/>
                <w:lang w:val="de-DE"/>
              </w:rPr>
            </w:pPr>
            <w:r w:rsidRPr="00F955B9">
              <w:rPr>
                <w:rFonts w:hAnsiTheme="minorHAnsi" w:cstheme="minorHAnsi"/>
                <w:b/>
                <w:bCs/>
                <w:sz w:val="20"/>
                <w:szCs w:val="20"/>
                <w:lang w:val="de-DE"/>
              </w:rPr>
              <w:t>Sc</w:t>
            </w:r>
            <w:r w:rsidRPr="00F955B9">
              <w:rPr>
                <w:rFonts w:hAnsiTheme="minorHAnsi" w:cstheme="minorHAnsi"/>
                <w:bCs/>
                <w:sz w:val="20"/>
                <w:szCs w:val="20"/>
                <w:lang w:val="de-DE"/>
              </w:rPr>
              <w:t xml:space="preserve">: </w:t>
            </w:r>
            <w:r w:rsidRPr="002F35A9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HaWFldmVyPC9BdXRob3I+PFllYXI+MjAwMjwvWWVhcj48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</w:fldData>
              </w:fldChar>
            </w:r>
            <w:r w:rsidRPr="00F955B9">
              <w:rPr>
                <w:rFonts w:hAnsiTheme="minorHAnsi" w:cstheme="minorHAnsi"/>
                <w:sz w:val="20"/>
                <w:szCs w:val="20"/>
                <w:lang w:val="de-DE"/>
              </w:rPr>
              <w:instrText xml:space="preserve"> ADDIN EN.CITE </w:instrText>
            </w:r>
            <w:r w:rsidRPr="002F35A9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HaWFldmVyPC9BdXRob3I+PFllYXI+MjAwMjwvWWVhcj48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</w:fldData>
              </w:fldChar>
            </w:r>
            <w:r w:rsidRPr="00F955B9">
              <w:rPr>
                <w:rFonts w:hAnsiTheme="minorHAnsi" w:cstheme="minorHAnsi"/>
                <w:sz w:val="20"/>
                <w:szCs w:val="20"/>
                <w:lang w:val="de-DE"/>
              </w:rPr>
              <w:instrText xml:space="preserve"> ADDIN EN.CITE.DATA </w:instrText>
            </w:r>
            <w:r w:rsidRPr="002F35A9">
              <w:rPr>
                <w:rFonts w:hAnsiTheme="minorHAnsi" w:cstheme="minorHAnsi"/>
                <w:sz w:val="20"/>
                <w:szCs w:val="20"/>
              </w:rPr>
            </w:r>
            <w:r w:rsidRPr="002F35A9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Pr="002F35A9">
              <w:rPr>
                <w:rFonts w:hAnsiTheme="minorHAnsi" w:cstheme="minorHAnsi"/>
                <w:sz w:val="20"/>
                <w:szCs w:val="20"/>
              </w:rPr>
            </w:r>
            <w:r w:rsidRPr="002F35A9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F955B9">
              <w:rPr>
                <w:rFonts w:hAnsiTheme="minorHAnsi" w:cstheme="minorHAnsi"/>
                <w:noProof/>
                <w:sz w:val="20"/>
                <w:szCs w:val="20"/>
                <w:lang w:val="de-DE"/>
              </w:rPr>
              <w:t>(Giaever et al., 2002)</w:t>
            </w:r>
            <w:r w:rsidRPr="002F35A9"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042FEF07" w14:textId="306230E0" w:rsidR="00736F89" w:rsidRPr="00F955B9" w:rsidRDefault="00736F89" w:rsidP="0020146A">
            <w:pPr>
              <w:rPr>
                <w:rFonts w:hAnsiTheme="minorHAnsi" w:cstheme="minorHAnsi"/>
                <w:bCs/>
                <w:sz w:val="20"/>
                <w:szCs w:val="20"/>
                <w:lang w:val="de-DE"/>
              </w:rPr>
            </w:pPr>
            <w:r w:rsidRPr="00F955B9">
              <w:rPr>
                <w:rFonts w:hAnsiTheme="minorHAnsi" w:cstheme="minorHAnsi"/>
                <w:b/>
                <w:sz w:val="20"/>
                <w:szCs w:val="20"/>
                <w:lang w:val="de-DE"/>
              </w:rPr>
              <w:t>Dm</w:t>
            </w:r>
            <w:r w:rsidRPr="00F955B9">
              <w:rPr>
                <w:rFonts w:hAnsiTheme="minorHAnsi" w:cstheme="minorHAnsi"/>
                <w:sz w:val="20"/>
                <w:szCs w:val="20"/>
                <w:lang w:val="de-DE"/>
              </w:rPr>
              <w:t xml:space="preserve">: </w:t>
            </w:r>
            <w:r w:rsidRPr="002F35A9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UaGliYXVsdDwvQXV0aG9yPjxZZWFyPjIwMDQ8L1llYXI+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</w:fldData>
              </w:fldChar>
            </w:r>
            <w:r w:rsidRPr="00F955B9">
              <w:rPr>
                <w:rFonts w:hAnsiTheme="minorHAnsi" w:cstheme="minorHAnsi"/>
                <w:sz w:val="20"/>
                <w:szCs w:val="20"/>
                <w:lang w:val="de-DE"/>
              </w:rPr>
              <w:instrText xml:space="preserve"> ADDIN EN.CITE </w:instrText>
            </w:r>
            <w:r w:rsidRPr="002F35A9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UaGliYXVsdDwvQXV0aG9yPjxZZWFyPjIwMDQ8L1llYXI+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</w:fldData>
              </w:fldChar>
            </w:r>
            <w:r w:rsidRPr="00F955B9">
              <w:rPr>
                <w:rFonts w:hAnsiTheme="minorHAnsi" w:cstheme="minorHAnsi"/>
                <w:sz w:val="20"/>
                <w:szCs w:val="20"/>
                <w:lang w:val="de-DE"/>
              </w:rPr>
              <w:instrText xml:space="preserve"> ADDIN EN.CITE.DATA </w:instrText>
            </w:r>
            <w:r w:rsidRPr="002F35A9">
              <w:rPr>
                <w:rFonts w:hAnsiTheme="minorHAnsi" w:cstheme="minorHAnsi"/>
                <w:sz w:val="20"/>
                <w:szCs w:val="20"/>
              </w:rPr>
            </w:r>
            <w:r w:rsidRPr="002F35A9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Pr="002F35A9">
              <w:rPr>
                <w:rFonts w:hAnsiTheme="minorHAnsi" w:cstheme="minorHAnsi"/>
                <w:sz w:val="20"/>
                <w:szCs w:val="20"/>
              </w:rPr>
            </w:r>
            <w:r w:rsidRPr="002F35A9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F955B9">
              <w:rPr>
                <w:rFonts w:hAnsiTheme="minorHAnsi" w:cstheme="minorHAnsi"/>
                <w:noProof/>
                <w:sz w:val="20"/>
                <w:szCs w:val="20"/>
                <w:lang w:val="de-DE"/>
              </w:rPr>
              <w:t>(Thibault et al., 2004)</w:t>
            </w:r>
            <w:r w:rsidRPr="002F35A9"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C67B95" w:rsidRPr="00CF23DC" w14:paraId="3A9CCA38" w14:textId="77777777" w:rsidTr="00C67B95">
        <w:trPr>
          <w:trHeight w:val="340"/>
        </w:trPr>
        <w:tc>
          <w:tcPr>
            <w:tcW w:w="1412" w:type="dxa"/>
          </w:tcPr>
          <w:p w14:paraId="7B3AFC13" w14:textId="6EE1BD80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Rab1b</w:t>
            </w:r>
          </w:p>
        </w:tc>
        <w:tc>
          <w:tcPr>
            <w:tcW w:w="1276" w:type="dxa"/>
            <w:vMerge/>
          </w:tcPr>
          <w:p w14:paraId="20E562A2" w14:textId="59BADF72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701" w:type="dxa"/>
            <w:vMerge/>
          </w:tcPr>
          <w:p w14:paraId="1B05B2E7" w14:textId="25C60E3F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2275" w:type="dxa"/>
          </w:tcPr>
          <w:p w14:paraId="189BCBD3" w14:textId="57D62FB0" w:rsidR="001E0B94" w:rsidRPr="00C577BB" w:rsidRDefault="001E0B94" w:rsidP="00103BA8">
            <w:pPr>
              <w:rPr>
                <w:rFonts w:hAnsiTheme="minorHAnsi" w:cstheme="minorHAnsi"/>
                <w:sz w:val="20"/>
                <w:szCs w:val="20"/>
                <w:lang w:val="de-DE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de-DE"/>
              </w:rPr>
              <w:t>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de-DE"/>
              </w:rPr>
              <w:t>:</w:t>
            </w:r>
            <w:r w:rsidRPr="00C577BB">
              <w:rPr>
                <w:rFonts w:hAnsiTheme="minorHAnsi" w:cstheme="minorHAnsi"/>
                <w:b/>
                <w:sz w:val="20"/>
                <w:szCs w:val="20"/>
                <w:lang w:val="de-DE"/>
              </w:rPr>
              <w:t xml:space="preserve"> </w:t>
            </w:r>
            <w:r w:rsidRPr="00C577BB">
              <w:rPr>
                <w:rFonts w:hAnsiTheme="minorHAnsi" w:cstheme="minorHAnsi"/>
                <w:sz w:val="20"/>
                <w:szCs w:val="20"/>
                <w:lang w:val="de-DE"/>
              </w:rPr>
              <w:t>vesicular transport</w:t>
            </w:r>
            <w:r w:rsidRPr="00C577BB">
              <w:rPr>
                <w:rFonts w:hAnsiTheme="minorHAnsi" w:cstheme="minorHAnsi"/>
                <w:b/>
                <w:sz w:val="20"/>
                <w:szCs w:val="20"/>
                <w:lang w:val="de-DE"/>
              </w:rPr>
              <w:t xml:space="preserve"> </w:t>
            </w:r>
            <w:r w:rsidRPr="00C577BB">
              <w:rPr>
                <w:rFonts w:hAnsiTheme="minorHAnsi" w:cstheme="minorHAnsi"/>
                <w:sz w:val="20"/>
                <w:szCs w:val="20"/>
                <w:lang w:val="de-DE"/>
              </w:rPr>
              <w:t xml:space="preserve">ER-Golgi </w:t>
            </w:r>
          </w:p>
        </w:tc>
        <w:tc>
          <w:tcPr>
            <w:tcW w:w="2262" w:type="dxa"/>
          </w:tcPr>
          <w:p w14:paraId="48C40264" w14:textId="6BE0E8CF" w:rsidR="001E0B94" w:rsidRPr="002F35A9" w:rsidRDefault="001E0B94" w:rsidP="008A2B83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M</w:t>
            </w:r>
            <w:r w:rsidRPr="00343774"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Er, Golgi </w:t>
            </w:r>
          </w:p>
          <w:p w14:paraId="1C521AA4" w14:textId="6D0697B4" w:rsidR="001E0B94" w:rsidRPr="00BF28C3" w:rsidRDefault="001E0B94" w:rsidP="008A2B83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559" w:type="dxa"/>
          </w:tcPr>
          <w:p w14:paraId="3D1B706D" w14:textId="36B00A10" w:rsidR="001E0B94" w:rsidRPr="002F35A9" w:rsidRDefault="001E0B94" w:rsidP="00A84FB7">
            <w:pPr>
              <w:rPr>
                <w:rFonts w:hAnsiTheme="minorHAnsi" w:cstheme="minorHAnsi"/>
                <w:sz w:val="20"/>
                <w:szCs w:val="20"/>
              </w:rPr>
            </w:pPr>
            <w:r w:rsidRPr="00692F5A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F35A9"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="00443566" w:rsidRPr="006D328C">
              <w:rPr>
                <w:rFonts w:hAnsiTheme="minorHAnsi" w:cstheme="minorHAnsi"/>
                <w:sz w:val="20"/>
                <w:szCs w:val="20"/>
              </w:rPr>
              <w:t>no KO model</w:t>
            </w:r>
          </w:p>
          <w:p w14:paraId="302BEFDA" w14:textId="30F6C10A" w:rsidR="001E0B94" w:rsidRPr="002F35A9" w:rsidRDefault="001E0B94" w:rsidP="00A84FB7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4903" w:type="dxa"/>
          </w:tcPr>
          <w:p w14:paraId="4CFE13E4" w14:textId="4649CEE2" w:rsidR="00862C0C" w:rsidRDefault="00862C0C" w:rsidP="00862C0C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Function</w:t>
            </w:r>
            <w:r w:rsidR="00103BA8">
              <w:rPr>
                <w:rFonts w:hAnsiTheme="minorHAnsi" w:cstheme="minorHAnsi"/>
                <w:b/>
                <w:bCs/>
                <w:sz w:val="20"/>
                <w:szCs w:val="20"/>
              </w:rPr>
              <w:t xml:space="preserve"> and subcellular localization</w:t>
            </w:r>
          </w:p>
          <w:p w14:paraId="44ACF76C" w14:textId="5837B328" w:rsidR="00862C0C" w:rsidRPr="00EB68CF" w:rsidRDefault="00862C0C" w:rsidP="00862C0C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M</w:t>
            </w:r>
            <w:r w:rsidRPr="00AA453C"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QbHV0bmVyPC9BdXRob3I+PFllYXI+MTk5MTwvWWVhcj48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QbHV0bmVyPC9BdXRob3I+PFllYXI+MTk5MTwvWWVhcj48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>
              <w:rPr>
                <w:rFonts w:hAnsiTheme="minorHAnsi" w:cstheme="minorHAnsi"/>
                <w:noProof/>
                <w:sz w:val="20"/>
                <w:szCs w:val="20"/>
              </w:rPr>
              <w:t>(Plutner et al., 1991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C67B95" w:rsidRPr="00CF23DC" w14:paraId="0926DCEE" w14:textId="77777777" w:rsidTr="00C67B95">
        <w:trPr>
          <w:trHeight w:val="340"/>
        </w:trPr>
        <w:tc>
          <w:tcPr>
            <w:tcW w:w="1412" w:type="dxa"/>
          </w:tcPr>
          <w:p w14:paraId="539192DA" w14:textId="77777777" w:rsidR="00C00FC0" w:rsidRDefault="00C00FC0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50AB783A" w14:textId="77777777" w:rsidR="001E0B94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Rab2a</w:t>
            </w:r>
          </w:p>
          <w:p w14:paraId="2C0693F9" w14:textId="036B9122" w:rsidR="00C00FC0" w:rsidRPr="002F35A9" w:rsidRDefault="00C00FC0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276" w:type="dxa"/>
          </w:tcPr>
          <w:p w14:paraId="6250A9A2" w14:textId="77777777" w:rsidR="001E0B94" w:rsidRDefault="001E0B94" w:rsidP="00C00FC0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136771D4" w14:textId="49CAEBFB" w:rsidR="00C00FC0" w:rsidRPr="00C00FC0" w:rsidRDefault="00C00FC0" w:rsidP="00C00FC0">
            <w:pPr>
              <w:pStyle w:val="ListParagraph"/>
              <w:numPr>
                <w:ilvl w:val="0"/>
                <w:numId w:val="7"/>
              </w:num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701" w:type="dxa"/>
            <w:vMerge w:val="restart"/>
          </w:tcPr>
          <w:p w14:paraId="3FF8231D" w14:textId="77777777" w:rsidR="00C00FC0" w:rsidRDefault="00C00FC0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7F9D986C" w14:textId="12BB8C0A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DmRab2</w:t>
            </w:r>
          </w:p>
          <w:p w14:paraId="0286989A" w14:textId="05E626C9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2275" w:type="dxa"/>
          </w:tcPr>
          <w:p w14:paraId="0B8EB69B" w14:textId="2E5F8435" w:rsidR="001E0B94" w:rsidRDefault="001E0B94" w:rsidP="00A84FB7">
            <w:pPr>
              <w:rPr>
                <w:rFonts w:hAnsiTheme="minorHAnsi" w:cstheme="minorHAnsi"/>
                <w:sz w:val="20"/>
                <w:szCs w:val="20"/>
              </w:rPr>
            </w:pPr>
            <w:r w:rsidRPr="001D5059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6A71DA"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 w:rsidRPr="001D5059"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ER-to-Golgi, maturation of pre-Golgi intermediates </w:t>
            </w:r>
          </w:p>
          <w:p w14:paraId="07C23952" w14:textId="77777777" w:rsidR="001E0B94" w:rsidRDefault="001E0B94" w:rsidP="00A84FB7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5E8282E1" w14:textId="0AA81679" w:rsidR="001E0B94" w:rsidRPr="007972BB" w:rsidRDefault="001E0B94" w:rsidP="00A84FB7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6A71DA"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ER-to-Golgi transport, endosome-lysosome fusion, endolysosome to autophagosome fusion </w:t>
            </w:r>
          </w:p>
        </w:tc>
        <w:tc>
          <w:tcPr>
            <w:tcW w:w="2262" w:type="dxa"/>
          </w:tcPr>
          <w:p w14:paraId="2B883DFF" w14:textId="62D8D445" w:rsidR="001E0B94" w:rsidRDefault="001E0B94" w:rsidP="00A84FB7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343774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Pre-Golgi intermediates </w:t>
            </w:r>
          </w:p>
          <w:p w14:paraId="54552E4A" w14:textId="77777777" w:rsidR="001E0B94" w:rsidRDefault="001E0B94" w:rsidP="00A84FB7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43109A20" w14:textId="4434BE26" w:rsidR="001E0B94" w:rsidRPr="00625AA0" w:rsidRDefault="001E0B94" w:rsidP="00A84FB7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343774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Golgi, late endosomes, lysosomes </w:t>
            </w:r>
          </w:p>
        </w:tc>
        <w:tc>
          <w:tcPr>
            <w:tcW w:w="1559" w:type="dxa"/>
          </w:tcPr>
          <w:p w14:paraId="56CEBDA4" w14:textId="3F49D552" w:rsidR="001E0B94" w:rsidRPr="002F35A9" w:rsidRDefault="001E0B94" w:rsidP="00A84FB7">
            <w:pPr>
              <w:rPr>
                <w:rFonts w:hAnsiTheme="minorHAnsi" w:cstheme="minorHAnsi"/>
                <w:sz w:val="20"/>
                <w:szCs w:val="20"/>
              </w:rPr>
            </w:pPr>
            <w:r w:rsidRPr="00692F5A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F35A9">
              <w:rPr>
                <w:rFonts w:hAnsiTheme="minorHAnsi" w:cstheme="minorHAnsi"/>
                <w:sz w:val="20"/>
                <w:szCs w:val="20"/>
              </w:rPr>
              <w:t>: lethal</w:t>
            </w:r>
          </w:p>
          <w:p w14:paraId="5032D856" w14:textId="61522797" w:rsidR="001E0B94" w:rsidRPr="002F35A9" w:rsidRDefault="001E0B94" w:rsidP="00A84FB7">
            <w:pPr>
              <w:rPr>
                <w:rFonts w:hAnsiTheme="minorHAnsi" w:cstheme="minorHAnsi"/>
                <w:sz w:val="20"/>
                <w:szCs w:val="20"/>
              </w:rPr>
            </w:pPr>
            <w:r w:rsidRPr="00692F5A"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2F35A9">
              <w:rPr>
                <w:rFonts w:hAnsiTheme="minorHAnsi" w:cstheme="minorHAnsi"/>
                <w:sz w:val="20"/>
                <w:szCs w:val="20"/>
              </w:rPr>
              <w:t>: lethal</w:t>
            </w:r>
          </w:p>
        </w:tc>
        <w:tc>
          <w:tcPr>
            <w:tcW w:w="4903" w:type="dxa"/>
          </w:tcPr>
          <w:p w14:paraId="7F171159" w14:textId="18927BF6" w:rsidR="00570226" w:rsidRPr="00C577BB" w:rsidRDefault="00570226" w:rsidP="00570226">
            <w:pPr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Function</w:t>
            </w:r>
          </w:p>
          <w:p w14:paraId="106E31CD" w14:textId="31A2677E" w:rsidR="001E0B94" w:rsidRPr="00C577BB" w:rsidRDefault="00570226" w:rsidP="00570226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UaXNkYWxlPC9BdXRob3I+PFllYXI+MTk5MjwvWWVhcj48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UaXNkYWxlPC9BdXRob3I+PFllYXI+MTk5MjwvWWVhcj48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123DED">
              <w:rPr>
                <w:rFonts w:hAnsiTheme="minorHAnsi" w:cstheme="minorHAnsi"/>
                <w:sz w:val="20"/>
                <w:szCs w:val="20"/>
              </w:rPr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123DED"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Tisdale and Balch, 1996; Tisdale et al., 1992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1B091EF6" w14:textId="1233C893" w:rsidR="00570226" w:rsidRPr="00C577BB" w:rsidRDefault="00570226" w:rsidP="00570226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nl-NL"/>
              </w:rPr>
              <w:t>Dm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LZTwvQXV0aG9yPjxZZWFyPjIwMTg8L1llYXI+PFJlY051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LZTwvQXV0aG9yPjxZZWFyPjIwMTg8L1llYXI+PFJlY051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123DED">
              <w:rPr>
                <w:rFonts w:hAnsiTheme="minorHAnsi" w:cstheme="minorHAnsi"/>
                <w:sz w:val="20"/>
                <w:szCs w:val="20"/>
              </w:rPr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123DED"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Ke et al., 2018; Lorincz et al., 2017; Lund et al., 2018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47F58E85" w14:textId="46AA4743" w:rsidR="00570226" w:rsidRDefault="00570226" w:rsidP="00570226">
            <w:pPr>
              <w:rPr>
                <w:rFonts w:hAnsiTheme="minorHAnsi" w:cstheme="minorHAnsi"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Subcellular localization</w:t>
            </w:r>
          </w:p>
          <w:p w14:paraId="7D5A40FA" w14:textId="77777777" w:rsidR="00570226" w:rsidRDefault="00570226" w:rsidP="00570226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UaXNkYWxlPC9BdXRob3I+PFllYXI+MTk5MjwvWWVhcj48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UaXNkYWxlPC9BdXRob3I+PFllYXI+MTk5MjwvWWVhcj48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>
              <w:rPr>
                <w:rFonts w:hAnsiTheme="minorHAnsi" w:cstheme="minorHAnsi"/>
                <w:noProof/>
                <w:sz w:val="20"/>
                <w:szCs w:val="20"/>
              </w:rPr>
              <w:t>(Tisdale and Balch, 1996; Tisdale et al., 1992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5C328CB6" w14:textId="77777777" w:rsidR="00570226" w:rsidRPr="00F955B9" w:rsidRDefault="00570226" w:rsidP="00570226">
            <w:pPr>
              <w:rPr>
                <w:rFonts w:hAnsiTheme="minorHAnsi" w:cstheme="minorHAnsi"/>
                <w:sz w:val="20"/>
                <w:szCs w:val="20"/>
                <w:lang w:val="de-DE"/>
              </w:rPr>
            </w:pPr>
            <w:r w:rsidRPr="00F955B9">
              <w:rPr>
                <w:rFonts w:hAnsiTheme="minorHAnsi" w:cstheme="minorHAnsi"/>
                <w:b/>
                <w:sz w:val="20"/>
                <w:szCs w:val="20"/>
                <w:lang w:val="de-DE"/>
              </w:rPr>
              <w:t>Dm</w:t>
            </w:r>
            <w:r w:rsidRPr="00F955B9">
              <w:rPr>
                <w:rFonts w:hAnsiTheme="minorHAnsi" w:cstheme="minorHAnsi"/>
                <w:sz w:val="20"/>
                <w:szCs w:val="20"/>
                <w:lang w:val="de-DE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HaWxsaW5naGFtPC9BdXRob3I+PFllYXI+MjAxNDwvWWVh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</w:fldData>
              </w:fldChar>
            </w:r>
            <w:r w:rsidR="00123DED" w:rsidRPr="00F955B9">
              <w:rPr>
                <w:rFonts w:hAnsiTheme="minorHAnsi" w:cstheme="minorHAnsi"/>
                <w:sz w:val="20"/>
                <w:szCs w:val="20"/>
                <w:lang w:val="de-DE"/>
              </w:rPr>
              <w:instrText xml:space="preserve"> ADDIN EN.CITE </w:instrText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HaWxsaW5naGFtPC9BdXRob3I+PFllYXI+MjAxNDwvWWVh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</w:fldData>
              </w:fldChar>
            </w:r>
            <w:r w:rsidR="00123DED" w:rsidRPr="00F955B9">
              <w:rPr>
                <w:rFonts w:hAnsiTheme="minorHAnsi" w:cstheme="minorHAnsi"/>
                <w:sz w:val="20"/>
                <w:szCs w:val="20"/>
                <w:lang w:val="de-DE"/>
              </w:rPr>
              <w:instrText xml:space="preserve"> ADDIN EN.CITE.DATA </w:instrText>
            </w:r>
            <w:r w:rsidR="00123DED">
              <w:rPr>
                <w:rFonts w:hAnsiTheme="minorHAnsi" w:cstheme="minorHAnsi"/>
                <w:sz w:val="20"/>
                <w:szCs w:val="20"/>
              </w:rPr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123DED" w:rsidRPr="00F955B9">
              <w:rPr>
                <w:rFonts w:hAnsiTheme="minorHAnsi" w:cstheme="minorHAnsi"/>
                <w:noProof/>
                <w:sz w:val="20"/>
                <w:szCs w:val="20"/>
                <w:lang w:val="de-DE"/>
              </w:rPr>
              <w:t>(Gillingham et al., 2014; Lund et al., 2018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0D467A6F" w14:textId="3EC4AC99" w:rsidR="00F21357" w:rsidRDefault="00F21357" w:rsidP="00570226">
            <w:pPr>
              <w:rPr>
                <w:rFonts w:hAnsiTheme="minorHAnsi" w:cstheme="minorHAnsi"/>
                <w:b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Viability</w:t>
            </w:r>
          </w:p>
          <w:p w14:paraId="00990379" w14:textId="3AFD34DE" w:rsidR="00F21357" w:rsidRPr="00F21357" w:rsidRDefault="00F21357" w:rsidP="00F21357">
            <w:pPr>
              <w:rPr>
                <w:rFonts w:hAnsiTheme="minorHAnsi" w:cstheme="minorHAnsi"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3F1A7D"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 w:rsidRPr="004D0BB8">
              <w:rPr>
                <w:rFonts w:hAnsiTheme="minorHAnsi" w:cstheme="minorHAnsi"/>
                <w:bCs/>
                <w:sz w:val="20"/>
                <w:szCs w:val="20"/>
              </w:rPr>
              <w:t>International Mouse Phenotyping Consortium</w:t>
            </w:r>
          </w:p>
        </w:tc>
      </w:tr>
      <w:tr w:rsidR="00C67B95" w:rsidRPr="00CF23DC" w14:paraId="3FBBA4C1" w14:textId="77777777" w:rsidTr="00C67B95">
        <w:trPr>
          <w:trHeight w:val="340"/>
        </w:trPr>
        <w:tc>
          <w:tcPr>
            <w:tcW w:w="1412" w:type="dxa"/>
          </w:tcPr>
          <w:p w14:paraId="5E17E6D0" w14:textId="77777777" w:rsidR="00C00FC0" w:rsidRDefault="00C00FC0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439AF6F9" w14:textId="1D36E5BB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Rab2b</w:t>
            </w:r>
          </w:p>
        </w:tc>
        <w:tc>
          <w:tcPr>
            <w:tcW w:w="1276" w:type="dxa"/>
          </w:tcPr>
          <w:p w14:paraId="65CC62C8" w14:textId="77777777" w:rsidR="001E0B94" w:rsidRDefault="001E0B94" w:rsidP="00C00FC0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2B018826" w14:textId="0042B567" w:rsidR="00C00FC0" w:rsidRPr="00C00FC0" w:rsidRDefault="00C00FC0" w:rsidP="00C00FC0">
            <w:pPr>
              <w:pStyle w:val="ListParagraph"/>
              <w:numPr>
                <w:ilvl w:val="0"/>
                <w:numId w:val="7"/>
              </w:numPr>
            </w:pPr>
          </w:p>
        </w:tc>
        <w:tc>
          <w:tcPr>
            <w:tcW w:w="1701" w:type="dxa"/>
            <w:vMerge/>
          </w:tcPr>
          <w:p w14:paraId="74D0DD89" w14:textId="30EC985B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2275" w:type="dxa"/>
          </w:tcPr>
          <w:p w14:paraId="70CC4105" w14:textId="4B4ECA15" w:rsidR="001E0B94" w:rsidRPr="002F35A9" w:rsidRDefault="001E0B94" w:rsidP="00BE5DDB">
            <w:pPr>
              <w:rPr>
                <w:rFonts w:hAnsiTheme="minorHAnsi" w:cstheme="minorHAnsi"/>
                <w:sz w:val="20"/>
                <w:szCs w:val="20"/>
              </w:rPr>
            </w:pPr>
            <w:r w:rsidRPr="001D5059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6A71DA"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 w:rsidRPr="001D5059"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ER-to-Golgi, maturation of pre-Golgi intermediates </w:t>
            </w:r>
          </w:p>
        </w:tc>
        <w:tc>
          <w:tcPr>
            <w:tcW w:w="2262" w:type="dxa"/>
          </w:tcPr>
          <w:p w14:paraId="0E1CE33F" w14:textId="06357178" w:rsidR="001E0B94" w:rsidRDefault="001E0B94" w:rsidP="00A71E5C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sz w:val="20"/>
                <w:szCs w:val="20"/>
              </w:rPr>
              <w:t xml:space="preserve">: Pre-Golgi intermediates </w:t>
            </w:r>
          </w:p>
          <w:p w14:paraId="5D30F3E1" w14:textId="0280A940" w:rsidR="001E0B94" w:rsidRPr="002F35A9" w:rsidRDefault="001E0B94" w:rsidP="00A71E5C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559" w:type="dxa"/>
          </w:tcPr>
          <w:p w14:paraId="67CB08CB" w14:textId="4ED1A68C" w:rsidR="001E0B94" w:rsidRPr="00C577BB" w:rsidRDefault="001E0B94" w:rsidP="00A84FB7">
            <w:pPr>
              <w:rPr>
                <w:rFonts w:hAnsiTheme="minorHAnsi" w:cstheme="minorHAnsi"/>
                <w:sz w:val="20"/>
                <w:szCs w:val="20"/>
                <w:lang w:val="de-DE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de-DE"/>
              </w:rPr>
              <w:t>M</w:t>
            </w:r>
            <w:r w:rsidRPr="00C577BB">
              <w:rPr>
                <w:rFonts w:hAnsiTheme="minorHAnsi" w:cstheme="minorHAnsi"/>
                <w:sz w:val="20"/>
                <w:szCs w:val="20"/>
                <w:lang w:val="de-DE"/>
              </w:rPr>
              <w:t xml:space="preserve">: </w:t>
            </w:r>
            <w:r w:rsidR="00F21357" w:rsidRPr="00C577BB">
              <w:rPr>
                <w:rFonts w:hAnsiTheme="minorHAnsi" w:cstheme="minorHAnsi"/>
                <w:sz w:val="20"/>
                <w:szCs w:val="20"/>
                <w:lang w:val="de-DE"/>
              </w:rPr>
              <w:t>no KO model</w:t>
            </w:r>
          </w:p>
          <w:p w14:paraId="6FE3AC66" w14:textId="23D027F1" w:rsidR="001E0B94" w:rsidRPr="00C577BB" w:rsidRDefault="001E0B94" w:rsidP="00A84FB7">
            <w:pPr>
              <w:rPr>
                <w:rFonts w:hAnsiTheme="minorHAnsi" w:cstheme="minorHAnsi"/>
                <w:sz w:val="20"/>
                <w:szCs w:val="20"/>
                <w:lang w:val="de-DE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de-DE"/>
              </w:rPr>
              <w:t>Dm</w:t>
            </w:r>
            <w:r w:rsidRPr="00C577BB">
              <w:rPr>
                <w:rFonts w:hAnsiTheme="minorHAnsi" w:cstheme="minorHAnsi"/>
                <w:sz w:val="20"/>
                <w:szCs w:val="20"/>
                <w:lang w:val="de-DE"/>
              </w:rPr>
              <w:t>: lethal</w:t>
            </w:r>
          </w:p>
        </w:tc>
        <w:tc>
          <w:tcPr>
            <w:tcW w:w="4903" w:type="dxa"/>
          </w:tcPr>
          <w:p w14:paraId="3FE53F24" w14:textId="0D7CA657" w:rsidR="00871180" w:rsidRDefault="00871180" w:rsidP="00871180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Function</w:t>
            </w:r>
            <w:r w:rsidR="00496DB3">
              <w:rPr>
                <w:rFonts w:hAnsiTheme="minorHAnsi" w:cstheme="minorHAnsi"/>
                <w:b/>
                <w:bCs/>
                <w:sz w:val="20"/>
                <w:szCs w:val="20"/>
              </w:rPr>
              <w:t xml:space="preserve"> and subcellular localization</w:t>
            </w:r>
          </w:p>
          <w:p w14:paraId="0BCFD8C5" w14:textId="64DCD071" w:rsidR="00871180" w:rsidRPr="00EB68CF" w:rsidRDefault="00871180" w:rsidP="00BE5DDB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M</w:t>
            </w:r>
            <w:r w:rsidRPr="00AA453C"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UaXNkYWxlPC9BdXRob3I+PFllYXI+MTk5MjwvWWVhcj48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</w:fldData>
              </w:fldChar>
            </w:r>
            <w:r w:rsidR="00123DED"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UaXNkYWxlPC9BdXRob3I+PFllYXI+MTk5MjwvWWVhcj48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</w:fldData>
              </w:fldChar>
            </w:r>
            <w:r w:rsidR="00123DED"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 w:rsidR="00123DED">
              <w:rPr>
                <w:rFonts w:hAnsiTheme="minorHAnsi" w:cstheme="minorHAnsi"/>
                <w:sz w:val="20"/>
                <w:szCs w:val="20"/>
              </w:rPr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123DED">
              <w:rPr>
                <w:rFonts w:hAnsiTheme="minorHAnsi" w:cstheme="minorHAnsi"/>
                <w:noProof/>
                <w:sz w:val="20"/>
                <w:szCs w:val="20"/>
              </w:rPr>
              <w:t>(Tisdale and Balch, 1996; Tisdale et al., 1992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C67B95" w:rsidRPr="00CF23DC" w14:paraId="4FC4C350" w14:textId="77777777" w:rsidTr="00C67B95">
        <w:trPr>
          <w:trHeight w:val="340"/>
        </w:trPr>
        <w:tc>
          <w:tcPr>
            <w:tcW w:w="1412" w:type="dxa"/>
          </w:tcPr>
          <w:p w14:paraId="368BEC00" w14:textId="77777777" w:rsidR="00C00FC0" w:rsidRDefault="00C00FC0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32F641C4" w14:textId="7E163F6B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Rab3a</w:t>
            </w:r>
          </w:p>
        </w:tc>
        <w:tc>
          <w:tcPr>
            <w:tcW w:w="1276" w:type="dxa"/>
          </w:tcPr>
          <w:p w14:paraId="5F8AE112" w14:textId="77777777" w:rsidR="001E0B94" w:rsidRDefault="001E0B94" w:rsidP="00C00FC0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</w:p>
          <w:p w14:paraId="1A63790C" w14:textId="77777777" w:rsidR="00C00FC0" w:rsidRDefault="00C00FC0" w:rsidP="00C00FC0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sz w:val="20"/>
                <w:szCs w:val="20"/>
              </w:rPr>
              <w:t>-</w:t>
            </w:r>
          </w:p>
          <w:p w14:paraId="2C45C278" w14:textId="2E374BCB" w:rsidR="00C00FC0" w:rsidRPr="00C00FC0" w:rsidRDefault="00C00FC0" w:rsidP="00C00FC0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701" w:type="dxa"/>
            <w:vMerge w:val="restart"/>
          </w:tcPr>
          <w:p w14:paraId="09E744A5" w14:textId="77777777" w:rsidR="00C00FC0" w:rsidRDefault="00C00FC0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16E96BF3" w14:textId="30E986DB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DmRab3</w:t>
            </w:r>
          </w:p>
          <w:p w14:paraId="0B423F7A" w14:textId="0332DED5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2275" w:type="dxa"/>
          </w:tcPr>
          <w:p w14:paraId="068D3760" w14:textId="4E02B43E" w:rsidR="001E0B94" w:rsidRDefault="001E0B94" w:rsidP="00A84FB7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6A71DA"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transport of synaptic vesicles to PM (regulated exocytosis) </w:t>
            </w:r>
          </w:p>
          <w:p w14:paraId="68297870" w14:textId="77777777" w:rsidR="001E0B94" w:rsidRDefault="001E0B94" w:rsidP="00A84FB7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55B19182" w14:textId="7602DD7B" w:rsidR="001E0B94" w:rsidRPr="00CB185B" w:rsidRDefault="001E0B94" w:rsidP="00A84FB7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6A71DA"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>regulation and maintenance of presynaptic active zone structure</w:t>
            </w:r>
          </w:p>
        </w:tc>
        <w:tc>
          <w:tcPr>
            <w:tcW w:w="2262" w:type="dxa"/>
          </w:tcPr>
          <w:p w14:paraId="15B9CF15" w14:textId="4B733045" w:rsidR="001E0B94" w:rsidRDefault="001E0B94" w:rsidP="00A84FB7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343774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synaptic and secretory vesicles, chromaffin granules </w:t>
            </w:r>
          </w:p>
          <w:p w14:paraId="7A151E94" w14:textId="77777777" w:rsidR="001E0B94" w:rsidRDefault="001E0B94" w:rsidP="00A84FB7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7FF67C9B" w14:textId="6329413B" w:rsidR="001E0B94" w:rsidRPr="00E22E71" w:rsidRDefault="001E0B94" w:rsidP="00A84FB7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343774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 w:rsidRPr="00E22E71">
              <w:rPr>
                <w:rFonts w:hAnsiTheme="minorHAnsi" w:cstheme="minorHAnsi"/>
                <w:sz w:val="20"/>
                <w:szCs w:val="20"/>
              </w:rPr>
              <w:t>presynaptic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active zone, synapse </w:t>
            </w:r>
          </w:p>
        </w:tc>
        <w:tc>
          <w:tcPr>
            <w:tcW w:w="1559" w:type="dxa"/>
          </w:tcPr>
          <w:p w14:paraId="553A7AEA" w14:textId="358D0C0B" w:rsidR="001E0B94" w:rsidRPr="002F35A9" w:rsidRDefault="001E0B94" w:rsidP="00A84FB7">
            <w:pPr>
              <w:rPr>
                <w:rFonts w:hAnsiTheme="minorHAnsi" w:cstheme="minorHAnsi"/>
                <w:sz w:val="20"/>
                <w:szCs w:val="20"/>
              </w:rPr>
            </w:pPr>
            <w:r w:rsidRPr="006D7F01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F35A9"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="00F21357">
              <w:rPr>
                <w:rFonts w:hAnsiTheme="minorHAnsi" w:cstheme="minorHAnsi"/>
                <w:sz w:val="20"/>
                <w:szCs w:val="20"/>
              </w:rPr>
              <w:t>viable</w:t>
            </w:r>
          </w:p>
          <w:p w14:paraId="6B8C7FBD" w14:textId="31DF695C" w:rsidR="001E0B94" w:rsidRPr="002F35A9" w:rsidRDefault="001E0B94" w:rsidP="00A84FB7">
            <w:pPr>
              <w:rPr>
                <w:rFonts w:hAnsiTheme="minorHAnsi" w:cstheme="minorHAnsi"/>
                <w:sz w:val="20"/>
                <w:szCs w:val="20"/>
              </w:rPr>
            </w:pPr>
            <w:r w:rsidRPr="006D7F01"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2F35A9">
              <w:rPr>
                <w:rFonts w:hAnsiTheme="minorHAnsi" w:cstheme="minorHAnsi"/>
                <w:sz w:val="20"/>
                <w:szCs w:val="20"/>
              </w:rPr>
              <w:t xml:space="preserve">: viable </w:t>
            </w:r>
          </w:p>
        </w:tc>
        <w:tc>
          <w:tcPr>
            <w:tcW w:w="4903" w:type="dxa"/>
          </w:tcPr>
          <w:p w14:paraId="2620E7E1" w14:textId="020618A6" w:rsidR="00ED235E" w:rsidRPr="00C577BB" w:rsidRDefault="00ED235E" w:rsidP="00ED235E">
            <w:pPr>
              <w:rPr>
                <w:rFonts w:hAnsiTheme="minorHAnsi" w:cstheme="minorHAnsi"/>
                <w:b/>
                <w:bCs/>
                <w:sz w:val="20"/>
                <w:szCs w:val="20"/>
                <w:lang w:val="de-DE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de-DE"/>
              </w:rPr>
              <w:t>Function</w:t>
            </w:r>
          </w:p>
          <w:p w14:paraId="06CD5547" w14:textId="77777777" w:rsidR="00ED235E" w:rsidRPr="00C577BB" w:rsidRDefault="00ED235E" w:rsidP="00ED235E">
            <w:pPr>
              <w:rPr>
                <w:rFonts w:hAnsiTheme="minorHAnsi" w:cstheme="minorHAnsi"/>
                <w:sz w:val="20"/>
                <w:szCs w:val="20"/>
                <w:lang w:val="de-DE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de-DE"/>
              </w:rPr>
              <w:t>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de-DE"/>
              </w:rPr>
              <w:t>:</w:t>
            </w:r>
            <w:r w:rsidRPr="00C577BB">
              <w:rPr>
                <w:rFonts w:hAnsiTheme="minorHAnsi" w:cstheme="minorHAnsi"/>
                <w:sz w:val="20"/>
                <w:szCs w:val="20"/>
                <w:lang w:val="de-DE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/>
            </w:r>
            <w:r w:rsidRPr="00C577BB">
              <w:rPr>
                <w:rFonts w:hAnsiTheme="minorHAnsi" w:cstheme="minorHAnsi"/>
                <w:sz w:val="20"/>
                <w:szCs w:val="20"/>
                <w:lang w:val="de-DE"/>
              </w:rPr>
              <w:instrText xml:space="preserve"> ADDIN EN.CITE &lt;EndNote&gt;&lt;Cite&gt;&lt;Author&gt;Fischer von Mollard&lt;/Author&gt;&lt;Year&gt;1991&lt;/Year&gt;&lt;RecNum&gt;207&lt;/RecNum&gt;&lt;DisplayText&gt;(Fischer von Mollard et al., 1991)&lt;/DisplayText&gt;&lt;record&gt;&lt;rec-number&gt;207&lt;/rec-number&gt;&lt;foreign-keys&gt;&lt;key app="EN" db-id="e9t0f9vxyzfpvlefz2k5rrsupwvfa5eava90" timestamp="1607187819"&gt;207&lt;/key&gt;&lt;/foreign-keys&gt;&lt;ref-type name="Journal Article"&gt;17&lt;/ref-type&gt;&lt;contributors&gt;&lt;authors&gt;&lt;author&gt;Fischer von Mollard, G.&lt;/author&gt;&lt;author&gt;Sudhof, T. C.&lt;/author&gt;&lt;author&gt;Jahn, R.&lt;/author&gt;&lt;/authors&gt;&lt;/contributors&gt;&lt;auth-address&gt;Department of Neurochemistry, Max-Planck Institute for Psychiatry, Martinsried, Germany.&lt;/auth-address&gt;&lt;titles&gt;&lt;title&gt;A small GTP-binding protein dissociates from synaptic vesicles during exocytosis&lt;/title&gt;&lt;secondary-title&gt;Nature&lt;/secondary-title&gt;&lt;/titles&gt;&lt;periodical&gt;&lt;full-title&gt;Nature&lt;/full-title&gt;&lt;/periodical&gt;&lt;pages&gt;79-81&lt;/pages&gt;&lt;volume&gt;349&lt;/volume&gt;&lt;number&gt;6304&lt;/number&gt;&lt;edition&gt;1991/01/03&lt;/edition&gt;&lt;keywords&gt;&lt;keyword&gt;Animals&lt;/keyword&gt;&lt;keyword&gt;*Exocytosis&lt;/keyword&gt;&lt;keyword&gt;GTP-Binding Proteins/*metabolism&lt;/keyword&gt;&lt;keyword&gt;Molecular Weight&lt;/keyword&gt;&lt;keyword&gt;Nerve Tissue Proteins/*metabolism&lt;/keyword&gt;&lt;keyword&gt;Rats&lt;/keyword&gt;&lt;keyword&gt;Synaptic Vesicles/*metabolism&lt;/keyword&gt;&lt;keyword&gt;rab3 GTP-Binding Proteins&lt;/keyword&gt;&lt;/keywords&gt;&lt;dates&gt;&lt;year&gt;1991&lt;/year&gt;&lt;pub-dates&gt;&lt;date&gt;Jan 3&lt;/date&gt;&lt;/pub-dates&gt;&lt;/dates&gt;&lt;isbn&gt;0028-0836 (Print)&amp;#xD;0028-0836 (Linking)&lt;/isbn&gt;&lt;accession-num&gt;1845915&lt;/accession-num&gt;&lt;urls&gt;&lt;related-urls&gt;&lt;url&gt;https://www.ncbi.nlm.nih.gov/pubmed/1845915&lt;/url&gt;&lt;/related-urls&gt;&lt;/urls&gt;&lt;electronic-resource-num&gt;10.1038/349079a0&lt;/electronic-resource-num&gt;&lt;/record&gt;&lt;/Cite&gt;&lt;/EndNote&gt;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C577BB">
              <w:rPr>
                <w:rFonts w:hAnsiTheme="minorHAnsi" w:cstheme="minorHAnsi"/>
                <w:noProof/>
                <w:sz w:val="20"/>
                <w:szCs w:val="20"/>
                <w:lang w:val="de-DE"/>
              </w:rPr>
              <w:t>(Fischer von Mollard et al., 1991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7C178072" w14:textId="77777777" w:rsidR="00ED235E" w:rsidRPr="00C577BB" w:rsidRDefault="00ED235E" w:rsidP="00ED235E">
            <w:pPr>
              <w:rPr>
                <w:rFonts w:hAnsiTheme="minorHAnsi" w:cstheme="minorHAnsi"/>
                <w:sz w:val="20"/>
                <w:szCs w:val="20"/>
                <w:lang w:val="de-DE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de-DE"/>
              </w:rPr>
              <w:t>Dm</w:t>
            </w:r>
            <w:r w:rsidRPr="00C577BB">
              <w:rPr>
                <w:rFonts w:hAnsiTheme="minorHAnsi" w:cstheme="minorHAnsi"/>
                <w:sz w:val="20"/>
                <w:szCs w:val="20"/>
                <w:lang w:val="de-DE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HcmFmPC9BdXRob3I+PFllYXI+MjAwOTwvWWVhcj48UmVj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de-DE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HcmFmPC9BdXRob3I+PFllYXI+MjAwOTwvWWVhcj48UmVj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de-DE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C577BB">
              <w:rPr>
                <w:rFonts w:hAnsiTheme="minorHAnsi" w:cstheme="minorHAnsi"/>
                <w:noProof/>
                <w:sz w:val="20"/>
                <w:szCs w:val="20"/>
                <w:lang w:val="de-DE"/>
              </w:rPr>
              <w:t>(Ehmann et al., 2014; Graf et al., 2009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2CA791DF" w14:textId="3EEC3EE5" w:rsidR="00ED235E" w:rsidRPr="00C577BB" w:rsidRDefault="00ED235E" w:rsidP="00ED235E">
            <w:pPr>
              <w:rPr>
                <w:rFonts w:hAnsiTheme="minorHAnsi" w:cstheme="minorHAnsi"/>
                <w:bCs/>
                <w:sz w:val="20"/>
                <w:szCs w:val="20"/>
                <w:lang w:val="de-DE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de-DE"/>
              </w:rPr>
              <w:t>Subcellular localization</w:t>
            </w:r>
          </w:p>
          <w:p w14:paraId="6BBB5DBC" w14:textId="77777777" w:rsidR="00ED235E" w:rsidRPr="00C577BB" w:rsidRDefault="00ED235E" w:rsidP="00ED235E">
            <w:pPr>
              <w:rPr>
                <w:rFonts w:hAnsiTheme="minorHAnsi" w:cstheme="minorHAnsi"/>
                <w:sz w:val="20"/>
                <w:szCs w:val="20"/>
                <w:lang w:val="de-DE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de-DE"/>
              </w:rPr>
              <w:t>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de-DE"/>
              </w:rPr>
              <w:t>:</w:t>
            </w:r>
            <w:r w:rsidRPr="00C577BB">
              <w:rPr>
                <w:rFonts w:hAnsiTheme="minorHAnsi" w:cstheme="minorHAnsi"/>
                <w:sz w:val="20"/>
                <w:szCs w:val="20"/>
                <w:lang w:val="de-DE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GaXNjaGVyIHZvbiBNb2xsYXJkPC9BdXRob3I+PFllYXI+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de-DE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GaXNjaGVyIHZvbiBNb2xsYXJkPC9BdXRob3I+PFllYXI+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de-DE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C577BB">
              <w:rPr>
                <w:rFonts w:hAnsiTheme="minorHAnsi" w:cstheme="minorHAnsi"/>
                <w:noProof/>
                <w:sz w:val="20"/>
                <w:szCs w:val="20"/>
                <w:lang w:val="de-DE"/>
              </w:rPr>
              <w:t>(Darchen et al., 1990; Fischer von Mollard et al., 1990; Schluter et al., 2002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52087555" w14:textId="0230E392" w:rsidR="00ED235E" w:rsidRPr="00C577BB" w:rsidRDefault="00ED235E" w:rsidP="00ED235E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nl-NL"/>
              </w:rPr>
              <w:t>Dm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HcmFmPC9BdXRob3I+PFllYXI+MjAwOTwvWWVhcj48UmVj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HcmFmPC9BdXRob3I+PFllYXI+MjAwOTwvWWVhcj48UmVj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123DED">
              <w:rPr>
                <w:rFonts w:hAnsiTheme="minorHAnsi" w:cstheme="minorHAnsi"/>
                <w:sz w:val="20"/>
                <w:szCs w:val="20"/>
              </w:rPr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123DED"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Chan et al., 2011; Graf et al., 2009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00C55B64" w14:textId="7F13DFBA" w:rsidR="00ED235E" w:rsidRDefault="00ED235E" w:rsidP="00ED235E">
            <w:pPr>
              <w:rPr>
                <w:rFonts w:hAnsiTheme="minorHAnsi" w:cstheme="minorHAnsi"/>
                <w:b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Viability</w:t>
            </w:r>
          </w:p>
          <w:p w14:paraId="387AEBB1" w14:textId="4AD854F1" w:rsidR="00F21357" w:rsidRPr="00F21357" w:rsidRDefault="00F21357" w:rsidP="00ED235E">
            <w:pPr>
              <w:rPr>
                <w:rFonts w:hAnsiTheme="minorHAnsi" w:cstheme="minorHAnsi"/>
                <w:sz w:val="20"/>
                <w:szCs w:val="20"/>
              </w:rPr>
            </w:pPr>
            <w:r w:rsidRPr="003F1A7D">
              <w:rPr>
                <w:rFonts w:hAnsiTheme="minorHAnsi" w:cstheme="minorHAnsi"/>
                <w:b/>
                <w:bCs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sz w:val="20"/>
                <w:szCs w:val="20"/>
              </w:rPr>
              <w:t>:</w:t>
            </w:r>
            <w:r w:rsidR="003F1A7D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begin"/>
            </w:r>
            <w:r w:rsidR="0095439B">
              <w:rPr>
                <w:rFonts w:hAnsiTheme="minorHAnsi" w:cstheme="minorHAnsi"/>
                <w:sz w:val="20"/>
                <w:szCs w:val="20"/>
              </w:rPr>
              <w:instrText xml:space="preserve"> ADDIN EN.CITE &lt;EndNote&gt;&lt;Cite&gt;&lt;Author&gt;Geppert&lt;/Author&gt;&lt;Year&gt;1994&lt;/Year&gt;&lt;RecNum&gt;367&lt;/RecNum&gt;&lt;DisplayText&gt;(Geppert et al., 1994)&lt;/DisplayText&gt;&lt;record&gt;&lt;rec-number&gt;367&lt;/rec-number&gt;&lt;foreign-keys&gt;&lt;key app="EN" db-id="e9t0f9vxyzfpvlefz2k5rrsupwvfa5eava90" timestamp="1611497340"&gt;367&lt;/key&gt;&lt;/foreign-keys&gt;&lt;ref-type name="Journal Article"&gt;17&lt;/ref-type&gt;&lt;contributors&gt;&lt;authors&gt;&lt;author&gt;Geppert, M.&lt;/author&gt;&lt;author&gt;Bolshakov, V. Y.&lt;/author&gt;&lt;author&gt;Siegelbaum, S. A.&lt;/author&gt;&lt;author&gt;Takei, K.&lt;/author&gt;&lt;author&gt;De Camilli, P.&lt;/author&gt;&lt;author&gt;Hammer, R. E.&lt;/author&gt;&lt;author&gt;Sudhof, T. C.&lt;/author&gt;&lt;/authors&gt;&lt;/contributors&gt;&lt;auth-address&gt;Department of Molecular Genetics, University of Texas Southwestern Medical Center, Dallas 75235.&lt;/auth-address&gt;&lt;titles&gt;&lt;title&gt;The role of Rab3A in neurotransmitter release&lt;/title&gt;&lt;secondary-title&gt;Nature&lt;/secondary-title&gt;&lt;/titles&gt;&lt;periodical&gt;&lt;full-title&gt;Nature&lt;/full-title&gt;&lt;/periodical&gt;&lt;pages&gt;493-7&lt;/pages&gt;&lt;volume&gt;369&lt;/volume&gt;&lt;number&gt;6480&lt;/number&gt;&lt;edition&gt;1994/06/09&lt;/edition&gt;&lt;keywords&gt;&lt;keyword&gt;Adaptor Proteins, Signal Transducing&lt;/keyword&gt;&lt;keyword&gt;Animals&lt;/keyword&gt;&lt;keyword&gt;Electrophysiology&lt;/keyword&gt;&lt;keyword&gt;Exocytosis/physiology&lt;/keyword&gt;&lt;keyword&gt;GTP-Binding Proteins/genetics/metabolism/*physiology&lt;/keyword&gt;&lt;keyword&gt;In Vitro Techniques&lt;/keyword&gt;&lt;keyword&gt;Mice&lt;/keyword&gt;&lt;keyword&gt;Mutation&lt;/keyword&gt;&lt;keyword&gt;Nerve Tissue Proteins/metabolism&lt;/keyword&gt;&lt;keyword&gt;Neurotransmitter Agents/*metabolism&lt;/keyword&gt;&lt;keyword&gt;Pyramidal Cells/metabolism/physiology&lt;/keyword&gt;&lt;keyword&gt;Synaptic Transmission/*physiology&lt;/keyword&gt;&lt;keyword&gt;Vesicular Transport Proteins&lt;/keyword&gt;&lt;keyword&gt;*rab GTP-Binding Proteins&lt;/keyword&gt;&lt;keyword&gt;rab3 GTP-Binding Proteins&lt;/keyword&gt;&lt;/keywords&gt;&lt;dates&gt;&lt;year&gt;1994&lt;/year&gt;&lt;pub-dates&gt;&lt;date&gt;Jun 9&lt;/date&gt;&lt;/pub-dates&gt;&lt;/dates&gt;&lt;isbn&gt;0028-0836 (Print)&amp;#xD;0028-0836 (Linking)&lt;/isbn&gt;&lt;accession-num&gt;7911226&lt;/accession-num&gt;&lt;urls&gt;&lt;related-urls&gt;&lt;url&gt;https://www.ncbi.nlm.nih.gov/pubmed/7911226&lt;/url&gt;&lt;/related-urls&gt;&lt;/urls&gt;&lt;electronic-resource-num&gt;10.1038/369493a0&lt;/electronic-resource-num&gt;&lt;/record&gt;&lt;/Cite&gt;&lt;/EndNote&gt;</w:instrTex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95439B">
              <w:rPr>
                <w:rFonts w:hAnsiTheme="minorHAnsi" w:cstheme="minorHAnsi"/>
                <w:noProof/>
                <w:sz w:val="20"/>
                <w:szCs w:val="20"/>
              </w:rPr>
              <w:t>(Geppert et al., 1994)</w: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0789E28C" w14:textId="58C4B9EC" w:rsidR="00ED235E" w:rsidRPr="00ED235E" w:rsidRDefault="00ED235E" w:rsidP="00ED235E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lastRenderedPageBreak/>
              <w:t>Dm</w:t>
            </w:r>
            <w:r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HcmFmPC9BdXRob3I+PFllYXI+MjAwOTwvWWVhcj48UmVj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HcmFmPC9BdXRob3I+PFllYXI+MjAwOTwvWWVhcj48UmVj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>
              <w:rPr>
                <w:rFonts w:hAnsiTheme="minorHAnsi" w:cstheme="minorHAnsi"/>
                <w:noProof/>
                <w:sz w:val="20"/>
                <w:szCs w:val="20"/>
              </w:rPr>
              <w:t>(Graf et al., 2009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C67B95" w:rsidRPr="00CF23DC" w14:paraId="0F0FD322" w14:textId="77777777" w:rsidTr="00C67B95">
        <w:trPr>
          <w:trHeight w:val="340"/>
        </w:trPr>
        <w:tc>
          <w:tcPr>
            <w:tcW w:w="1412" w:type="dxa"/>
          </w:tcPr>
          <w:p w14:paraId="5536C072" w14:textId="77777777" w:rsidR="00C00FC0" w:rsidRDefault="00C00FC0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72372EE7" w14:textId="030E4341" w:rsidR="001E0B94" w:rsidRPr="00E4493C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E4493C">
              <w:rPr>
                <w:rFonts w:hAnsiTheme="minorHAnsi" w:cstheme="minorHAnsi"/>
                <w:sz w:val="20"/>
                <w:szCs w:val="20"/>
              </w:rPr>
              <w:t>Rab3b</w:t>
            </w:r>
          </w:p>
        </w:tc>
        <w:tc>
          <w:tcPr>
            <w:tcW w:w="1276" w:type="dxa"/>
          </w:tcPr>
          <w:p w14:paraId="46C3FCDA" w14:textId="77777777" w:rsidR="001E0B94" w:rsidRDefault="001E0B94" w:rsidP="00C00FC0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</w:p>
          <w:p w14:paraId="4A0F5A6A" w14:textId="67C81D05" w:rsidR="00C00FC0" w:rsidRPr="00C00FC0" w:rsidRDefault="00C00FC0" w:rsidP="00C00FC0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1701" w:type="dxa"/>
            <w:vMerge/>
          </w:tcPr>
          <w:p w14:paraId="4A0C7025" w14:textId="350188CA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2275" w:type="dxa"/>
          </w:tcPr>
          <w:p w14:paraId="04F28B2B" w14:textId="18326A01" w:rsidR="001E0B94" w:rsidRDefault="001E0B94" w:rsidP="00A84FB7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E41DBC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 w:rsidRPr="00A95536">
              <w:rPr>
                <w:rFonts w:hAnsiTheme="minorHAnsi" w:cstheme="minorHAnsi"/>
                <w:sz w:val="20"/>
                <w:szCs w:val="20"/>
              </w:rPr>
              <w:t>exocytosis</w:t>
            </w:r>
            <w:r>
              <w:rPr>
                <w:rFonts w:hAnsiTheme="minorHAnsi" w:cstheme="minorHAnsi"/>
                <w:sz w:val="20"/>
                <w:szCs w:val="20"/>
              </w:rPr>
              <w:t xml:space="preserve"> </w:t>
            </w:r>
          </w:p>
          <w:p w14:paraId="71C796C9" w14:textId="77777777" w:rsidR="001E0B94" w:rsidRDefault="001E0B94" w:rsidP="00A84FB7">
            <w:pPr>
              <w:rPr>
                <w:rFonts w:hAnsiTheme="minorHAnsi" w:cstheme="minorHAnsi"/>
                <w:b/>
                <w:sz w:val="20"/>
                <w:szCs w:val="20"/>
              </w:rPr>
            </w:pPr>
          </w:p>
          <w:p w14:paraId="55A14CC8" w14:textId="02CA0392" w:rsidR="001E0B94" w:rsidRPr="00A95536" w:rsidRDefault="001E0B94" w:rsidP="00A84FB7">
            <w:pPr>
              <w:rPr>
                <w:rFonts w:hAnsiTheme="minorHAnsi" w:cstheme="minorHAnsi"/>
                <w:b/>
                <w:sz w:val="20"/>
                <w:szCs w:val="20"/>
              </w:rPr>
            </w:pPr>
          </w:p>
        </w:tc>
        <w:tc>
          <w:tcPr>
            <w:tcW w:w="2262" w:type="dxa"/>
          </w:tcPr>
          <w:p w14:paraId="4F9C8E74" w14:textId="46CD5693" w:rsidR="001E0B94" w:rsidRPr="002F35A9" w:rsidRDefault="001E0B94" w:rsidP="00063709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343774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synaptic and secretory vesicles </w:t>
            </w:r>
          </w:p>
        </w:tc>
        <w:tc>
          <w:tcPr>
            <w:tcW w:w="1559" w:type="dxa"/>
          </w:tcPr>
          <w:p w14:paraId="090E50C7" w14:textId="397058E1" w:rsidR="001E0B94" w:rsidRPr="002F35A9" w:rsidRDefault="001E0B94" w:rsidP="00A84FB7">
            <w:pPr>
              <w:rPr>
                <w:rFonts w:hAnsiTheme="minorHAnsi" w:cstheme="minorHAnsi"/>
                <w:sz w:val="20"/>
                <w:szCs w:val="20"/>
              </w:rPr>
            </w:pPr>
            <w:r w:rsidRPr="006D7F01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F35A9"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="003F1A7D">
              <w:rPr>
                <w:rFonts w:hAnsiTheme="minorHAnsi" w:cstheme="minorHAnsi"/>
                <w:sz w:val="20"/>
                <w:szCs w:val="20"/>
              </w:rPr>
              <w:t>viable</w:t>
            </w:r>
          </w:p>
          <w:p w14:paraId="03CEFABC" w14:textId="27EC561E" w:rsidR="001E0B94" w:rsidRPr="002F35A9" w:rsidRDefault="001E0B94" w:rsidP="00A84FB7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4903" w:type="dxa"/>
          </w:tcPr>
          <w:p w14:paraId="79D41C2C" w14:textId="0C37A6B8" w:rsidR="006F779C" w:rsidRDefault="006F779C" w:rsidP="006F779C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Function</w:t>
            </w:r>
            <w:r w:rsidR="00B379F5">
              <w:rPr>
                <w:rFonts w:hAnsiTheme="minorHAnsi" w:cstheme="minorHAnsi"/>
                <w:b/>
                <w:bCs/>
                <w:sz w:val="20"/>
                <w:szCs w:val="20"/>
              </w:rPr>
              <w:t xml:space="preserve"> and subcellular localization</w:t>
            </w:r>
          </w:p>
          <w:p w14:paraId="5326AC53" w14:textId="260E842F" w:rsidR="001E0B94" w:rsidRDefault="006F779C" w:rsidP="006F779C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M</w:t>
            </w:r>
            <w:r w:rsidRPr="00AA453C"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/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 &lt;EndNote&gt;&lt;Cite&gt;&lt;Author&gt;Schluter&lt;/Author&gt;&lt;Year&gt;2002&lt;/Year&gt;&lt;RecNum&gt;339&lt;/RecNum&gt;&lt;DisplayText&gt;(Schluter et al., 2002)&lt;/DisplayText&gt;&lt;record&gt;&lt;rec-number&gt;339&lt;/rec-number&gt;&lt;foreign-keys&gt;&lt;key app="EN" db-id="e9t0f9vxyzfpvlefz2k5rrsupwvfa5eava90" timestamp="1607351804"&gt;339&lt;/key&gt;&lt;/foreign-keys&gt;&lt;ref-type name="Journal Article"&gt;17&lt;/ref-type&gt;&lt;contributors&gt;&lt;authors&gt;&lt;author&gt;Schluter, O. M.&lt;/author&gt;&lt;author&gt;Khvotchev, M.&lt;/author&gt;&lt;author&gt;Jahn, R.&lt;/author&gt;&lt;author&gt;Sudhof, T. C.&lt;/author&gt;&lt;/authors&gt;&lt;/contributors&gt;&lt;auth-address&gt;Max-Planck-Institut fur experimentelle Medizin, 37075 Gottingen, Germany.&lt;/auth-address&gt;&lt;titles&gt;&lt;title&gt;Localization versus function of Rab3 proteins. Evidence for a common regulatory role in controlling fusion&lt;/title&gt;&lt;secondary-title&gt;J Biol Chem&lt;/secondary-title&gt;&lt;/titles&gt;&lt;periodical&gt;&lt;full-title&gt;J Biol Chem&lt;/full-title&gt;&lt;/periodical&gt;&lt;pages&gt;40919-29&lt;/pages&gt;&lt;volume&gt;277&lt;/volume&gt;&lt;number&gt;43&lt;/number&gt;&lt;edition&gt;2002/08/09&lt;/edition&gt;&lt;keywords&gt;&lt;keyword&gt;Animals&lt;/keyword&gt;&lt;keyword&gt;Base Sequence&lt;/keyword&gt;&lt;keyword&gt;*Cell Fusion&lt;/keyword&gt;&lt;keyword&gt;DNA Primers&lt;/keyword&gt;&lt;keyword&gt;Exocytosis/physiology&lt;/keyword&gt;&lt;keyword&gt;Mice&lt;/keyword&gt;&lt;keyword&gt;Mice, Knockout&lt;/keyword&gt;&lt;keyword&gt;Molecular Sequence Data&lt;/keyword&gt;&lt;keyword&gt;rab3 GTP-Binding Proteins/genetics/immunology/*metabolism/physiology&lt;/keyword&gt;&lt;/keywords&gt;&lt;dates&gt;&lt;year&gt;2002&lt;/year&gt;&lt;pub-dates&gt;&lt;date&gt;Oct 25&lt;/date&gt;&lt;/pub-dates&gt;&lt;/dates&gt;&lt;isbn&gt;0021-9258 (Print)&amp;#xD;0021-9258 (Linking)&lt;/isbn&gt;&lt;accession-num&gt;12167638&lt;/accession-num&gt;&lt;urls&gt;&lt;related-urls&gt;&lt;url&gt;https://www.ncbi.nlm.nih.gov/pubmed/12167638&lt;/url&gt;&lt;/related-urls&gt;&lt;/urls&gt;&lt;electronic-resource-num&gt;10.1074/jbc.M203704200&lt;/electronic-resource-num&gt;&lt;/record&gt;&lt;/Cite&gt;&lt;/EndNote&gt;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>
              <w:rPr>
                <w:rFonts w:hAnsiTheme="minorHAnsi" w:cstheme="minorHAnsi"/>
                <w:noProof/>
                <w:sz w:val="20"/>
                <w:szCs w:val="20"/>
              </w:rPr>
              <w:t>(Schluter et al., 2002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15F1CDC0" w14:textId="18F6B321" w:rsidR="003F1A7D" w:rsidRDefault="003F1A7D" w:rsidP="006F779C">
            <w:pPr>
              <w:rPr>
                <w:rFonts w:hAnsiTheme="minorHAnsi" w:cstheme="minorHAnsi"/>
                <w:b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Viability</w:t>
            </w:r>
          </w:p>
          <w:p w14:paraId="5A371AE6" w14:textId="67EB50CA" w:rsidR="006F779C" w:rsidRPr="00EB68CF" w:rsidRDefault="003F1A7D" w:rsidP="008436C5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TY2hsdXRlcjwvQXV0aG9yPjxZZWFyPjIwMDQ8L1llYXI+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</w:fldData>
              </w:fldChar>
            </w:r>
            <w:r w:rsidR="0095439B"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TY2hsdXRlcjwvQXV0aG9yPjxZZWFyPjIwMDQ8L1llYXI+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</w:fldData>
              </w:fldChar>
            </w:r>
            <w:r w:rsidR="0095439B"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 w:rsidR="0095439B">
              <w:rPr>
                <w:rFonts w:hAnsiTheme="minorHAnsi" w:cstheme="minorHAnsi"/>
                <w:sz w:val="20"/>
                <w:szCs w:val="20"/>
              </w:rPr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95439B">
              <w:rPr>
                <w:rFonts w:hAnsiTheme="minorHAnsi" w:cstheme="minorHAnsi"/>
                <w:sz w:val="20"/>
                <w:szCs w:val="20"/>
              </w:rPr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95439B">
              <w:rPr>
                <w:rFonts w:hAnsiTheme="minorHAnsi" w:cstheme="minorHAnsi"/>
                <w:noProof/>
                <w:sz w:val="20"/>
                <w:szCs w:val="20"/>
              </w:rPr>
              <w:t>(Schluter et al., 2004)</w: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C67B95" w:rsidRPr="00CF23DC" w14:paraId="7868229E" w14:textId="77777777" w:rsidTr="00C67B95">
        <w:trPr>
          <w:trHeight w:val="340"/>
        </w:trPr>
        <w:tc>
          <w:tcPr>
            <w:tcW w:w="1412" w:type="dxa"/>
          </w:tcPr>
          <w:p w14:paraId="2E4928D9" w14:textId="3081B939" w:rsidR="001E0B94" w:rsidRPr="00E4493C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E4493C">
              <w:rPr>
                <w:rFonts w:hAnsiTheme="minorHAnsi" w:cstheme="minorHAnsi"/>
                <w:sz w:val="20"/>
                <w:szCs w:val="20"/>
              </w:rPr>
              <w:t>Rab3c</w:t>
            </w:r>
          </w:p>
        </w:tc>
        <w:tc>
          <w:tcPr>
            <w:tcW w:w="1276" w:type="dxa"/>
          </w:tcPr>
          <w:p w14:paraId="47B0E2D9" w14:textId="3160B2B5" w:rsidR="00C00FC0" w:rsidRPr="00C00FC0" w:rsidRDefault="00C00FC0" w:rsidP="00575BC6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1701" w:type="dxa"/>
            <w:vMerge/>
          </w:tcPr>
          <w:p w14:paraId="67FB8CC0" w14:textId="391CC99F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2275" w:type="dxa"/>
          </w:tcPr>
          <w:p w14:paraId="5AD9E174" w14:textId="42CF033B" w:rsidR="001E0B94" w:rsidRPr="002F35A9" w:rsidRDefault="001E0B94" w:rsidP="00A84FB7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E41DBC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 w:rsidRPr="00A95536">
              <w:rPr>
                <w:rFonts w:hAnsiTheme="minorHAnsi" w:cstheme="minorHAnsi"/>
                <w:sz w:val="20"/>
                <w:szCs w:val="20"/>
              </w:rPr>
              <w:t>exocytosis</w:t>
            </w:r>
          </w:p>
        </w:tc>
        <w:tc>
          <w:tcPr>
            <w:tcW w:w="2262" w:type="dxa"/>
          </w:tcPr>
          <w:p w14:paraId="7D7D1BA6" w14:textId="1CD78360" w:rsidR="001E0B94" w:rsidRPr="002F35A9" w:rsidRDefault="001E0B94" w:rsidP="00575BC6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343774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synaptic and secretory vesicles </w:t>
            </w:r>
          </w:p>
        </w:tc>
        <w:tc>
          <w:tcPr>
            <w:tcW w:w="1559" w:type="dxa"/>
          </w:tcPr>
          <w:p w14:paraId="5A62FF6C" w14:textId="1ABBCAD3" w:rsidR="001E0B94" w:rsidRPr="002F35A9" w:rsidRDefault="001E0B94" w:rsidP="00A84FB7">
            <w:pPr>
              <w:rPr>
                <w:rFonts w:hAnsiTheme="minorHAnsi" w:cstheme="minorHAnsi"/>
                <w:sz w:val="20"/>
                <w:szCs w:val="20"/>
              </w:rPr>
            </w:pPr>
            <w:r w:rsidRPr="006D7F01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F35A9">
              <w:rPr>
                <w:rFonts w:hAnsiTheme="minorHAnsi" w:cstheme="minorHAnsi"/>
                <w:sz w:val="20"/>
                <w:szCs w:val="20"/>
              </w:rPr>
              <w:t>: viable</w:t>
            </w:r>
          </w:p>
        </w:tc>
        <w:tc>
          <w:tcPr>
            <w:tcW w:w="4903" w:type="dxa"/>
          </w:tcPr>
          <w:p w14:paraId="1CF2A9CB" w14:textId="4E038BED" w:rsidR="006F779C" w:rsidRDefault="006F779C" w:rsidP="006F779C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Function</w:t>
            </w:r>
            <w:r w:rsidR="00575BC6">
              <w:rPr>
                <w:rFonts w:hAnsiTheme="minorHAnsi" w:cstheme="minorHAnsi"/>
                <w:b/>
                <w:bCs/>
                <w:sz w:val="20"/>
                <w:szCs w:val="20"/>
              </w:rPr>
              <w:t xml:space="preserve"> and subcellular localization</w:t>
            </w:r>
          </w:p>
          <w:p w14:paraId="6B9E4319" w14:textId="77777777" w:rsidR="001E0B94" w:rsidRDefault="006F779C" w:rsidP="00575BC6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M</w:t>
            </w:r>
            <w:r w:rsidRPr="00AA453C"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/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 &lt;EndNote&gt;&lt;Cite&gt;&lt;Author&gt;Schluter&lt;/Author&gt;&lt;Year&gt;2002&lt;/Year&gt;&lt;RecNum&gt;339&lt;/RecNum&gt;&lt;DisplayText&gt;(Schluter et al., 2002)&lt;/DisplayText&gt;&lt;record&gt;&lt;rec-number&gt;339&lt;/rec-number&gt;&lt;foreign-keys&gt;&lt;key app="EN" db-id="e9t0f9vxyzfpvlefz2k5rrsupwvfa5eava90" timestamp="1607351804"&gt;339&lt;/key&gt;&lt;/foreign-keys&gt;&lt;ref-type name="Journal Article"&gt;17&lt;/ref-type&gt;&lt;contributors&gt;&lt;authors&gt;&lt;author&gt;Schluter, O. M.&lt;/author&gt;&lt;author&gt;Khvotchev, M.&lt;/author&gt;&lt;author&gt;Jahn, R.&lt;/author&gt;&lt;author&gt;Sudhof, T. C.&lt;/author&gt;&lt;/authors&gt;&lt;/contributors&gt;&lt;auth-address&gt;Max-Planck-Institut fur experimentelle Medizin, 37075 Gottingen, Germany.&lt;/auth-address&gt;&lt;titles&gt;&lt;title&gt;Localization versus function of Rab3 proteins. Evidence for a common regulatory role in controlling fusion&lt;/title&gt;&lt;secondary-title&gt;J Biol Chem&lt;/secondary-title&gt;&lt;/titles&gt;&lt;periodical&gt;&lt;full-title&gt;J Biol Chem&lt;/full-title&gt;&lt;/periodical&gt;&lt;pages&gt;40919-29&lt;/pages&gt;&lt;volume&gt;277&lt;/volume&gt;&lt;number&gt;43&lt;/number&gt;&lt;edition&gt;2002/08/09&lt;/edition&gt;&lt;keywords&gt;&lt;keyword&gt;Animals&lt;/keyword&gt;&lt;keyword&gt;Base Sequence&lt;/keyword&gt;&lt;keyword&gt;*Cell Fusion&lt;/keyword&gt;&lt;keyword&gt;DNA Primers&lt;/keyword&gt;&lt;keyword&gt;Exocytosis/physiology&lt;/keyword&gt;&lt;keyword&gt;Mice&lt;/keyword&gt;&lt;keyword&gt;Mice, Knockout&lt;/keyword&gt;&lt;keyword&gt;Molecular Sequence Data&lt;/keyword&gt;&lt;keyword&gt;rab3 GTP-Binding Proteins/genetics/immunology/*metabolism/physiology&lt;/keyword&gt;&lt;/keywords&gt;&lt;dates&gt;&lt;year&gt;2002&lt;/year&gt;&lt;pub-dates&gt;&lt;date&gt;Oct 25&lt;/date&gt;&lt;/pub-dates&gt;&lt;/dates&gt;&lt;isbn&gt;0021-9258 (Print)&amp;#xD;0021-9258 (Linking)&lt;/isbn&gt;&lt;accession-num&gt;12167638&lt;/accession-num&gt;&lt;urls&gt;&lt;related-urls&gt;&lt;url&gt;https://www.ncbi.nlm.nih.gov/pubmed/12167638&lt;/url&gt;&lt;/related-urls&gt;&lt;/urls&gt;&lt;electronic-resource-num&gt;10.1074/jbc.M203704200&lt;/electronic-resource-num&gt;&lt;/record&gt;&lt;/Cite&gt;&lt;/EndNote&gt;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>
              <w:rPr>
                <w:rFonts w:hAnsiTheme="minorHAnsi" w:cstheme="minorHAnsi"/>
                <w:noProof/>
                <w:sz w:val="20"/>
                <w:szCs w:val="20"/>
              </w:rPr>
              <w:t>(Schluter et al., 2002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7B3BC36A" w14:textId="1A1E436C" w:rsidR="003F1A7D" w:rsidRDefault="003F1A7D" w:rsidP="00575BC6">
            <w:pPr>
              <w:rPr>
                <w:rFonts w:hAnsiTheme="minorHAnsi" w:cstheme="minorHAnsi"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Viability</w:t>
            </w:r>
            <w:r w:rsidRPr="003F1A7D">
              <w:rPr>
                <w:rFonts w:hAnsiTheme="minorHAnsi" w:cstheme="minorHAnsi"/>
                <w:bCs/>
                <w:sz w:val="20"/>
                <w:szCs w:val="20"/>
              </w:rPr>
              <w:t xml:space="preserve"> </w:t>
            </w:r>
          </w:p>
          <w:p w14:paraId="38538D7F" w14:textId="5D36DD68" w:rsidR="003F1A7D" w:rsidRPr="003F1A7D" w:rsidRDefault="003F1A7D" w:rsidP="00575BC6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TY2hsdXRlcjwvQXV0aG9yPjxZZWFyPjIwMDQ8L1llYXI+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</w:fldData>
              </w:fldChar>
            </w:r>
            <w:r w:rsidR="0095439B"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TY2hsdXRlcjwvQXV0aG9yPjxZZWFyPjIwMDQ8L1llYXI+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</w:fldData>
              </w:fldChar>
            </w:r>
            <w:r w:rsidR="0095439B"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 w:rsidR="0095439B">
              <w:rPr>
                <w:rFonts w:hAnsiTheme="minorHAnsi" w:cstheme="minorHAnsi"/>
                <w:sz w:val="20"/>
                <w:szCs w:val="20"/>
              </w:rPr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95439B">
              <w:rPr>
                <w:rFonts w:hAnsiTheme="minorHAnsi" w:cstheme="minorHAnsi"/>
                <w:sz w:val="20"/>
                <w:szCs w:val="20"/>
              </w:rPr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95439B">
              <w:rPr>
                <w:rFonts w:hAnsiTheme="minorHAnsi" w:cstheme="minorHAnsi"/>
                <w:noProof/>
                <w:sz w:val="20"/>
                <w:szCs w:val="20"/>
              </w:rPr>
              <w:t>(Schluter et al., 2004)</w: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C67B95" w:rsidRPr="00C577BB" w14:paraId="14A54D78" w14:textId="77777777" w:rsidTr="00C67B95">
        <w:trPr>
          <w:trHeight w:val="340"/>
        </w:trPr>
        <w:tc>
          <w:tcPr>
            <w:tcW w:w="1412" w:type="dxa"/>
          </w:tcPr>
          <w:p w14:paraId="243541F6" w14:textId="012B03CD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Rab3d (Rab16)</w:t>
            </w:r>
          </w:p>
        </w:tc>
        <w:tc>
          <w:tcPr>
            <w:tcW w:w="1276" w:type="dxa"/>
          </w:tcPr>
          <w:p w14:paraId="2A304A2B" w14:textId="13A6E8C4" w:rsidR="00C00FC0" w:rsidRPr="00C00FC0" w:rsidRDefault="00C00FC0" w:rsidP="00201E69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1701" w:type="dxa"/>
            <w:vMerge/>
          </w:tcPr>
          <w:p w14:paraId="199A1842" w14:textId="43EF87F1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2275" w:type="dxa"/>
          </w:tcPr>
          <w:p w14:paraId="13524CF0" w14:textId="0EFDFBFC" w:rsidR="001E0B94" w:rsidRDefault="001E0B94" w:rsidP="00A84FB7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E41DBC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exocytosis </w:t>
            </w:r>
          </w:p>
          <w:p w14:paraId="017D6298" w14:textId="6C444A62" w:rsidR="001E0B94" w:rsidRPr="005B4092" w:rsidRDefault="001E0B94" w:rsidP="00A84FB7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2262" w:type="dxa"/>
          </w:tcPr>
          <w:p w14:paraId="21AD7025" w14:textId="59182987" w:rsidR="001E0B94" w:rsidRPr="005B4092" w:rsidRDefault="001E0B94" w:rsidP="00673B7F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343774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secretory granules (in mast cells) </w:t>
            </w:r>
          </w:p>
        </w:tc>
        <w:tc>
          <w:tcPr>
            <w:tcW w:w="1559" w:type="dxa"/>
          </w:tcPr>
          <w:p w14:paraId="610CF4AF" w14:textId="214B9F9C" w:rsidR="001E0B94" w:rsidRPr="002F35A9" w:rsidRDefault="001E0B94" w:rsidP="00A84FB7">
            <w:pPr>
              <w:rPr>
                <w:rFonts w:hAnsiTheme="minorHAnsi" w:cstheme="minorHAnsi"/>
                <w:sz w:val="20"/>
                <w:szCs w:val="20"/>
              </w:rPr>
            </w:pPr>
            <w:r w:rsidRPr="006D7F01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F35A9"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="003F1A7D">
              <w:rPr>
                <w:rFonts w:hAnsiTheme="minorHAnsi" w:cstheme="minorHAnsi"/>
                <w:sz w:val="20"/>
                <w:szCs w:val="20"/>
              </w:rPr>
              <w:t>viable</w:t>
            </w:r>
          </w:p>
          <w:p w14:paraId="148FF3D3" w14:textId="3085F3D4" w:rsidR="001E0B94" w:rsidRPr="002F35A9" w:rsidRDefault="001E0B94" w:rsidP="00A84FB7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4903" w:type="dxa"/>
          </w:tcPr>
          <w:p w14:paraId="037897E3" w14:textId="791BEDF1" w:rsidR="006F779C" w:rsidRDefault="006F779C" w:rsidP="006F779C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Function</w:t>
            </w:r>
            <w:r w:rsidR="00673B7F">
              <w:rPr>
                <w:rFonts w:hAnsiTheme="minorHAnsi" w:cstheme="minorHAnsi"/>
                <w:b/>
                <w:bCs/>
                <w:sz w:val="20"/>
                <w:szCs w:val="20"/>
              </w:rPr>
              <w:t xml:space="preserve"> and subcellular localization</w:t>
            </w:r>
          </w:p>
          <w:p w14:paraId="66AB5DCA" w14:textId="77777777" w:rsidR="006F779C" w:rsidRDefault="006F779C" w:rsidP="006F779C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M</w:t>
            </w:r>
            <w:r w:rsidRPr="00AA453C"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UdXZpbTwvQXV0aG9yPjxZZWFyPjE5OTk8L1llYXI+PFJl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UdXZpbTwvQXV0aG9yPjxZZWFyPjE5OTk8L1llYXI+PFJl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>
              <w:rPr>
                <w:rFonts w:hAnsiTheme="minorHAnsi" w:cstheme="minorHAnsi"/>
                <w:noProof/>
                <w:sz w:val="20"/>
                <w:szCs w:val="20"/>
              </w:rPr>
              <w:t>(Tuvim et al., 1999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6FE36380" w14:textId="77777777" w:rsidR="003F1A7D" w:rsidRPr="00C577BB" w:rsidRDefault="003F1A7D" w:rsidP="006F779C">
            <w:pPr>
              <w:rPr>
                <w:rFonts w:hAnsiTheme="minorHAnsi" w:cstheme="minorHAnsi"/>
                <w:b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nl-NL"/>
              </w:rPr>
              <w:t xml:space="preserve">Viability </w:t>
            </w:r>
          </w:p>
          <w:p w14:paraId="47A15E23" w14:textId="0465F9CC" w:rsidR="003F1A7D" w:rsidRPr="00C577BB" w:rsidRDefault="003F1A7D" w:rsidP="006F779C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: </w: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SaWVkZWw8L0F1dGhvcj48WWVhcj4yMDAyPC9ZZWFyPjxS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</w:fldData>
              </w:fldChar>
            </w:r>
            <w:r w:rsidR="0095439B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SaWVkZWw8L0F1dGhvcj48WWVhcj4yMDAyPC9ZZWFyPjxS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</w:fldData>
              </w:fldChar>
            </w:r>
            <w:r w:rsidR="0095439B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95439B">
              <w:rPr>
                <w:rFonts w:hAnsiTheme="minorHAnsi" w:cstheme="minorHAnsi"/>
                <w:sz w:val="20"/>
                <w:szCs w:val="20"/>
              </w:rPr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95439B">
              <w:rPr>
                <w:rFonts w:hAnsiTheme="minorHAnsi" w:cstheme="minorHAnsi"/>
                <w:sz w:val="20"/>
                <w:szCs w:val="20"/>
              </w:rPr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95439B"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Riedel et al., 2002)</w: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C67B95" w:rsidRPr="00CF23DC" w14:paraId="475911E4" w14:textId="77777777" w:rsidTr="00C67B95">
        <w:trPr>
          <w:trHeight w:val="340"/>
        </w:trPr>
        <w:tc>
          <w:tcPr>
            <w:tcW w:w="1412" w:type="dxa"/>
          </w:tcPr>
          <w:p w14:paraId="296BB881" w14:textId="77777777" w:rsidR="00201E69" w:rsidRPr="00C577BB" w:rsidRDefault="00201E69" w:rsidP="00381E5A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</w:p>
          <w:p w14:paraId="4A85C594" w14:textId="58289F14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Rab4a</w:t>
            </w:r>
          </w:p>
        </w:tc>
        <w:tc>
          <w:tcPr>
            <w:tcW w:w="1276" w:type="dxa"/>
          </w:tcPr>
          <w:p w14:paraId="25FC7698" w14:textId="77777777" w:rsidR="001E0B94" w:rsidRDefault="001E0B94" w:rsidP="00201E69">
            <w:pPr>
              <w:pStyle w:val="ListParagraph"/>
              <w:jc w:val="center"/>
              <w:rPr>
                <w:rFonts w:hAnsiTheme="minorHAnsi" w:cstheme="minorHAnsi"/>
                <w:sz w:val="20"/>
                <w:szCs w:val="20"/>
              </w:rPr>
            </w:pPr>
          </w:p>
          <w:p w14:paraId="08F99FBA" w14:textId="7D4D34BB" w:rsidR="00201E69" w:rsidRPr="00201E69" w:rsidRDefault="00201E69" w:rsidP="00201E69">
            <w:pPr>
              <w:pStyle w:val="ListParagraph"/>
              <w:numPr>
                <w:ilvl w:val="0"/>
                <w:numId w:val="7"/>
              </w:numPr>
              <w:jc w:val="center"/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701" w:type="dxa"/>
            <w:vMerge w:val="restart"/>
          </w:tcPr>
          <w:p w14:paraId="0EF5D1A3" w14:textId="77777777" w:rsidR="00201E69" w:rsidRDefault="00201E69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30137B7D" w14:textId="2491F878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DmRab4</w:t>
            </w:r>
          </w:p>
          <w:p w14:paraId="6B7157B1" w14:textId="3D3E3F3B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2275" w:type="dxa"/>
          </w:tcPr>
          <w:p w14:paraId="523A0AC7" w14:textId="69E5070A" w:rsidR="001E0B94" w:rsidRDefault="001E0B94" w:rsidP="00A84FB7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874025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controls early sorting event in endocytosis, protein recycling to PM </w:t>
            </w:r>
          </w:p>
          <w:p w14:paraId="31EB1389" w14:textId="77777777" w:rsidR="001E0B94" w:rsidRDefault="001E0B94" w:rsidP="00A84FB7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12C26712" w14:textId="7A8A11B8" w:rsidR="001E0B94" w:rsidRPr="00FE408B" w:rsidRDefault="001E0B94" w:rsidP="00A84FB7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874025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regulation of synapse organization, anterograde vesicle trafficking, trafficking of cell adhesion molecules to cell surface </w:t>
            </w:r>
          </w:p>
        </w:tc>
        <w:tc>
          <w:tcPr>
            <w:tcW w:w="2262" w:type="dxa"/>
          </w:tcPr>
          <w:p w14:paraId="2A4C0D5C" w14:textId="68220808" w:rsidR="001E0B94" w:rsidRDefault="001E0B94" w:rsidP="00A84FB7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7E2678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early sorting endosomes, recycling endosomes </w:t>
            </w:r>
          </w:p>
          <w:p w14:paraId="75B86E58" w14:textId="77777777" w:rsidR="001E0B94" w:rsidRDefault="001E0B94" w:rsidP="00A84FB7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33AD95DD" w14:textId="2098A66D" w:rsidR="001E0B94" w:rsidRPr="001C7D93" w:rsidRDefault="001E0B94" w:rsidP="00A84FB7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7E2678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fast recycling endosomes, sorting endosomes, axon termini </w:t>
            </w:r>
          </w:p>
        </w:tc>
        <w:tc>
          <w:tcPr>
            <w:tcW w:w="1559" w:type="dxa"/>
          </w:tcPr>
          <w:p w14:paraId="779C0D99" w14:textId="77777777" w:rsidR="001E0B94" w:rsidRPr="002F35A9" w:rsidRDefault="001E0B94" w:rsidP="00A84FB7">
            <w:pPr>
              <w:rPr>
                <w:rFonts w:hAnsiTheme="minorHAnsi" w:cstheme="minorHAnsi"/>
                <w:sz w:val="20"/>
                <w:szCs w:val="20"/>
              </w:rPr>
            </w:pPr>
            <w:r w:rsidRPr="006D7F01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F35A9">
              <w:rPr>
                <w:rFonts w:hAnsiTheme="minorHAnsi" w:cstheme="minorHAnsi"/>
                <w:sz w:val="20"/>
                <w:szCs w:val="20"/>
              </w:rPr>
              <w:t>: viable</w:t>
            </w:r>
          </w:p>
          <w:p w14:paraId="4922DD5F" w14:textId="312B6B67" w:rsidR="001E0B94" w:rsidRPr="002F35A9" w:rsidRDefault="001E0B94" w:rsidP="00A84FB7">
            <w:pPr>
              <w:rPr>
                <w:rFonts w:hAnsiTheme="minorHAnsi" w:cstheme="minorHAnsi"/>
                <w:sz w:val="20"/>
                <w:szCs w:val="20"/>
              </w:rPr>
            </w:pPr>
            <w:r w:rsidRPr="006D7F01"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2F35A9">
              <w:rPr>
                <w:rFonts w:hAnsiTheme="minorHAnsi" w:cstheme="minorHAnsi"/>
                <w:sz w:val="20"/>
                <w:szCs w:val="20"/>
              </w:rPr>
              <w:t>: viable</w:t>
            </w:r>
          </w:p>
        </w:tc>
        <w:tc>
          <w:tcPr>
            <w:tcW w:w="4903" w:type="dxa"/>
          </w:tcPr>
          <w:p w14:paraId="1389607C" w14:textId="3F843781" w:rsidR="00100AAC" w:rsidRPr="00C577BB" w:rsidRDefault="00100AAC" w:rsidP="00100AAC">
            <w:pPr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Function</w:t>
            </w:r>
          </w:p>
          <w:p w14:paraId="02C7BAB9" w14:textId="0F1FF49B" w:rsidR="001E0B94" w:rsidRPr="00C577BB" w:rsidRDefault="00100AAC" w:rsidP="00100AAC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t>: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2YW4gZGVyIFNsdWlqczwvQXV0aG9yPjxZZWFyPjE5OTI8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2YW4gZGVyIFNsdWlqczwvQXV0aG9yPjxZZWFyPjE5OTI8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123DED">
              <w:rPr>
                <w:rFonts w:hAnsiTheme="minorHAnsi" w:cstheme="minorHAnsi"/>
                <w:sz w:val="20"/>
                <w:szCs w:val="20"/>
              </w:rPr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123DED"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Seachrist et al., 2000; van der Sluijs et al., 1992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32CD570A" w14:textId="4C8CA911" w:rsidR="00973F40" w:rsidRPr="00C577BB" w:rsidRDefault="00973F40" w:rsidP="00100AAC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nl-NL"/>
              </w:rPr>
              <w:t>Dm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EZXk8L0F1dGhvcj48WWVhcj4yMDE3PC9ZZWFyPjxSZWNO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EZXk8L0F1dGhvcj48WWVhcj4yMDE3PC9ZZWFyPjxSZWNO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123DED">
              <w:rPr>
                <w:rFonts w:hAnsiTheme="minorHAnsi" w:cstheme="minorHAnsi"/>
                <w:sz w:val="20"/>
                <w:szCs w:val="20"/>
              </w:rPr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123DED"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de Madrid et al., 2015; Dey et al., 2017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0A90EE7B" w14:textId="55C5D61D" w:rsidR="00973F40" w:rsidRPr="00C577BB" w:rsidRDefault="00973F40" w:rsidP="00973F40">
            <w:pPr>
              <w:rPr>
                <w:rFonts w:hAnsiTheme="minorHAnsi" w:cstheme="minorHAnsi"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Subcellular localization</w:t>
            </w:r>
          </w:p>
          <w:p w14:paraId="44B67DE0" w14:textId="77777777" w:rsidR="00973F40" w:rsidRPr="00C577BB" w:rsidRDefault="00973F40" w:rsidP="00973F40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t>: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2YW4gZGVyIFNsdWlqczwvQXV0aG9yPjxZZWFyPjE5OTI8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2YW4gZGVyIFNsdWlqczwvQXV0aG9yPjxZZWFyPjE5OTI8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Trischler et al., 1999; van der Sluijs et al., 1992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2B326F28" w14:textId="77777777" w:rsidR="00973F40" w:rsidRPr="00C577BB" w:rsidRDefault="00973F40" w:rsidP="00973F40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nl-NL"/>
              </w:rPr>
              <w:t>Dm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XZXN0PC9BdXRob3I+PFllYXI+MjAxNTwvWWVhcj48UmVj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XZXN0PC9BdXRob3I+PFllYXI+MjAxNTwvWWVhcj48UmVj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123DED">
              <w:rPr>
                <w:rFonts w:hAnsiTheme="minorHAnsi" w:cstheme="minorHAnsi"/>
                <w:sz w:val="20"/>
                <w:szCs w:val="20"/>
              </w:rPr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123DED"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de Madrid et al., 2015; Dey et al., 2017; West et al., 2015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708A3729" w14:textId="77777777" w:rsidR="002C53E5" w:rsidRDefault="002C53E5" w:rsidP="00973F40">
            <w:pPr>
              <w:rPr>
                <w:rFonts w:hAnsiTheme="minorHAnsi" w:cstheme="minorHAnsi"/>
                <w:b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Viability</w:t>
            </w:r>
          </w:p>
          <w:p w14:paraId="763E192F" w14:textId="36C5490C" w:rsidR="002C53E5" w:rsidRPr="002C53E5" w:rsidRDefault="002C53E5" w:rsidP="00973F40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Pr="004D0BB8">
              <w:rPr>
                <w:rFonts w:hAnsiTheme="minorHAnsi" w:cstheme="minorHAnsi"/>
                <w:bCs/>
                <w:sz w:val="20"/>
                <w:szCs w:val="20"/>
              </w:rPr>
              <w:t>International Mouse Phenotyping Consortium</w:t>
            </w:r>
          </w:p>
        </w:tc>
      </w:tr>
      <w:tr w:rsidR="00C67B95" w:rsidRPr="00CF23DC" w14:paraId="6BF503A3" w14:textId="77777777" w:rsidTr="00C67B95">
        <w:trPr>
          <w:trHeight w:val="340"/>
        </w:trPr>
        <w:tc>
          <w:tcPr>
            <w:tcW w:w="1412" w:type="dxa"/>
          </w:tcPr>
          <w:p w14:paraId="165B71D6" w14:textId="77777777" w:rsidR="00CD026E" w:rsidRDefault="00CD026E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2910AB38" w14:textId="775516DF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Rab4b</w:t>
            </w:r>
          </w:p>
        </w:tc>
        <w:tc>
          <w:tcPr>
            <w:tcW w:w="1276" w:type="dxa"/>
          </w:tcPr>
          <w:p w14:paraId="513910A7" w14:textId="77777777" w:rsidR="001E0B94" w:rsidRDefault="001E0B94" w:rsidP="00CD026E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</w:p>
          <w:p w14:paraId="7F855C94" w14:textId="1540C604" w:rsidR="00CD026E" w:rsidRPr="00CD026E" w:rsidRDefault="00CD026E" w:rsidP="00CD026E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1701" w:type="dxa"/>
            <w:vMerge/>
          </w:tcPr>
          <w:p w14:paraId="3A3DA6C8" w14:textId="62AD5E9C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2275" w:type="dxa"/>
          </w:tcPr>
          <w:p w14:paraId="5E1BF0CD" w14:textId="1C2DDFD6" w:rsidR="001E0B94" w:rsidRDefault="001E0B94" w:rsidP="001152C7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874025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>controls early sorting event in endocytosis, protein recycling to PM</w:t>
            </w:r>
          </w:p>
          <w:p w14:paraId="514985B4" w14:textId="59A09D78" w:rsidR="001E0B94" w:rsidRPr="002F35A9" w:rsidRDefault="001E0B94" w:rsidP="001152C7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2262" w:type="dxa"/>
          </w:tcPr>
          <w:p w14:paraId="7D49CF90" w14:textId="7023646E" w:rsidR="001E0B94" w:rsidRDefault="001E0B94" w:rsidP="001152C7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7E2678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early sorting endosomes, recycling endosomes </w:t>
            </w:r>
          </w:p>
          <w:p w14:paraId="2F33BC96" w14:textId="01C5FA63" w:rsidR="001E0B94" w:rsidRPr="002F35A9" w:rsidRDefault="001E0B94" w:rsidP="001152C7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559" w:type="dxa"/>
          </w:tcPr>
          <w:p w14:paraId="220D62E5" w14:textId="77777777" w:rsidR="001E0B94" w:rsidRPr="002F35A9" w:rsidRDefault="001E0B94" w:rsidP="001152C7">
            <w:pPr>
              <w:rPr>
                <w:rFonts w:hAnsiTheme="minorHAnsi" w:cstheme="minorHAnsi"/>
                <w:sz w:val="20"/>
                <w:szCs w:val="20"/>
              </w:rPr>
            </w:pPr>
            <w:r w:rsidRPr="006D7F01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F35A9">
              <w:rPr>
                <w:rFonts w:hAnsiTheme="minorHAnsi" w:cstheme="minorHAnsi"/>
                <w:sz w:val="20"/>
                <w:szCs w:val="20"/>
              </w:rPr>
              <w:t>: viable</w:t>
            </w:r>
          </w:p>
          <w:p w14:paraId="079AFBE7" w14:textId="232349C2" w:rsidR="001E0B94" w:rsidRPr="002F35A9" w:rsidRDefault="001E0B94" w:rsidP="001152C7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4903" w:type="dxa"/>
          </w:tcPr>
          <w:p w14:paraId="44865534" w14:textId="21B3F58C" w:rsidR="00505FD7" w:rsidRPr="00C577BB" w:rsidRDefault="00505FD7" w:rsidP="00505FD7">
            <w:pPr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Function</w:t>
            </w:r>
          </w:p>
          <w:p w14:paraId="4FE7AC72" w14:textId="4914D533" w:rsidR="001E0B94" w:rsidRPr="00C577BB" w:rsidRDefault="00505FD7" w:rsidP="00505FD7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2YW4gZGVyIFNsdWlqczwvQXV0aG9yPjxZZWFyPjE5OTI8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2YW4gZGVyIFNsdWlqczwvQXV0aG9yPjxZZWFyPjE5OTI8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123DED">
              <w:rPr>
                <w:rFonts w:hAnsiTheme="minorHAnsi" w:cstheme="minorHAnsi"/>
                <w:sz w:val="20"/>
                <w:szCs w:val="20"/>
              </w:rPr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123DED"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Seachrist et al., 2000; van der Sluijs et al., 1992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05CF7513" w14:textId="0FDFBBA0" w:rsidR="00505FD7" w:rsidRPr="00C577BB" w:rsidRDefault="00505FD7" w:rsidP="00505FD7">
            <w:pPr>
              <w:rPr>
                <w:rFonts w:hAnsiTheme="minorHAnsi" w:cstheme="minorHAnsi"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Subcellular localization</w:t>
            </w:r>
          </w:p>
          <w:p w14:paraId="3F6F2BC9" w14:textId="77777777" w:rsidR="00505FD7" w:rsidRPr="00C577BB" w:rsidRDefault="00505FD7" w:rsidP="00505FD7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t>: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2YW4gZGVyIFNsdWlqczwvQXV0aG9yPjxZZWFyPjE5OTI8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2YW4gZGVyIFNsdWlqczwvQXV0aG9yPjxZZWFyPjE5OTI8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Trischler et al., 1999; van der Sluijs et al., 1992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26EFA4E6" w14:textId="77777777" w:rsidR="002C53E5" w:rsidRDefault="002C53E5" w:rsidP="002C53E5">
            <w:pPr>
              <w:rPr>
                <w:rFonts w:hAnsiTheme="minorHAnsi" w:cstheme="minorHAnsi"/>
                <w:b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Viability</w:t>
            </w:r>
          </w:p>
          <w:p w14:paraId="6A341ACC" w14:textId="5295CE17" w:rsidR="002C53E5" w:rsidRPr="00EB68CF" w:rsidRDefault="002C53E5" w:rsidP="002C53E5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Pr="004D0BB8">
              <w:rPr>
                <w:rFonts w:hAnsiTheme="minorHAnsi" w:cstheme="minorHAnsi"/>
                <w:bCs/>
                <w:sz w:val="20"/>
                <w:szCs w:val="20"/>
              </w:rPr>
              <w:t>International Mouse Phenotyping Consortium</w:t>
            </w:r>
          </w:p>
        </w:tc>
      </w:tr>
      <w:tr w:rsidR="00C67B95" w:rsidRPr="00CF23DC" w14:paraId="0FC683F1" w14:textId="77777777" w:rsidTr="00C67B95">
        <w:trPr>
          <w:trHeight w:val="340"/>
        </w:trPr>
        <w:tc>
          <w:tcPr>
            <w:tcW w:w="1412" w:type="dxa"/>
          </w:tcPr>
          <w:p w14:paraId="23DDD391" w14:textId="77777777" w:rsidR="00CD026E" w:rsidRDefault="00CD026E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3F102E5F" w14:textId="70F937C7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Rab5a</w:t>
            </w:r>
          </w:p>
        </w:tc>
        <w:tc>
          <w:tcPr>
            <w:tcW w:w="1276" w:type="dxa"/>
            <w:vMerge w:val="restart"/>
          </w:tcPr>
          <w:p w14:paraId="70BA29BB" w14:textId="77777777" w:rsidR="00CD026E" w:rsidRDefault="00CD026E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696F868B" w14:textId="100A2856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Ypt51, 52, 53</w:t>
            </w:r>
          </w:p>
          <w:p w14:paraId="6ACFC47B" w14:textId="15A3FF96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701" w:type="dxa"/>
            <w:vMerge w:val="restart"/>
          </w:tcPr>
          <w:p w14:paraId="165B5159" w14:textId="77777777" w:rsidR="00CD026E" w:rsidRDefault="00CD026E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361659EA" w14:textId="30DFD782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DmRab5</w:t>
            </w:r>
          </w:p>
          <w:p w14:paraId="3FB197F2" w14:textId="6CFA31AC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2275" w:type="dxa"/>
          </w:tcPr>
          <w:p w14:paraId="5BB5F9C2" w14:textId="038E769B" w:rsidR="001E0B94" w:rsidRPr="007C3839" w:rsidRDefault="001E0B94" w:rsidP="001152C7">
            <w:pPr>
              <w:rPr>
                <w:rFonts w:hAnsiTheme="minorHAnsi" w:cstheme="minorHAnsi"/>
                <w:sz w:val="20"/>
                <w:szCs w:val="20"/>
              </w:rPr>
            </w:pPr>
            <w:r w:rsidRPr="001719D1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874025">
              <w:rPr>
                <w:rFonts w:hAnsiTheme="minorHAnsi" w:cstheme="minorHAnsi"/>
                <w:sz w:val="20"/>
                <w:szCs w:val="20"/>
              </w:rPr>
              <w:t>:</w:t>
            </w:r>
            <w:r w:rsidRPr="001719D1"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 w:rsidRPr="007C3839">
              <w:rPr>
                <w:rFonts w:hAnsiTheme="minorHAnsi" w:cstheme="minorHAnsi"/>
                <w:sz w:val="20"/>
                <w:szCs w:val="20"/>
              </w:rPr>
              <w:t>(lateral)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early endosomes fusion (endocytosis) </w:t>
            </w:r>
          </w:p>
          <w:p w14:paraId="5502A73C" w14:textId="77777777" w:rsidR="001E0B94" w:rsidRDefault="001E0B94" w:rsidP="001152C7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</w:p>
          <w:p w14:paraId="60FF9B16" w14:textId="63C6E951" w:rsidR="001E0B94" w:rsidRPr="002F35A9" w:rsidRDefault="001E0B94" w:rsidP="001152C7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b/>
                <w:bCs/>
                <w:sz w:val="20"/>
                <w:szCs w:val="20"/>
              </w:rPr>
              <w:t>Sc</w:t>
            </w:r>
            <w:r w:rsidRPr="00874025"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 w:rsidRPr="002F35A9">
              <w:rPr>
                <w:rFonts w:hAnsiTheme="minorHAnsi" w:cstheme="minorHAnsi"/>
                <w:b/>
                <w:bCs/>
                <w:sz w:val="20"/>
                <w:szCs w:val="20"/>
              </w:rPr>
              <w:t xml:space="preserve"> </w:t>
            </w:r>
            <w:r w:rsidRPr="002F35A9">
              <w:rPr>
                <w:rFonts w:hAnsiTheme="minorHAnsi" w:cstheme="minorHAnsi"/>
                <w:sz w:val="20"/>
                <w:szCs w:val="20"/>
              </w:rPr>
              <w:t>endocytosis and vacuolar protein sorting</w:t>
            </w:r>
            <w:r w:rsidR="00AF3E07">
              <w:rPr>
                <w:rFonts w:hAnsiTheme="minorHAnsi" w:cstheme="minorHAnsi"/>
                <w:sz w:val="20"/>
                <w:szCs w:val="20"/>
              </w:rPr>
              <w:t>,</w:t>
            </w:r>
            <w:r w:rsidRPr="002F35A9">
              <w:rPr>
                <w:rFonts w:hAnsiTheme="minorHAnsi" w:cstheme="minorHAnsi"/>
                <w:sz w:val="20"/>
                <w:szCs w:val="20"/>
              </w:rPr>
              <w:t xml:space="preserve"> </w:t>
            </w:r>
          </w:p>
          <w:p w14:paraId="3F4795F1" w14:textId="36609C10" w:rsidR="001E0B94" w:rsidRDefault="001E0B94" w:rsidP="001152C7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 xml:space="preserve">Ypt51 and Ypt52: MVB biogenesis and sorting </w:t>
            </w:r>
          </w:p>
          <w:p w14:paraId="73010ECB" w14:textId="77777777" w:rsidR="001E0B94" w:rsidRDefault="001E0B94" w:rsidP="001152C7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38538B63" w14:textId="712FA65A" w:rsidR="001E0B94" w:rsidRPr="001E1F82" w:rsidRDefault="001E0B94" w:rsidP="001152C7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874025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synaptic vesicle recycling, formation of early endosomes, regulation of endocytosis </w:t>
            </w:r>
          </w:p>
        </w:tc>
        <w:tc>
          <w:tcPr>
            <w:tcW w:w="2262" w:type="dxa"/>
          </w:tcPr>
          <w:p w14:paraId="52D9F4BD" w14:textId="096022A1" w:rsidR="001E0B94" w:rsidRPr="007C3839" w:rsidRDefault="001E0B94" w:rsidP="001152C7">
            <w:pPr>
              <w:rPr>
                <w:rFonts w:hAnsiTheme="minorHAnsi" w:cstheme="minorHAnsi"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M</w:t>
            </w:r>
            <w:r w:rsidRPr="007E2678"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 xml:space="preserve">PM, early endosomes </w:t>
            </w:r>
          </w:p>
          <w:p w14:paraId="189987E6" w14:textId="77777777" w:rsidR="001E0B94" w:rsidRDefault="001E0B94" w:rsidP="001152C7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</w:p>
          <w:p w14:paraId="74FCEE95" w14:textId="3DE6DE65" w:rsidR="001E0B94" w:rsidRDefault="001E0B94" w:rsidP="001152C7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b/>
                <w:bCs/>
                <w:sz w:val="20"/>
                <w:szCs w:val="20"/>
              </w:rPr>
              <w:t>Sc</w:t>
            </w:r>
            <w:r w:rsidRPr="007E2678"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 w:rsidRPr="007E2678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Pr="002F35A9">
              <w:rPr>
                <w:rFonts w:hAnsiTheme="minorHAnsi" w:cstheme="minorHAnsi"/>
                <w:sz w:val="20"/>
                <w:szCs w:val="20"/>
              </w:rPr>
              <w:t xml:space="preserve">early endosomes </w:t>
            </w:r>
          </w:p>
          <w:p w14:paraId="5AC5B274" w14:textId="77777777" w:rsidR="001E0B94" w:rsidRDefault="001E0B94" w:rsidP="001152C7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3B7B46EC" w14:textId="5A6F44E2" w:rsidR="001E0B94" w:rsidRPr="00A87B18" w:rsidRDefault="001E0B94" w:rsidP="001152C7">
            <w:pPr>
              <w:rPr>
                <w:rFonts w:hAnsiTheme="minorHAnsi" w:cstheme="minorHAnsi"/>
                <w:b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7E2678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 w:rsidRPr="00A87B18">
              <w:rPr>
                <w:rFonts w:hAnsiTheme="minorHAnsi" w:cstheme="minorHAnsi"/>
                <w:sz w:val="20"/>
                <w:szCs w:val="20"/>
              </w:rPr>
              <w:t>early endosomes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</w:p>
        </w:tc>
        <w:tc>
          <w:tcPr>
            <w:tcW w:w="1559" w:type="dxa"/>
          </w:tcPr>
          <w:p w14:paraId="54E9633D" w14:textId="0E897E30" w:rsidR="001E0B94" w:rsidRPr="00C577BB" w:rsidRDefault="001E0B94" w:rsidP="001152C7">
            <w:pPr>
              <w:rPr>
                <w:rFonts w:hAnsiTheme="minorHAnsi" w:cstheme="minorHAnsi"/>
                <w:sz w:val="20"/>
                <w:szCs w:val="20"/>
                <w:lang w:val="de-DE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de-DE"/>
              </w:rPr>
              <w:t>M</w:t>
            </w:r>
            <w:r w:rsidRPr="00C577BB">
              <w:rPr>
                <w:rFonts w:hAnsiTheme="minorHAnsi" w:cstheme="minorHAnsi"/>
                <w:sz w:val="20"/>
                <w:szCs w:val="20"/>
                <w:lang w:val="de-DE"/>
              </w:rPr>
              <w:t>: viable</w:t>
            </w:r>
          </w:p>
          <w:p w14:paraId="4BBAB148" w14:textId="1B306333" w:rsidR="001E0B94" w:rsidRPr="00C577BB" w:rsidRDefault="001E0B94" w:rsidP="001152C7">
            <w:pPr>
              <w:rPr>
                <w:rFonts w:hAnsiTheme="minorHAnsi" w:cstheme="minorHAnsi"/>
                <w:sz w:val="20"/>
                <w:szCs w:val="20"/>
                <w:lang w:val="de-DE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de-DE"/>
              </w:rPr>
              <w:t>Sc</w:t>
            </w:r>
            <w:r w:rsidRPr="00C577BB">
              <w:rPr>
                <w:rFonts w:hAnsiTheme="minorHAnsi" w:cstheme="minorHAnsi"/>
                <w:sz w:val="20"/>
                <w:szCs w:val="20"/>
                <w:lang w:val="de-DE"/>
              </w:rPr>
              <w:t xml:space="preserve">: viable </w:t>
            </w:r>
          </w:p>
          <w:p w14:paraId="2B366A05" w14:textId="465AF02E" w:rsidR="001E0B94" w:rsidRPr="00C577BB" w:rsidRDefault="001E0B94" w:rsidP="001152C7">
            <w:pPr>
              <w:rPr>
                <w:rFonts w:hAnsiTheme="minorHAnsi" w:cstheme="minorHAnsi"/>
                <w:sz w:val="20"/>
                <w:szCs w:val="20"/>
                <w:lang w:val="de-DE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de-DE"/>
              </w:rPr>
              <w:t>Dm</w:t>
            </w:r>
            <w:r w:rsidRPr="00C577BB">
              <w:rPr>
                <w:rFonts w:hAnsiTheme="minorHAnsi" w:cstheme="minorHAnsi"/>
                <w:sz w:val="20"/>
                <w:szCs w:val="20"/>
                <w:lang w:val="de-DE"/>
              </w:rPr>
              <w:t xml:space="preserve">: lethal </w:t>
            </w:r>
          </w:p>
        </w:tc>
        <w:tc>
          <w:tcPr>
            <w:tcW w:w="4903" w:type="dxa"/>
          </w:tcPr>
          <w:p w14:paraId="08F365B4" w14:textId="152DB2B5" w:rsidR="001866A0" w:rsidRPr="00C577BB" w:rsidRDefault="001866A0" w:rsidP="001866A0">
            <w:pPr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Function</w:t>
            </w:r>
          </w:p>
          <w:p w14:paraId="4EF907A8" w14:textId="77777777" w:rsidR="001E0B94" w:rsidRPr="00C577BB" w:rsidRDefault="001866A0" w:rsidP="001866A0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CdWNjaTwvQXV0aG9yPjxZZWFyPjE5OTI8L1llYXI+PFJl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CdWNjaTwvQXV0aG9yPjxZZWFyPjE5OTI8L1llYXI+PFJl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Bucci et al., 1992; Gorvel et al., 1991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60246E9F" w14:textId="089D0E7D" w:rsidR="001866A0" w:rsidRPr="00C577BB" w:rsidRDefault="001866A0" w:rsidP="001866A0">
            <w:pPr>
              <w:rPr>
                <w:rFonts w:hAnsiTheme="minorHAnsi" w:cstheme="minorHAnsi"/>
                <w:b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nl-NL"/>
              </w:rPr>
              <w:t>Sc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TaW5nZXItS3J1Z2VyPC9BdXRob3I+PFllYXI+MTk5NDwv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TaW5nZXItS3J1Z2VyPC9BdXRob3I+PFllYXI+MTk5NDwv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123DED">
              <w:rPr>
                <w:rFonts w:hAnsiTheme="minorHAnsi" w:cstheme="minorHAnsi"/>
                <w:sz w:val="20"/>
                <w:szCs w:val="20"/>
              </w:rPr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123DED"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Nickerson et al., 2012; Singer-Kruger et al., 1994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16DF8AB9" w14:textId="77777777" w:rsidR="001866A0" w:rsidRPr="00C577BB" w:rsidRDefault="001866A0" w:rsidP="001866A0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nl-NL"/>
              </w:rPr>
              <w:t>Dm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XdWNoZXJwZmVubmlnPC9BdXRob3I+PFllYXI+MjAwMzwv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XdWNoZXJwZmVubmlnPC9BdXRob3I+PFllYXI+MjAwMzwv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Compagnon et al., 2009; Wucherpfennig et al., 2003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18D9889E" w14:textId="152D8B78" w:rsidR="00B74183" w:rsidRPr="00C577BB" w:rsidRDefault="00B74183" w:rsidP="00B74183">
            <w:pPr>
              <w:rPr>
                <w:rFonts w:hAnsiTheme="minorHAnsi" w:cstheme="minorHAnsi"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Subcellular localization</w:t>
            </w:r>
          </w:p>
          <w:p w14:paraId="39233435" w14:textId="77777777" w:rsidR="00B74183" w:rsidRPr="00C577BB" w:rsidRDefault="00B74183" w:rsidP="00B74183">
            <w:pPr>
              <w:rPr>
                <w:rFonts w:hAnsiTheme="minorHAnsi" w:cstheme="minorHAnsi"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begin"/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instrText xml:space="preserve"> ADDIN EN.CITE &lt;EndNote&gt;&lt;Cite&gt;&lt;Author&gt;Bucci&lt;/Author&gt;&lt;Year&gt;1992&lt;/Year&gt;&lt;RecNum&gt;218&lt;/RecNum&gt;&lt;DisplayText&gt;(Bucci et al., 1992)&lt;/DisplayText&gt;&lt;record&gt;&lt;rec-number&gt;218&lt;/rec-number&gt;&lt;foreign-keys&gt;&lt;key app="EN" db-id="e9t0f9vxyzfpvlefz2k5rrsupwvfa5eava90" timestamp="1607188137"&gt;218&lt;/key&gt;&lt;/foreign-keys&gt;&lt;ref-type name="Journal Article"&gt;17&lt;/ref-type&gt;&lt;contributors&gt;&lt;authors&gt;&lt;author&gt;Bucci, C.&lt;/author&gt;&lt;author&gt;Parton, R. G.&lt;/author&gt;&lt;author&gt;Mather, I. H.&lt;/author&gt;&lt;author&gt;Stunnenberg, H.&lt;/author&gt;&lt;author&gt;Simons, K.&lt;/author&gt;&lt;author&gt;Hoflack, B.&lt;/author&gt;&lt;author&gt;Zerial, M.&lt;/author&gt;&lt;/authors&gt;&lt;/contributors&gt;&lt;auth-address&gt;European Molecular Biology Laboratory, Heidelberg, Germany.&lt;/auth-address&gt;&lt;titles&gt;&lt;title&gt;The small GTPase rab5 functions as a regulatory factor in the early endocytic pathway&lt;/title&gt;&lt;secondary-title&gt;Cell&lt;/secondary-title&gt;&lt;/titles&gt;&lt;periodical&gt;&lt;full-title&gt;Cell&lt;/full-title&gt;&lt;/periodical&gt;&lt;pages&gt;715-28&lt;/pages&gt;&lt;volume&gt;70&lt;/volume&gt;&lt;number&gt;5&lt;/number&gt;&lt;edition&gt;1992/09/04&lt;/edition&gt;&lt;keywords&gt;&lt;keyword&gt;Animals&lt;/keyword&gt;&lt;keyword&gt;Biological Transport&lt;/keyword&gt;&lt;keyword&gt;Cell Line&lt;/keyword&gt;&lt;keyword&gt;Cricetinae&lt;/keyword&gt;&lt;keyword&gt;*Endocytosis&lt;/keyword&gt;&lt;keyword&gt;GTP Phosphohydrolases/*physiology&lt;/keyword&gt;&lt;keyword&gt;GTP-Binding Proteins/*physiology&lt;/keyword&gt;&lt;keyword&gt;Membrane Fusion&lt;/keyword&gt;&lt;keyword&gt;Transferrin/metabolism&lt;/keyword&gt;&lt;keyword&gt;rab5 GTP-Binding Proteins&lt;/keyword&gt;&lt;/keywords&gt;&lt;dates&gt;&lt;year&gt;1992&lt;/year&gt;&lt;pub-dates&gt;&lt;date&gt;Sep 4&lt;/date&gt;&lt;/pub-dates&gt;&lt;/dates&gt;&lt;isbn&gt;0092-8674 (Print)&amp;#xD;0092-8674 (Linking)&lt;/isbn&gt;&lt;accession-num&gt;1516130&lt;/accession-num&gt;&lt;urls&gt;&lt;related-urls&gt;&lt;url&gt;https://www.ncbi.nlm.nih.gov/pubmed/1516130&lt;/url&gt;&lt;/related-urls&gt;&lt;/urls&gt;&lt;electronic-resource-num&gt;10.1016/0092-8674(92)90306-w&lt;/electronic-resource-num&gt;&lt;/record&gt;&lt;/Cite&gt;&lt;/EndNote&gt;</w:instrText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separate"/>
            </w:r>
            <w:r w:rsidRPr="00C577BB">
              <w:rPr>
                <w:rFonts w:hAnsiTheme="minorHAnsi" w:cstheme="minorHAnsi"/>
                <w:bCs/>
                <w:noProof/>
                <w:sz w:val="20"/>
                <w:szCs w:val="20"/>
                <w:lang w:val="nl-NL"/>
              </w:rPr>
              <w:t>(Bucci et al., 1992)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end"/>
            </w:r>
          </w:p>
          <w:p w14:paraId="43676260" w14:textId="77777777" w:rsidR="00B74183" w:rsidRPr="00C577BB" w:rsidRDefault="00B74183" w:rsidP="00B74183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nl-NL"/>
              </w:rPr>
              <w:t>Sc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TaW5nZXItS3J1Z2VyPC9BdXRob3I+PFllYXI+MTk5NDwv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=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TaW5nZXItS3J1Z2VyPC9BdXRob3I+PFllYXI+MTk5NDwv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=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Singer-Kruger et al., 1994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741DB7EE" w14:textId="77777777" w:rsidR="00B74183" w:rsidRPr="00F955B9" w:rsidRDefault="00B74183" w:rsidP="00B74183">
            <w:pPr>
              <w:rPr>
                <w:rFonts w:hAnsiTheme="minorHAnsi" w:cstheme="minorHAnsi"/>
                <w:sz w:val="20"/>
                <w:szCs w:val="20"/>
                <w:lang w:val="de-DE"/>
              </w:rPr>
            </w:pPr>
            <w:r w:rsidRPr="00F955B9">
              <w:rPr>
                <w:rFonts w:hAnsiTheme="minorHAnsi" w:cstheme="minorHAnsi"/>
                <w:b/>
                <w:sz w:val="20"/>
                <w:szCs w:val="20"/>
                <w:lang w:val="de-DE"/>
              </w:rPr>
              <w:t>Dm</w:t>
            </w:r>
            <w:r w:rsidRPr="00F955B9">
              <w:rPr>
                <w:rFonts w:hAnsiTheme="minorHAnsi" w:cstheme="minorHAnsi"/>
                <w:sz w:val="20"/>
                <w:szCs w:val="20"/>
                <w:lang w:val="de-DE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XdWNoZXJwZmVubmlnPC9BdXRob3I+PFllYXI+MjAwMzwv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</w:fldData>
              </w:fldChar>
            </w:r>
            <w:r w:rsidRPr="00F955B9">
              <w:rPr>
                <w:rFonts w:hAnsiTheme="minorHAnsi" w:cstheme="minorHAnsi"/>
                <w:sz w:val="20"/>
                <w:szCs w:val="20"/>
                <w:lang w:val="de-DE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XdWNoZXJwZmVubmlnPC9BdXRob3I+PFllYXI+MjAwMzwv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</w:fldData>
              </w:fldChar>
            </w:r>
            <w:r w:rsidRPr="00F955B9">
              <w:rPr>
                <w:rFonts w:hAnsiTheme="minorHAnsi" w:cstheme="minorHAnsi"/>
                <w:sz w:val="20"/>
                <w:szCs w:val="20"/>
                <w:lang w:val="de-DE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F955B9">
              <w:rPr>
                <w:rFonts w:hAnsiTheme="minorHAnsi" w:cstheme="minorHAnsi"/>
                <w:noProof/>
                <w:sz w:val="20"/>
                <w:szCs w:val="20"/>
                <w:lang w:val="de-DE"/>
              </w:rPr>
              <w:t>(Wucherpfennig et al., 2003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21D6D644" w14:textId="0F4C3989" w:rsidR="00B74183" w:rsidRPr="00F955B9" w:rsidRDefault="00B74183" w:rsidP="00B74183">
            <w:pPr>
              <w:rPr>
                <w:rFonts w:hAnsiTheme="minorHAnsi" w:cstheme="minorHAnsi"/>
                <w:bCs/>
                <w:sz w:val="20"/>
                <w:szCs w:val="20"/>
                <w:lang w:val="de-DE"/>
              </w:rPr>
            </w:pPr>
            <w:r w:rsidRPr="00F955B9">
              <w:rPr>
                <w:rFonts w:hAnsiTheme="minorHAnsi" w:cstheme="minorHAnsi"/>
                <w:b/>
                <w:sz w:val="20"/>
                <w:szCs w:val="20"/>
                <w:lang w:val="de-DE"/>
              </w:rPr>
              <w:t>Viability</w:t>
            </w:r>
          </w:p>
          <w:p w14:paraId="7FB1962D" w14:textId="181A7B67" w:rsidR="002C53E5" w:rsidRPr="00F955B9" w:rsidRDefault="002C53E5" w:rsidP="00B74183">
            <w:pPr>
              <w:rPr>
                <w:rFonts w:hAnsiTheme="minorHAnsi" w:cstheme="minorHAnsi"/>
                <w:sz w:val="20"/>
                <w:szCs w:val="20"/>
                <w:lang w:val="de-DE"/>
              </w:rPr>
            </w:pPr>
            <w:r w:rsidRPr="00F955B9">
              <w:rPr>
                <w:rFonts w:hAnsiTheme="minorHAnsi" w:cstheme="minorHAnsi"/>
                <w:b/>
                <w:sz w:val="20"/>
                <w:szCs w:val="20"/>
                <w:lang w:val="de-DE"/>
              </w:rPr>
              <w:t>M</w:t>
            </w:r>
            <w:r w:rsidRPr="00F955B9">
              <w:rPr>
                <w:rFonts w:hAnsiTheme="minorHAnsi" w:cstheme="minorHAnsi"/>
                <w:sz w:val="20"/>
                <w:szCs w:val="20"/>
                <w:lang w:val="de-DE"/>
              </w:rPr>
              <w:t xml:space="preserve">: </w: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EaWNraW5zb248L0F1dGhvcj48WWVhcj4yMDE2PC9ZZWFy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</w:fldData>
              </w:fldChar>
            </w:r>
            <w:r w:rsidR="0095439B" w:rsidRPr="00F955B9">
              <w:rPr>
                <w:rFonts w:hAnsiTheme="minorHAnsi" w:cstheme="minorHAnsi"/>
                <w:sz w:val="20"/>
                <w:szCs w:val="20"/>
                <w:lang w:val="de-DE"/>
              </w:rPr>
              <w:instrText xml:space="preserve"> ADDIN EN.CITE </w:instrTex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EaWNraW5zb248L0F1dGhvcj48WWVhcj4yMDE2PC9ZZWFy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</w:fldData>
              </w:fldChar>
            </w:r>
            <w:r w:rsidR="0095439B" w:rsidRPr="00F955B9">
              <w:rPr>
                <w:rFonts w:hAnsiTheme="minorHAnsi" w:cstheme="minorHAnsi"/>
                <w:sz w:val="20"/>
                <w:szCs w:val="20"/>
                <w:lang w:val="de-DE"/>
              </w:rPr>
              <w:instrText xml:space="preserve"> ADDIN EN.CITE.DATA </w:instrText>
            </w:r>
            <w:r w:rsidR="0095439B">
              <w:rPr>
                <w:rFonts w:hAnsiTheme="minorHAnsi" w:cstheme="minorHAnsi"/>
                <w:sz w:val="20"/>
                <w:szCs w:val="20"/>
              </w:rPr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95439B">
              <w:rPr>
                <w:rFonts w:hAnsiTheme="minorHAnsi" w:cstheme="minorHAnsi"/>
                <w:sz w:val="20"/>
                <w:szCs w:val="20"/>
              </w:rPr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95439B" w:rsidRPr="00F955B9">
              <w:rPr>
                <w:rFonts w:hAnsiTheme="minorHAnsi" w:cstheme="minorHAnsi"/>
                <w:noProof/>
                <w:sz w:val="20"/>
                <w:szCs w:val="20"/>
                <w:lang w:val="de-DE"/>
              </w:rPr>
              <w:t>(Dickinson et al., 2016)</w: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6418B105" w14:textId="58102D95" w:rsidR="00B74183" w:rsidRPr="00F955B9" w:rsidRDefault="00B74183" w:rsidP="00B74183">
            <w:pPr>
              <w:rPr>
                <w:rFonts w:hAnsiTheme="minorHAnsi" w:cstheme="minorHAnsi"/>
                <w:sz w:val="20"/>
                <w:szCs w:val="20"/>
                <w:lang w:val="de-DE"/>
              </w:rPr>
            </w:pPr>
            <w:r w:rsidRPr="00F955B9">
              <w:rPr>
                <w:rFonts w:hAnsiTheme="minorHAnsi" w:cstheme="minorHAnsi"/>
                <w:b/>
                <w:sz w:val="20"/>
                <w:szCs w:val="20"/>
                <w:lang w:val="de-DE"/>
              </w:rPr>
              <w:t>Sc</w:t>
            </w:r>
            <w:r w:rsidRPr="00F955B9">
              <w:rPr>
                <w:rFonts w:hAnsiTheme="minorHAnsi" w:cstheme="minorHAnsi"/>
                <w:sz w:val="20"/>
                <w:szCs w:val="20"/>
                <w:lang w:val="de-DE"/>
              </w:rPr>
              <w:t>:</w:t>
            </w:r>
            <w:r w:rsidR="00870247" w:rsidRPr="00F955B9">
              <w:rPr>
                <w:rFonts w:hAnsiTheme="minorHAnsi" w:cstheme="minorHAnsi"/>
                <w:sz w:val="20"/>
                <w:szCs w:val="20"/>
                <w:lang w:val="de-DE"/>
              </w:rPr>
              <w:t xml:space="preserve"> </w:t>
            </w:r>
            <w:r w:rsidR="00870247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TaW5nZXItS3J1Z2VyPC9BdXRob3I+PFllYXI+MTk5NDwv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==
</w:fldData>
              </w:fldChar>
            </w:r>
            <w:r w:rsidR="00870247" w:rsidRPr="00F955B9">
              <w:rPr>
                <w:rFonts w:hAnsiTheme="minorHAnsi" w:cstheme="minorHAnsi"/>
                <w:sz w:val="20"/>
                <w:szCs w:val="20"/>
                <w:lang w:val="de-DE"/>
              </w:rPr>
              <w:instrText xml:space="preserve"> ADDIN EN.CITE </w:instrText>
            </w:r>
            <w:r w:rsidR="00870247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TaW5nZXItS3J1Z2VyPC9BdXRob3I+PFllYXI+MTk5NDwv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==
</w:fldData>
              </w:fldChar>
            </w:r>
            <w:r w:rsidR="00870247" w:rsidRPr="00F955B9">
              <w:rPr>
                <w:rFonts w:hAnsiTheme="minorHAnsi" w:cstheme="minorHAnsi"/>
                <w:sz w:val="20"/>
                <w:szCs w:val="20"/>
                <w:lang w:val="de-DE"/>
              </w:rPr>
              <w:instrText xml:space="preserve"> ADDIN EN.CITE.DATA </w:instrText>
            </w:r>
            <w:r w:rsidR="00870247">
              <w:rPr>
                <w:rFonts w:hAnsiTheme="minorHAnsi" w:cstheme="minorHAnsi"/>
                <w:sz w:val="20"/>
                <w:szCs w:val="20"/>
              </w:rPr>
            </w:r>
            <w:r w:rsidR="00870247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870247">
              <w:rPr>
                <w:rFonts w:hAnsiTheme="minorHAnsi" w:cstheme="minorHAnsi"/>
                <w:sz w:val="20"/>
                <w:szCs w:val="20"/>
              </w:rPr>
            </w:r>
            <w:r w:rsidR="00870247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870247" w:rsidRPr="00F955B9">
              <w:rPr>
                <w:rFonts w:hAnsiTheme="minorHAnsi" w:cstheme="minorHAnsi"/>
                <w:noProof/>
                <w:sz w:val="20"/>
                <w:szCs w:val="20"/>
                <w:lang w:val="de-DE"/>
              </w:rPr>
              <w:t>(Singer-Kruger et al., 1994)</w:t>
            </w:r>
            <w:r w:rsidR="00870247"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1B1F0319" w14:textId="4EC81806" w:rsidR="00870247" w:rsidRPr="00B74183" w:rsidRDefault="00870247" w:rsidP="00B74183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XdWNoZXJwZmVubmlnPC9BdXRob3I+PFllYXI+MjAwMzwv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XdWNoZXJwZmVubmlnPC9BdXRob3I+PFllYXI+MjAwMzwv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>
              <w:rPr>
                <w:rFonts w:hAnsiTheme="minorHAnsi" w:cstheme="minorHAnsi"/>
                <w:noProof/>
                <w:sz w:val="20"/>
                <w:szCs w:val="20"/>
              </w:rPr>
              <w:t>(Wucherpfennig et al., 2003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C67B95" w:rsidRPr="00CF23DC" w14:paraId="25F62023" w14:textId="77777777" w:rsidTr="00C67B95">
        <w:trPr>
          <w:trHeight w:val="340"/>
        </w:trPr>
        <w:tc>
          <w:tcPr>
            <w:tcW w:w="1412" w:type="dxa"/>
          </w:tcPr>
          <w:p w14:paraId="3A45800D" w14:textId="77777777" w:rsidR="00CD026E" w:rsidRDefault="00CD026E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60FED656" w14:textId="484C82DF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Rab5b</w:t>
            </w:r>
          </w:p>
        </w:tc>
        <w:tc>
          <w:tcPr>
            <w:tcW w:w="1276" w:type="dxa"/>
            <w:vMerge/>
          </w:tcPr>
          <w:p w14:paraId="2B718EB7" w14:textId="7C6FD5F1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701" w:type="dxa"/>
            <w:vMerge/>
          </w:tcPr>
          <w:p w14:paraId="3E7CC46B" w14:textId="32C7CD29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2275" w:type="dxa"/>
          </w:tcPr>
          <w:p w14:paraId="2DFAF488" w14:textId="72AECE3A" w:rsidR="001E0B94" w:rsidRPr="002F35A9" w:rsidRDefault="001E0B94" w:rsidP="00FE2771">
            <w:pPr>
              <w:rPr>
                <w:rFonts w:hAnsiTheme="minorHAnsi" w:cstheme="minorHAnsi"/>
                <w:sz w:val="20"/>
                <w:szCs w:val="20"/>
              </w:rPr>
            </w:pPr>
            <w:r w:rsidRPr="001719D1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874025">
              <w:rPr>
                <w:rFonts w:hAnsiTheme="minorHAnsi" w:cstheme="minorHAnsi"/>
                <w:sz w:val="20"/>
                <w:szCs w:val="20"/>
              </w:rPr>
              <w:t>:</w:t>
            </w:r>
            <w:r w:rsidRPr="001719D1"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 w:rsidRPr="007C3839">
              <w:rPr>
                <w:rFonts w:hAnsiTheme="minorHAnsi" w:cstheme="minorHAnsi"/>
                <w:sz w:val="20"/>
                <w:szCs w:val="20"/>
              </w:rPr>
              <w:t>(lateral)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early endosomes fusion (endocytosis) </w:t>
            </w:r>
          </w:p>
        </w:tc>
        <w:tc>
          <w:tcPr>
            <w:tcW w:w="2262" w:type="dxa"/>
          </w:tcPr>
          <w:p w14:paraId="5BEAFA75" w14:textId="17569228" w:rsidR="001E0B94" w:rsidRPr="007C3839" w:rsidRDefault="001E0B94" w:rsidP="00FE2771">
            <w:pPr>
              <w:rPr>
                <w:rFonts w:hAnsiTheme="minorHAnsi" w:cstheme="minorHAnsi"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M</w:t>
            </w:r>
            <w:r w:rsidRPr="007E2678"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 xml:space="preserve">PM, early endosomes </w:t>
            </w:r>
          </w:p>
          <w:p w14:paraId="60974487" w14:textId="77777777" w:rsidR="001E0B94" w:rsidRDefault="001E0B94" w:rsidP="00FE2771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</w:p>
          <w:p w14:paraId="12492119" w14:textId="003D1E9F" w:rsidR="001E0B94" w:rsidRPr="002F35A9" w:rsidRDefault="001E0B94" w:rsidP="00FE2771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559" w:type="dxa"/>
          </w:tcPr>
          <w:p w14:paraId="08CD85DA" w14:textId="1F097D53" w:rsidR="001E0B94" w:rsidRPr="002F35A9" w:rsidRDefault="001E0B94" w:rsidP="00FE2771">
            <w:pPr>
              <w:rPr>
                <w:rFonts w:hAnsiTheme="minorHAnsi" w:cstheme="minorHAnsi"/>
                <w:sz w:val="20"/>
                <w:szCs w:val="20"/>
              </w:rPr>
            </w:pPr>
            <w:r w:rsidRPr="006D7F01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F35A9">
              <w:rPr>
                <w:rFonts w:hAnsiTheme="minorHAnsi" w:cstheme="minorHAnsi"/>
                <w:sz w:val="20"/>
                <w:szCs w:val="20"/>
              </w:rPr>
              <w:t>: viable</w:t>
            </w:r>
          </w:p>
          <w:p w14:paraId="204CB5CC" w14:textId="43CC78C7" w:rsidR="001E0B94" w:rsidRPr="002F35A9" w:rsidRDefault="001E0B94" w:rsidP="00FE2771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4903" w:type="dxa"/>
          </w:tcPr>
          <w:p w14:paraId="3B69837D" w14:textId="7A48066C" w:rsidR="00E571FE" w:rsidRPr="00C577BB" w:rsidRDefault="00E571FE" w:rsidP="00E571FE">
            <w:pPr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Function</w:t>
            </w:r>
          </w:p>
          <w:p w14:paraId="2A1C619B" w14:textId="77777777" w:rsidR="001E0B94" w:rsidRPr="00C577BB" w:rsidRDefault="00E571FE" w:rsidP="00E571FE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CdWNjaTwvQXV0aG9yPjxZZWFyPjE5OTI8L1llYXI+PFJl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CdWNjaTwvQXV0aG9yPjxZZWFyPjE5OTI8L1llYXI+PFJl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Bucci et al., 1992; Gorvel et al., 1991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1DD94503" w14:textId="382B4C47" w:rsidR="00E571FE" w:rsidRDefault="00E571FE" w:rsidP="00E571FE">
            <w:pPr>
              <w:rPr>
                <w:rFonts w:hAnsiTheme="minorHAnsi" w:cstheme="minorHAnsi"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Subcellular localization</w:t>
            </w:r>
          </w:p>
          <w:p w14:paraId="40C00431" w14:textId="77777777" w:rsidR="00E571FE" w:rsidRDefault="00E571FE" w:rsidP="00E571FE">
            <w:pPr>
              <w:rPr>
                <w:rFonts w:hAnsiTheme="minorHAnsi" w:cstheme="minorHAnsi"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 xml:space="preserve">: 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begin"/>
            </w:r>
            <w:r>
              <w:rPr>
                <w:rFonts w:hAnsiTheme="minorHAnsi" w:cstheme="minorHAnsi"/>
                <w:bCs/>
                <w:sz w:val="20"/>
                <w:szCs w:val="20"/>
              </w:rPr>
              <w:instrText xml:space="preserve"> ADDIN EN.CITE &lt;EndNote&gt;&lt;Cite&gt;&lt;Author&gt;Bucci&lt;/Author&gt;&lt;Year&gt;1992&lt;/Year&gt;&lt;RecNum&gt;218&lt;/RecNum&gt;&lt;DisplayText&gt;(Bucci et al., 1992)&lt;/DisplayText&gt;&lt;record&gt;&lt;rec-number&gt;218&lt;/rec-number&gt;&lt;foreign-keys&gt;&lt;key app="EN" db-id="e9t0f9vxyzfpvlefz2k5rrsupwvfa5eava90" timestamp="1607188137"&gt;218&lt;/key&gt;&lt;/foreign-keys&gt;&lt;ref-type name="Journal Article"&gt;17&lt;/ref-type&gt;&lt;contributors&gt;&lt;authors&gt;&lt;author&gt;Bucci, C.&lt;/author&gt;&lt;author&gt;Parton, R. G.&lt;/author&gt;&lt;author&gt;Mather, I. H.&lt;/author&gt;&lt;author&gt;Stunnenberg, H.&lt;/author&gt;&lt;author&gt;Simons, K.&lt;/author&gt;&lt;author&gt;Hoflack, B.&lt;/author&gt;&lt;author&gt;Zerial, M.&lt;/author&gt;&lt;/authors&gt;&lt;/contributors&gt;&lt;auth-address&gt;European Molecular Biology Laboratory, Heidelberg, Germany.&lt;/auth-address&gt;&lt;titles&gt;&lt;title&gt;The small GTPase rab5 functions as a regulatory factor in the early endocytic pathway&lt;/title&gt;&lt;secondary-title&gt;Cell&lt;/secondary-title&gt;&lt;/titles&gt;&lt;periodical&gt;&lt;full-title&gt;Cell&lt;/full-title&gt;&lt;/periodical&gt;&lt;pages&gt;715-28&lt;/pages&gt;&lt;volume&gt;70&lt;/volume&gt;&lt;number&gt;5&lt;/number&gt;&lt;edition&gt;1992/09/04&lt;/edition&gt;&lt;keywords&gt;&lt;keyword&gt;Animals&lt;/keyword&gt;&lt;keyword&gt;Biological Transport&lt;/keyword&gt;&lt;keyword&gt;Cell Line&lt;/keyword&gt;&lt;keyword&gt;Cricetinae&lt;/keyword&gt;&lt;keyword&gt;*Endocytosis&lt;/keyword&gt;&lt;keyword&gt;GTP Phosphohydrolases/*physiology&lt;/keyword&gt;&lt;keyword&gt;GTP-Binding Proteins/*physiology&lt;/keyword&gt;&lt;keyword&gt;Membrane Fusion&lt;/keyword&gt;&lt;keyword&gt;Transferrin/metabolism&lt;/keyword&gt;&lt;keyword&gt;rab5 GTP-Binding Proteins&lt;/keyword&gt;&lt;/keywords&gt;&lt;dates&gt;&lt;year&gt;1992&lt;/year&gt;&lt;pub-dates&gt;&lt;date&gt;Sep 4&lt;/date&gt;&lt;/pub-dates&gt;&lt;/dates&gt;&lt;isbn&gt;0092-8674 (Print)&amp;#xD;0092-8674 (Linking)&lt;/isbn&gt;&lt;accession-num&gt;1516130&lt;/accession-num&gt;&lt;urls&gt;&lt;related-urls&gt;&lt;url&gt;https://www.ncbi.nlm.nih.gov/pubmed/1516130&lt;/url&gt;&lt;/related-urls&gt;&lt;/urls&gt;&lt;electronic-resource-num&gt;10.1016/0092-8674(92)90306-w&lt;/electronic-resource-num&gt;&lt;/record&gt;&lt;/Cite&gt;&lt;/EndNote&gt;</w:instrText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separate"/>
            </w:r>
            <w:r>
              <w:rPr>
                <w:rFonts w:hAnsiTheme="minorHAnsi" w:cstheme="minorHAnsi"/>
                <w:bCs/>
                <w:noProof/>
                <w:sz w:val="20"/>
                <w:szCs w:val="20"/>
              </w:rPr>
              <w:t>(Bucci et al., 1992)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end"/>
            </w:r>
          </w:p>
          <w:p w14:paraId="7F639AD4" w14:textId="77777777" w:rsidR="002C53E5" w:rsidRDefault="002C53E5" w:rsidP="00E571FE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Viability</w:t>
            </w:r>
          </w:p>
          <w:p w14:paraId="538810B7" w14:textId="04A30FE4" w:rsidR="002C53E5" w:rsidRPr="002C53E5" w:rsidRDefault="002C53E5" w:rsidP="00E571FE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Pr="004D0BB8">
              <w:rPr>
                <w:rFonts w:hAnsiTheme="minorHAnsi" w:cstheme="minorHAnsi"/>
                <w:bCs/>
                <w:sz w:val="20"/>
                <w:szCs w:val="20"/>
              </w:rPr>
              <w:t>International Mouse Phenotyping Consortium</w:t>
            </w:r>
          </w:p>
        </w:tc>
      </w:tr>
      <w:tr w:rsidR="00C67B95" w:rsidRPr="00CF23DC" w14:paraId="50987554" w14:textId="77777777" w:rsidTr="00C67B95">
        <w:trPr>
          <w:trHeight w:val="340"/>
        </w:trPr>
        <w:tc>
          <w:tcPr>
            <w:tcW w:w="1412" w:type="dxa"/>
          </w:tcPr>
          <w:p w14:paraId="3018B64A" w14:textId="77777777" w:rsidR="00CD026E" w:rsidRDefault="00CD026E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1C724B4A" w14:textId="174E40CD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Rab5c</w:t>
            </w:r>
          </w:p>
        </w:tc>
        <w:tc>
          <w:tcPr>
            <w:tcW w:w="1276" w:type="dxa"/>
            <w:vMerge/>
          </w:tcPr>
          <w:p w14:paraId="67BF077C" w14:textId="2301CD5F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701" w:type="dxa"/>
            <w:vMerge/>
          </w:tcPr>
          <w:p w14:paraId="268F0354" w14:textId="511EC9F5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2275" w:type="dxa"/>
          </w:tcPr>
          <w:p w14:paraId="516E81AE" w14:textId="1364AA4F" w:rsidR="001E0B94" w:rsidRPr="002F35A9" w:rsidRDefault="001E0B94" w:rsidP="00AF3E07">
            <w:pPr>
              <w:rPr>
                <w:rFonts w:hAnsiTheme="minorHAnsi" w:cstheme="minorHAnsi"/>
                <w:sz w:val="20"/>
                <w:szCs w:val="20"/>
              </w:rPr>
            </w:pPr>
            <w:r w:rsidRPr="001719D1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874025">
              <w:rPr>
                <w:rFonts w:hAnsiTheme="minorHAnsi" w:cstheme="minorHAnsi"/>
                <w:sz w:val="20"/>
                <w:szCs w:val="20"/>
              </w:rPr>
              <w:t>:</w:t>
            </w:r>
            <w:r w:rsidRPr="001719D1"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 w:rsidRPr="007C3839">
              <w:rPr>
                <w:rFonts w:hAnsiTheme="minorHAnsi" w:cstheme="minorHAnsi"/>
                <w:sz w:val="20"/>
                <w:szCs w:val="20"/>
              </w:rPr>
              <w:t>(lateral)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early endosomes fusion (endocytosis) </w:t>
            </w:r>
          </w:p>
        </w:tc>
        <w:tc>
          <w:tcPr>
            <w:tcW w:w="2262" w:type="dxa"/>
          </w:tcPr>
          <w:p w14:paraId="10EA6443" w14:textId="64072794" w:rsidR="001E0B94" w:rsidRPr="007C3839" w:rsidRDefault="001E0B94" w:rsidP="00FE2771">
            <w:pPr>
              <w:rPr>
                <w:rFonts w:hAnsiTheme="minorHAnsi" w:cstheme="minorHAnsi"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M</w:t>
            </w:r>
            <w:r w:rsidRPr="007E2678"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 xml:space="preserve">PM, early endosomes </w:t>
            </w:r>
          </w:p>
          <w:p w14:paraId="0B1508AE" w14:textId="77777777" w:rsidR="001E0B94" w:rsidRDefault="001E0B94" w:rsidP="00FE2771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</w:p>
          <w:p w14:paraId="59708B61" w14:textId="34CA8FC2" w:rsidR="001E0B94" w:rsidRPr="002F35A9" w:rsidRDefault="001E0B94" w:rsidP="00FE2771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559" w:type="dxa"/>
          </w:tcPr>
          <w:p w14:paraId="74686D8D" w14:textId="11773026" w:rsidR="001E0B94" w:rsidRPr="002F35A9" w:rsidRDefault="001E0B94" w:rsidP="00FE2771">
            <w:pPr>
              <w:rPr>
                <w:rFonts w:hAnsiTheme="minorHAnsi" w:cstheme="minorHAnsi"/>
                <w:sz w:val="20"/>
                <w:szCs w:val="20"/>
              </w:rPr>
            </w:pPr>
            <w:r w:rsidRPr="006D7F01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F35A9">
              <w:rPr>
                <w:rFonts w:hAnsiTheme="minorHAnsi" w:cstheme="minorHAnsi"/>
                <w:sz w:val="20"/>
                <w:szCs w:val="20"/>
              </w:rPr>
              <w:t>: lethal</w:t>
            </w:r>
          </w:p>
          <w:p w14:paraId="709DE705" w14:textId="59F9DC8B" w:rsidR="001E0B94" w:rsidRPr="002F35A9" w:rsidRDefault="001E0B94" w:rsidP="00FE2771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4903" w:type="dxa"/>
          </w:tcPr>
          <w:p w14:paraId="7992C123" w14:textId="701A211F" w:rsidR="00A54730" w:rsidRPr="00C577BB" w:rsidRDefault="00A54730" w:rsidP="00A54730">
            <w:pPr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Function</w:t>
            </w:r>
          </w:p>
          <w:p w14:paraId="1DE15C42" w14:textId="77777777" w:rsidR="001E0B94" w:rsidRPr="00C577BB" w:rsidRDefault="00A54730" w:rsidP="00A54730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t>: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CdWNjaTwvQXV0aG9yPjxZZWFyPjE5OTI8L1llYXI+PFJl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CdWNjaTwvQXV0aG9yPjxZZWFyPjE5OTI8L1llYXI+PFJl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Bucci et al., 1992; Gorvel et al., 1991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699D1954" w14:textId="3575A098" w:rsidR="00A54730" w:rsidRDefault="00A54730" w:rsidP="00A54730">
            <w:pPr>
              <w:rPr>
                <w:rFonts w:hAnsiTheme="minorHAnsi" w:cstheme="minorHAnsi"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Subcellular localization</w:t>
            </w:r>
          </w:p>
          <w:p w14:paraId="0EA7B7C1" w14:textId="77777777" w:rsidR="00A54730" w:rsidRDefault="00A54730" w:rsidP="00A54730">
            <w:pPr>
              <w:rPr>
                <w:rFonts w:hAnsiTheme="minorHAnsi" w:cstheme="minorHAnsi"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 xml:space="preserve">: 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begin"/>
            </w:r>
            <w:r>
              <w:rPr>
                <w:rFonts w:hAnsiTheme="minorHAnsi" w:cstheme="minorHAnsi"/>
                <w:bCs/>
                <w:sz w:val="20"/>
                <w:szCs w:val="20"/>
              </w:rPr>
              <w:instrText xml:space="preserve"> ADDIN EN.CITE &lt;EndNote&gt;&lt;Cite&gt;&lt;Author&gt;Bucci&lt;/Author&gt;&lt;Year&gt;1992&lt;/Year&gt;&lt;RecNum&gt;218&lt;/RecNum&gt;&lt;DisplayText&gt;(Bucci et al., 1992)&lt;/DisplayText&gt;&lt;record&gt;&lt;rec-number&gt;218&lt;/rec-number&gt;&lt;foreign-keys&gt;&lt;key app="EN" db-id="e9t0f9vxyzfpvlefz2k5rrsupwvfa5eava90" timestamp="1607188137"&gt;218&lt;/key&gt;&lt;/foreign-keys&gt;&lt;ref-type name="Journal Article"&gt;17&lt;/ref-type&gt;&lt;contributors&gt;&lt;authors&gt;&lt;author&gt;Bucci, C.&lt;/author&gt;&lt;author&gt;Parton, R. G.&lt;/author&gt;&lt;author&gt;Mather, I. H.&lt;/author&gt;&lt;author&gt;Stunnenberg, H.&lt;/author&gt;&lt;author&gt;Simons, K.&lt;/author&gt;&lt;author&gt;Hoflack, B.&lt;/author&gt;&lt;author&gt;Zerial, M.&lt;/author&gt;&lt;/authors&gt;&lt;/contributors&gt;&lt;auth-address&gt;European Molecular Biology Laboratory, Heidelberg, Germany.&lt;/auth-address&gt;&lt;titles&gt;&lt;title&gt;The small GTPase rab5 functions as a regulatory factor in the early endocytic pathway&lt;/title&gt;&lt;secondary-title&gt;Cell&lt;/secondary-title&gt;&lt;/titles&gt;&lt;periodical&gt;&lt;full-title&gt;Cell&lt;/full-title&gt;&lt;/periodical&gt;&lt;pages&gt;715-28&lt;/pages&gt;&lt;volume&gt;70&lt;/volume&gt;&lt;number&gt;5&lt;/number&gt;&lt;edition&gt;1992/09/04&lt;/edition&gt;&lt;keywords&gt;&lt;keyword&gt;Animals&lt;/keyword&gt;&lt;keyword&gt;Biological Transport&lt;/keyword&gt;&lt;keyword&gt;Cell Line&lt;/keyword&gt;&lt;keyword&gt;Cricetinae&lt;/keyword&gt;&lt;keyword&gt;*Endocytosis&lt;/keyword&gt;&lt;keyword&gt;GTP Phosphohydrolases/*physiology&lt;/keyword&gt;&lt;keyword&gt;GTP-Binding Proteins/*physiology&lt;/keyword&gt;&lt;keyword&gt;Membrane Fusion&lt;/keyword&gt;&lt;keyword&gt;Transferrin/metabolism&lt;/keyword&gt;&lt;keyword&gt;rab5 GTP-Binding Proteins&lt;/keyword&gt;&lt;/keywords&gt;&lt;dates&gt;&lt;year&gt;1992&lt;/year&gt;&lt;pub-dates&gt;&lt;date&gt;Sep 4&lt;/date&gt;&lt;/pub-dates&gt;&lt;/dates&gt;&lt;isbn&gt;0092-8674 (Print)&amp;#xD;0092-8674 (Linking)&lt;/isbn&gt;&lt;accession-num&gt;1516130&lt;/accession-num&gt;&lt;urls&gt;&lt;related-urls&gt;&lt;url&gt;https://www.ncbi.nlm.nih.gov/pubmed/1516130&lt;/url&gt;&lt;/related-urls&gt;&lt;/urls&gt;&lt;electronic-resource-num&gt;10.1016/0092-8674(92)90306-w&lt;/electronic-resource-num&gt;&lt;/record&gt;&lt;/Cite&gt;&lt;/EndNote&gt;</w:instrText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separate"/>
            </w:r>
            <w:r>
              <w:rPr>
                <w:rFonts w:hAnsiTheme="minorHAnsi" w:cstheme="minorHAnsi"/>
                <w:bCs/>
                <w:noProof/>
                <w:sz w:val="20"/>
                <w:szCs w:val="20"/>
              </w:rPr>
              <w:t>(Bucci et al., 1992)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end"/>
            </w:r>
          </w:p>
          <w:p w14:paraId="534127C7" w14:textId="77777777" w:rsidR="00B20A71" w:rsidRDefault="00B20A71" w:rsidP="00B20A71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Viability</w:t>
            </w:r>
          </w:p>
          <w:p w14:paraId="577F7AD7" w14:textId="059FCDC5" w:rsidR="00B20A71" w:rsidRPr="00EB68CF" w:rsidRDefault="00B20A71" w:rsidP="00B20A71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Pr="004D0BB8">
              <w:rPr>
                <w:rFonts w:hAnsiTheme="minorHAnsi" w:cstheme="minorHAnsi"/>
                <w:bCs/>
                <w:sz w:val="20"/>
                <w:szCs w:val="20"/>
              </w:rPr>
              <w:t>International Mouse Phenotyping Consortium</w:t>
            </w:r>
          </w:p>
        </w:tc>
      </w:tr>
      <w:tr w:rsidR="00C67B95" w:rsidRPr="00CF23DC" w14:paraId="5D6AB868" w14:textId="77777777" w:rsidTr="00C67B95">
        <w:trPr>
          <w:trHeight w:val="340"/>
        </w:trPr>
        <w:tc>
          <w:tcPr>
            <w:tcW w:w="1412" w:type="dxa"/>
          </w:tcPr>
          <w:p w14:paraId="4B680A94" w14:textId="77777777" w:rsidR="00CD026E" w:rsidRDefault="00CD026E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4DC06E52" w14:textId="3F16091A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Rab6a</w:t>
            </w:r>
          </w:p>
        </w:tc>
        <w:tc>
          <w:tcPr>
            <w:tcW w:w="1276" w:type="dxa"/>
            <w:vMerge w:val="restart"/>
          </w:tcPr>
          <w:p w14:paraId="243B8E02" w14:textId="77777777" w:rsidR="00CD026E" w:rsidRDefault="00CD026E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0F87B855" w14:textId="716AAB53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Ypt6</w:t>
            </w:r>
          </w:p>
          <w:p w14:paraId="6A551B59" w14:textId="430073E5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701" w:type="dxa"/>
            <w:vMerge w:val="restart"/>
          </w:tcPr>
          <w:p w14:paraId="3C62B82A" w14:textId="77777777" w:rsidR="00CD026E" w:rsidRDefault="00CD026E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559AB766" w14:textId="1BC3AA23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DmRab6</w:t>
            </w:r>
            <w:r>
              <w:rPr>
                <w:rFonts w:hAnsiTheme="minorHAnsi" w:cstheme="minorHAnsi"/>
                <w:sz w:val="20"/>
                <w:szCs w:val="20"/>
              </w:rPr>
              <w:t xml:space="preserve"> (</w:t>
            </w:r>
            <w:r w:rsidRPr="001A70D2">
              <w:rPr>
                <w:rFonts w:hAnsiTheme="minorHAnsi" w:cstheme="minorHAnsi"/>
                <w:sz w:val="20"/>
                <w:szCs w:val="20"/>
              </w:rPr>
              <w:t>warthog</w:t>
            </w:r>
            <w:r>
              <w:rPr>
                <w:rFonts w:hAnsiTheme="minorHAnsi" w:cstheme="minorHAnsi"/>
                <w:sz w:val="20"/>
                <w:szCs w:val="20"/>
              </w:rPr>
              <w:t>)</w:t>
            </w:r>
          </w:p>
          <w:p w14:paraId="5E07242F" w14:textId="7B1619D4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2275" w:type="dxa"/>
          </w:tcPr>
          <w:p w14:paraId="7F72F529" w14:textId="4C80D06A" w:rsidR="001E0B94" w:rsidRPr="004B03A3" w:rsidRDefault="001E0B94" w:rsidP="00FE2771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 w:rsidRPr="004B03A3">
              <w:rPr>
                <w:rFonts w:hAnsiTheme="minorHAnsi" w:cstheme="minorHAnsi"/>
                <w:b/>
                <w:bCs/>
                <w:sz w:val="20"/>
                <w:szCs w:val="20"/>
              </w:rPr>
              <w:t>M</w:t>
            </w:r>
            <w:r w:rsidRPr="00874025"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 w:rsidRPr="004B03A3">
              <w:rPr>
                <w:rFonts w:hAnsiTheme="minorHAnsi" w:cstheme="minorHAnsi"/>
                <w:b/>
                <w:bCs/>
                <w:sz w:val="20"/>
                <w:szCs w:val="20"/>
              </w:rPr>
              <w:t xml:space="preserve"> </w:t>
            </w:r>
            <w:r w:rsidRPr="00705D03">
              <w:rPr>
                <w:rFonts w:hAnsiTheme="minorHAnsi" w:cstheme="minorHAnsi"/>
                <w:bCs/>
                <w:sz w:val="20"/>
                <w:szCs w:val="20"/>
              </w:rPr>
              <w:t>Golgi-to-ER recycling</w:t>
            </w: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 xml:space="preserve"> </w:t>
            </w:r>
          </w:p>
          <w:p w14:paraId="03D17CF8" w14:textId="77777777" w:rsidR="001E0B94" w:rsidRDefault="001E0B94" w:rsidP="00FE2771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</w:p>
          <w:p w14:paraId="3AAC4990" w14:textId="43B3574A" w:rsidR="001E0B94" w:rsidRDefault="001E0B94" w:rsidP="00FE2771">
            <w:pPr>
              <w:rPr>
                <w:rFonts w:hAnsiTheme="minorHAnsi" w:cstheme="minorHAnsi"/>
                <w:sz w:val="20"/>
                <w:szCs w:val="20"/>
              </w:rPr>
            </w:pPr>
            <w:r w:rsidRPr="00450D5C">
              <w:rPr>
                <w:rFonts w:hAnsiTheme="minorHAnsi" w:cstheme="minorHAnsi"/>
                <w:b/>
                <w:bCs/>
                <w:sz w:val="20"/>
                <w:szCs w:val="20"/>
              </w:rPr>
              <w:t>Sc</w:t>
            </w:r>
            <w:r w:rsidRPr="00874025"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sz w:val="20"/>
                <w:szCs w:val="20"/>
              </w:rPr>
              <w:t xml:space="preserve"> Endosome-Golgi, intra Golgi and retrograde Golgi-ER transport</w:t>
            </w:r>
            <w:r w:rsidR="005726CF">
              <w:rPr>
                <w:rFonts w:hAnsiTheme="minorHAnsi" w:cstheme="minorHAnsi"/>
                <w:sz w:val="20"/>
                <w:szCs w:val="20"/>
              </w:rPr>
              <w:t>,</w:t>
            </w:r>
            <w:r>
              <w:rPr>
                <w:rFonts w:hAnsiTheme="minorHAnsi" w:cstheme="minorHAnsi"/>
                <w:sz w:val="20"/>
                <w:szCs w:val="20"/>
              </w:rPr>
              <w:t xml:space="preserve"> delivery of Atg9 to phagophore assembly site </w:t>
            </w:r>
          </w:p>
          <w:p w14:paraId="4EEA5BA1" w14:textId="77777777" w:rsidR="001E0B94" w:rsidRDefault="001E0B94" w:rsidP="00FE2771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020835EB" w14:textId="42ECC5B9" w:rsidR="001E0B94" w:rsidRPr="00625173" w:rsidRDefault="001E0B94" w:rsidP="00FE2771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7E571E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regulates autophagy and insulin-TOR signaling, regulation of autolysosomal homeostasis, insulin signaling, axon guidance in R7 photoreceptors, apical transport pathway in photoreceptors </w:t>
            </w:r>
          </w:p>
        </w:tc>
        <w:tc>
          <w:tcPr>
            <w:tcW w:w="2262" w:type="dxa"/>
          </w:tcPr>
          <w:p w14:paraId="4C80B02F" w14:textId="471F0DEC" w:rsidR="001E0B94" w:rsidRPr="004B03A3" w:rsidRDefault="001E0B94" w:rsidP="00FE2771">
            <w:pPr>
              <w:rPr>
                <w:rFonts w:hAnsiTheme="minorHAnsi" w:cstheme="minorHAnsi"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M</w:t>
            </w:r>
            <w:r w:rsidRPr="007E2678"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 xml:space="preserve">trans-Golgi cisternae, TGN </w:t>
            </w:r>
          </w:p>
          <w:p w14:paraId="4B5542FC" w14:textId="77777777" w:rsidR="001E0B94" w:rsidRDefault="001E0B94" w:rsidP="00FE2771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</w:p>
          <w:p w14:paraId="4CEDB300" w14:textId="2E4018BA" w:rsidR="001E0B94" w:rsidRDefault="001E0B94" w:rsidP="00FE2771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b/>
                <w:bCs/>
                <w:sz w:val="20"/>
                <w:szCs w:val="20"/>
              </w:rPr>
              <w:t>Sc</w:t>
            </w:r>
            <w:r w:rsidRPr="007E2678"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 w:rsidRPr="002F35A9">
              <w:rPr>
                <w:rFonts w:hAnsiTheme="minorHAnsi" w:cstheme="minorHAnsi"/>
                <w:b/>
                <w:bCs/>
                <w:sz w:val="20"/>
                <w:szCs w:val="20"/>
              </w:rPr>
              <w:t xml:space="preserve"> </w:t>
            </w:r>
            <w:r w:rsidRPr="002F35A9">
              <w:rPr>
                <w:rFonts w:hAnsiTheme="minorHAnsi" w:cstheme="minorHAnsi"/>
                <w:sz w:val="20"/>
                <w:szCs w:val="20"/>
              </w:rPr>
              <w:t xml:space="preserve">Golgi </w:t>
            </w:r>
          </w:p>
          <w:p w14:paraId="4A5A4CCF" w14:textId="77777777" w:rsidR="001E0B94" w:rsidRDefault="001E0B94" w:rsidP="00FE2771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</w:p>
          <w:p w14:paraId="0988ACC0" w14:textId="0B76C278" w:rsidR="001E0B94" w:rsidRPr="00E942CC" w:rsidRDefault="001E0B94" w:rsidP="00FE2771">
            <w:pPr>
              <w:rPr>
                <w:rFonts w:hAnsiTheme="minorHAnsi" w:cstheme="minorHAnsi"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Dm</w:t>
            </w:r>
            <w:r w:rsidRPr="007E2678"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 xml:space="preserve">Golgi, cytoplasmic vesicles, lysosomes and autophagosomes </w:t>
            </w:r>
          </w:p>
        </w:tc>
        <w:tc>
          <w:tcPr>
            <w:tcW w:w="1559" w:type="dxa"/>
          </w:tcPr>
          <w:p w14:paraId="6A998988" w14:textId="65B4E4EE" w:rsidR="001E0B94" w:rsidRPr="00C577BB" w:rsidRDefault="001E0B94" w:rsidP="00FE2771">
            <w:pPr>
              <w:rPr>
                <w:rFonts w:hAnsiTheme="minorHAnsi" w:cstheme="minorHAnsi"/>
                <w:sz w:val="20"/>
                <w:szCs w:val="20"/>
                <w:lang w:val="de-DE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de-DE"/>
              </w:rPr>
              <w:t>M</w:t>
            </w:r>
            <w:r w:rsidRPr="00C577BB">
              <w:rPr>
                <w:rFonts w:hAnsiTheme="minorHAnsi" w:cstheme="minorHAnsi"/>
                <w:sz w:val="20"/>
                <w:szCs w:val="20"/>
                <w:lang w:val="de-DE"/>
              </w:rPr>
              <w:t xml:space="preserve">: lethal </w:t>
            </w:r>
          </w:p>
          <w:p w14:paraId="09362606" w14:textId="49900870" w:rsidR="001E0B94" w:rsidRPr="00C577BB" w:rsidRDefault="001E0B94" w:rsidP="00FE2771">
            <w:pPr>
              <w:rPr>
                <w:rFonts w:hAnsiTheme="minorHAnsi" w:cstheme="minorHAnsi"/>
                <w:sz w:val="20"/>
                <w:szCs w:val="20"/>
                <w:lang w:val="de-DE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de-DE"/>
              </w:rPr>
              <w:t>Sc</w:t>
            </w:r>
            <w:r w:rsidRPr="00C577BB">
              <w:rPr>
                <w:rFonts w:hAnsiTheme="minorHAnsi" w:cstheme="minorHAnsi"/>
                <w:sz w:val="20"/>
                <w:szCs w:val="20"/>
                <w:lang w:val="de-DE"/>
              </w:rPr>
              <w:t xml:space="preserve">: viable </w:t>
            </w:r>
          </w:p>
          <w:p w14:paraId="5295EA9D" w14:textId="13D9F03F" w:rsidR="001E0B94" w:rsidRPr="00C577BB" w:rsidRDefault="001E0B94" w:rsidP="00FE2771">
            <w:pPr>
              <w:rPr>
                <w:rFonts w:hAnsiTheme="minorHAnsi" w:cstheme="minorHAnsi"/>
                <w:sz w:val="20"/>
                <w:szCs w:val="20"/>
                <w:lang w:val="de-DE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de-DE"/>
              </w:rPr>
              <w:t>Dm</w:t>
            </w:r>
            <w:r w:rsidRPr="00C577BB">
              <w:rPr>
                <w:rFonts w:hAnsiTheme="minorHAnsi" w:cstheme="minorHAnsi"/>
                <w:sz w:val="20"/>
                <w:szCs w:val="20"/>
                <w:lang w:val="de-DE"/>
              </w:rPr>
              <w:t xml:space="preserve">: lethal </w:t>
            </w:r>
          </w:p>
        </w:tc>
        <w:tc>
          <w:tcPr>
            <w:tcW w:w="4903" w:type="dxa"/>
          </w:tcPr>
          <w:p w14:paraId="11349537" w14:textId="7C9EA448" w:rsidR="00E42A8D" w:rsidRDefault="00E42A8D" w:rsidP="00E42A8D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Function</w:t>
            </w:r>
          </w:p>
          <w:p w14:paraId="67E3C08C" w14:textId="77777777" w:rsidR="001E0B94" w:rsidRDefault="00E42A8D" w:rsidP="00E42A8D">
            <w:pPr>
              <w:rPr>
                <w:rFonts w:hAnsiTheme="minorHAnsi" w:cstheme="minorHAnsi"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M</w:t>
            </w:r>
            <w:r w:rsidRPr="00AA453C"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begin">
                <w:fldData xml:space="preserve">PEVuZE5vdGU+PENpdGU+PEF1dGhvcj5Zb3VuZzwvQXV0aG9yPjxZZWFyPjIwMDU8L1llYXI+PFJl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</w:fldData>
              </w:fldChar>
            </w:r>
            <w:r>
              <w:rPr>
                <w:rFonts w:hAnsiTheme="minorHAnsi" w:cstheme="minorHAnsi"/>
                <w:bCs/>
                <w:sz w:val="20"/>
                <w:szCs w:val="20"/>
              </w:rPr>
              <w:instrText xml:space="preserve"> ADDIN EN.CITE </w:instrText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begin">
                <w:fldData xml:space="preserve">PEVuZE5vdGU+PENpdGU+PEF1dGhvcj5Zb3VuZzwvQXV0aG9yPjxZZWFyPjIwMDU8L1llYXI+PFJl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</w:fldData>
              </w:fldChar>
            </w:r>
            <w:r>
              <w:rPr>
                <w:rFonts w:hAnsiTheme="minorHAnsi" w:cstheme="minorHAnsi"/>
                <w:bCs/>
                <w:sz w:val="20"/>
                <w:szCs w:val="20"/>
              </w:rPr>
              <w:instrText xml:space="preserve"> ADDIN EN.CITE.DATA </w:instrText>
            </w:r>
            <w:r>
              <w:rPr>
                <w:rFonts w:hAnsiTheme="minorHAnsi" w:cstheme="minorHAnsi"/>
                <w:bCs/>
                <w:sz w:val="20"/>
                <w:szCs w:val="20"/>
              </w:rPr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bCs/>
                <w:sz w:val="20"/>
                <w:szCs w:val="20"/>
              </w:rPr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separate"/>
            </w:r>
            <w:r>
              <w:rPr>
                <w:rFonts w:hAnsiTheme="minorHAnsi" w:cstheme="minorHAnsi"/>
                <w:bCs/>
                <w:noProof/>
                <w:sz w:val="20"/>
                <w:szCs w:val="20"/>
              </w:rPr>
              <w:t>(Young et al., 2005)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end"/>
            </w:r>
          </w:p>
          <w:p w14:paraId="76604131" w14:textId="437D42AF" w:rsidR="00E42A8D" w:rsidRDefault="00E42A8D" w:rsidP="00E42A8D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Sc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TdWRhPC9BdXRob3I+PFllYXI+MjAxMzwvWWVhcj48UmVj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</w:fldData>
              </w:fldChar>
            </w:r>
            <w:r w:rsidR="00123DED"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TdWRhPC9BdXRob3I+PFllYXI+MjAxMzwvWWVhcj48UmVj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</w:fldData>
              </w:fldChar>
            </w:r>
            <w:r w:rsidR="00123DED"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 w:rsidR="00123DED">
              <w:rPr>
                <w:rFonts w:hAnsiTheme="minorHAnsi" w:cstheme="minorHAnsi"/>
                <w:sz w:val="20"/>
                <w:szCs w:val="20"/>
              </w:rPr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123DED">
              <w:rPr>
                <w:rFonts w:hAnsiTheme="minorHAnsi" w:cstheme="minorHAnsi"/>
                <w:noProof/>
                <w:sz w:val="20"/>
                <w:szCs w:val="20"/>
              </w:rPr>
              <w:t>(Kawamura et al., 2014; Luo and Gallwitz, 2003; Suda et al., 2013; Yang and Rosenwald, 2016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56C6727E" w14:textId="389C703F" w:rsidR="0043475E" w:rsidRPr="00C577BB" w:rsidRDefault="0043475E" w:rsidP="00E42A8D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nl-NL"/>
              </w:rPr>
              <w:t>Dm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: </w:t>
            </w:r>
            <w:r w:rsidR="005726CF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BeWFsYTwvQXV0aG9yPjxZZWFyPjIwMTg8L1llYXI+PFJl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BeWFsYTwvQXV0aG9yPjxZZWFyPjIwMTg8L1llYXI+PFJl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123DED">
              <w:rPr>
                <w:rFonts w:hAnsiTheme="minorHAnsi" w:cstheme="minorHAnsi"/>
                <w:sz w:val="20"/>
                <w:szCs w:val="20"/>
              </w:rPr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5726CF">
              <w:rPr>
                <w:rFonts w:hAnsiTheme="minorHAnsi" w:cstheme="minorHAnsi"/>
                <w:sz w:val="20"/>
                <w:szCs w:val="20"/>
              </w:rPr>
            </w:r>
            <w:r w:rsidR="005726CF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123DED"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Ayala et al., 2018; Iwanami et al., 2016; Tong et al., 2011)</w:t>
            </w:r>
            <w:r w:rsidR="005726CF"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1623423D" w14:textId="6D115FC8" w:rsidR="00E90DA8" w:rsidRPr="00C577BB" w:rsidRDefault="00E90DA8" w:rsidP="00E90DA8">
            <w:pPr>
              <w:rPr>
                <w:rFonts w:hAnsiTheme="minorHAnsi" w:cstheme="minorHAnsi"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Subcellular localization</w:t>
            </w:r>
          </w:p>
          <w:p w14:paraId="2850826B" w14:textId="77777777" w:rsidR="00E90DA8" w:rsidRPr="00C577BB" w:rsidRDefault="00E90DA8" w:rsidP="00E90DA8">
            <w:pPr>
              <w:rPr>
                <w:rFonts w:hAnsiTheme="minorHAnsi" w:cstheme="minorHAnsi"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begin">
                <w:fldData xml:space="preserve">PEVuZE5vdGU+PENpdGU+PEF1dGhvcj5Hb3VkPC9BdXRob3I+PFllYXI+MTk5MDwvWWVhcj48UmVj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</w:fldData>
              </w:fldChar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instrText xml:space="preserve"> ADDIN EN.CITE </w:instrText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begin">
                <w:fldData xml:space="preserve">PEVuZE5vdGU+PENpdGU+PEF1dGhvcj5Hb3VkPC9BdXRob3I+PFllYXI+MTk5MDwvWWVhcj48UmVj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</w:fldData>
              </w:fldChar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instrText xml:space="preserve"> ADDIN EN.CITE.DATA </w:instrText>
            </w:r>
            <w:r>
              <w:rPr>
                <w:rFonts w:hAnsiTheme="minorHAnsi" w:cstheme="minorHAnsi"/>
                <w:bCs/>
                <w:sz w:val="20"/>
                <w:szCs w:val="20"/>
              </w:rPr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bCs/>
                <w:sz w:val="20"/>
                <w:szCs w:val="20"/>
              </w:rPr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separate"/>
            </w:r>
            <w:r w:rsidRPr="00C577BB">
              <w:rPr>
                <w:rFonts w:hAnsiTheme="minorHAnsi" w:cstheme="minorHAnsi"/>
                <w:bCs/>
                <w:noProof/>
                <w:sz w:val="20"/>
                <w:szCs w:val="20"/>
                <w:lang w:val="nl-NL"/>
              </w:rPr>
              <w:t>(Antony et al., 1992; Goud et al., 1990; Sun et al., 2007)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end"/>
            </w:r>
          </w:p>
          <w:p w14:paraId="4D0935EC" w14:textId="77777777" w:rsidR="00E90DA8" w:rsidRPr="00C577BB" w:rsidRDefault="00E90DA8" w:rsidP="00E90DA8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nl-NL"/>
              </w:rPr>
              <w:t>Sc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LYXdhbXVyYTwvQXV0aG9yPjxZZWFyPjIwMTQ8L1llYXI+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=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LYXdhbXVyYTwvQXV0aG9yPjxZZWFyPjIwMTQ8L1llYXI+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=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Kawamura et al., 2014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717608E0" w14:textId="77777777" w:rsidR="00E90DA8" w:rsidRPr="00C577BB" w:rsidRDefault="00E90DA8" w:rsidP="00E90DA8">
            <w:pPr>
              <w:rPr>
                <w:rFonts w:hAnsiTheme="minorHAnsi" w:cstheme="minorHAnsi"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nl-NL"/>
              </w:rPr>
              <w:t>Dm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begin">
                <w:fldData xml:space="preserve">PEVuZE5vdGU+PENpdGU+PEF1dGhvcj5BeWFsYTwvQXV0aG9yPjxZZWFyPjIwMTg8L1llYXI+PFJl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</w:fldData>
              </w:fldChar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instrText xml:space="preserve"> ADDIN EN.CITE </w:instrText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begin">
                <w:fldData xml:space="preserve">PEVuZE5vdGU+PENpdGU+PEF1dGhvcj5BeWFsYTwvQXV0aG9yPjxZZWFyPjIwMTg8L1llYXI+PFJl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</w:fldData>
              </w:fldChar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instrText xml:space="preserve"> ADDIN EN.CITE.DATA </w:instrText>
            </w:r>
            <w:r>
              <w:rPr>
                <w:rFonts w:hAnsiTheme="minorHAnsi" w:cstheme="minorHAnsi"/>
                <w:bCs/>
                <w:sz w:val="20"/>
                <w:szCs w:val="20"/>
              </w:rPr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bCs/>
                <w:sz w:val="20"/>
                <w:szCs w:val="20"/>
              </w:rPr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separate"/>
            </w:r>
            <w:r w:rsidRPr="00C577BB">
              <w:rPr>
                <w:rFonts w:hAnsiTheme="minorHAnsi" w:cstheme="minorHAnsi"/>
                <w:bCs/>
                <w:noProof/>
                <w:sz w:val="20"/>
                <w:szCs w:val="20"/>
                <w:lang w:val="nl-NL"/>
              </w:rPr>
              <w:t>(Ayala et al., 2018; Tong et al., 2011)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end"/>
            </w:r>
          </w:p>
          <w:p w14:paraId="55566499" w14:textId="4E945EC9" w:rsidR="00E90DA8" w:rsidRDefault="00E90DA8" w:rsidP="00E90DA8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Viability</w:t>
            </w:r>
          </w:p>
          <w:p w14:paraId="3BEC6678" w14:textId="77777777" w:rsidR="00E90DA8" w:rsidRDefault="00E90DA8" w:rsidP="00E90DA8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CYXJkaW48L0F1dGhvcj48WWVhcj4yMDE1PC9ZZWFyPjxS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==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CYXJkaW48L0F1dGhvcj48WWVhcj4yMDE1PC9ZZWFyPjxS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==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>
              <w:rPr>
                <w:rFonts w:hAnsiTheme="minorHAnsi" w:cstheme="minorHAnsi"/>
                <w:noProof/>
                <w:sz w:val="20"/>
                <w:szCs w:val="20"/>
              </w:rPr>
              <w:t>(Bardin et al., 2015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630748A7" w14:textId="77777777" w:rsidR="00E90DA8" w:rsidRDefault="00E90DA8" w:rsidP="00E90DA8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Sc</w:t>
            </w:r>
            <w:r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Pr="002F35A9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HaWFldmVyPC9BdXRob3I+PFllYXI+MjAwMjwvWWVhcj48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</w:fldData>
              </w:fldChar>
            </w:r>
            <w:r w:rsidRPr="002F35A9"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 w:rsidRPr="002F35A9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HaWFldmVyPC9BdXRob3I+PFllYXI+MjAwMjwvWWVhcj48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</w:fldData>
              </w:fldChar>
            </w:r>
            <w:r w:rsidRPr="002F35A9"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 w:rsidRPr="002F35A9">
              <w:rPr>
                <w:rFonts w:hAnsiTheme="minorHAnsi" w:cstheme="minorHAnsi"/>
                <w:sz w:val="20"/>
                <w:szCs w:val="20"/>
              </w:rPr>
            </w:r>
            <w:r w:rsidRPr="002F35A9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Pr="002F35A9">
              <w:rPr>
                <w:rFonts w:hAnsiTheme="minorHAnsi" w:cstheme="minorHAnsi"/>
                <w:sz w:val="20"/>
                <w:szCs w:val="20"/>
              </w:rPr>
            </w:r>
            <w:r w:rsidRPr="002F35A9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2F35A9">
              <w:rPr>
                <w:rFonts w:hAnsiTheme="minorHAnsi" w:cstheme="minorHAnsi"/>
                <w:noProof/>
                <w:sz w:val="20"/>
                <w:szCs w:val="20"/>
              </w:rPr>
              <w:t>(Giaever et al., 2002)</w:t>
            </w:r>
            <w:r w:rsidRPr="002F35A9"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53040CC5" w14:textId="2AE26C57" w:rsidR="00E90DA8" w:rsidRPr="00E90DA8" w:rsidRDefault="00E90DA8" w:rsidP="00E90DA8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QdXJjZWxsPC9BdXRob3I+PFllYXI+MTk5OTwvWWVhcj48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QdXJjZWxsPC9BdXRob3I+PFllYXI+MTk5OTwvWWVhcj48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>
              <w:rPr>
                <w:rFonts w:hAnsiTheme="minorHAnsi" w:cstheme="minorHAnsi"/>
                <w:noProof/>
                <w:sz w:val="20"/>
                <w:szCs w:val="20"/>
              </w:rPr>
              <w:t>(Purcell and Artavanis-Tsakonas, 1999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C67B95" w:rsidRPr="00CF23DC" w14:paraId="699526CB" w14:textId="77777777" w:rsidTr="00C67B95">
        <w:trPr>
          <w:trHeight w:val="340"/>
        </w:trPr>
        <w:tc>
          <w:tcPr>
            <w:tcW w:w="1412" w:type="dxa"/>
          </w:tcPr>
          <w:p w14:paraId="587F208D" w14:textId="77777777" w:rsidR="00CD026E" w:rsidRDefault="00CD026E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5957968D" w14:textId="323FE69F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sz w:val="20"/>
                <w:szCs w:val="20"/>
              </w:rPr>
              <w:t>Rab6a’</w:t>
            </w:r>
          </w:p>
        </w:tc>
        <w:tc>
          <w:tcPr>
            <w:tcW w:w="1276" w:type="dxa"/>
            <w:vMerge/>
          </w:tcPr>
          <w:p w14:paraId="103779F7" w14:textId="77777777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701" w:type="dxa"/>
            <w:vMerge/>
          </w:tcPr>
          <w:p w14:paraId="3B4EAAEF" w14:textId="77777777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2275" w:type="dxa"/>
          </w:tcPr>
          <w:p w14:paraId="259D498F" w14:textId="7715A2CA" w:rsidR="001E0B94" w:rsidRDefault="001E0B94" w:rsidP="00FE2771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7E571E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recycling/retrograde traffic endosome-to-Golgi, Golgi-to-ER recycling </w:t>
            </w:r>
          </w:p>
          <w:p w14:paraId="27A99FCE" w14:textId="77777777" w:rsidR="001E0B94" w:rsidRDefault="001E0B94" w:rsidP="00FE2771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54006120" w14:textId="1E1BB2DE" w:rsidR="001E0B94" w:rsidRPr="00B11C5C" w:rsidRDefault="001E0B94" w:rsidP="00FE2771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2262" w:type="dxa"/>
          </w:tcPr>
          <w:p w14:paraId="2D9ADB59" w14:textId="56CAB389" w:rsidR="001E0B94" w:rsidRPr="00B11C5C" w:rsidRDefault="001E0B94" w:rsidP="00FE2771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7E2678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 xml:space="preserve">trans-Golgi cisternae, TGN </w:t>
            </w:r>
          </w:p>
        </w:tc>
        <w:tc>
          <w:tcPr>
            <w:tcW w:w="1559" w:type="dxa"/>
          </w:tcPr>
          <w:p w14:paraId="497BED7F" w14:textId="537D7985" w:rsidR="001E0B94" w:rsidRDefault="001E0B94" w:rsidP="00860FC4">
            <w:pPr>
              <w:rPr>
                <w:rFonts w:hAnsiTheme="minorHAnsi" w:cstheme="minorHAnsi"/>
                <w:sz w:val="20"/>
                <w:szCs w:val="20"/>
              </w:rPr>
            </w:pPr>
            <w:r w:rsidRPr="006D7F01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F35A9">
              <w:rPr>
                <w:rFonts w:hAnsiTheme="minorHAnsi" w:cstheme="minorHAnsi"/>
                <w:sz w:val="20"/>
                <w:szCs w:val="20"/>
              </w:rPr>
              <w:t xml:space="preserve">: lethal </w:t>
            </w:r>
          </w:p>
          <w:p w14:paraId="5B49EBB1" w14:textId="0C01E743" w:rsidR="001E0B94" w:rsidRPr="002F35A9" w:rsidRDefault="001E0B94" w:rsidP="00860FC4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4903" w:type="dxa"/>
          </w:tcPr>
          <w:p w14:paraId="5ADED9E4" w14:textId="2D052AD9" w:rsidR="00C968D9" w:rsidRDefault="00C968D9" w:rsidP="00C968D9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Function</w:t>
            </w:r>
          </w:p>
          <w:p w14:paraId="036368CE" w14:textId="1B5DD4DE" w:rsidR="001E0B94" w:rsidRDefault="00C968D9" w:rsidP="00C968D9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M</w:t>
            </w:r>
            <w:r w:rsidRPr="00AA453C"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 xml:space="preserve"> </w:t>
            </w:r>
            <w:r w:rsidR="00FC65AD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NYWxsYXJkPC9BdXRob3I+PFllYXI+MjAwMjwvWWVhcj48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</w:fldData>
              </w:fldChar>
            </w:r>
            <w:r w:rsidR="00123DED"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NYWxsYXJkPC9BdXRob3I+PFllYXI+MjAwMjwvWWVhcj48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</w:fldData>
              </w:fldChar>
            </w:r>
            <w:r w:rsidR="00123DED"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 w:rsidR="00123DED">
              <w:rPr>
                <w:rFonts w:hAnsiTheme="minorHAnsi" w:cstheme="minorHAnsi"/>
                <w:sz w:val="20"/>
                <w:szCs w:val="20"/>
              </w:rPr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FC65AD">
              <w:rPr>
                <w:rFonts w:hAnsiTheme="minorHAnsi" w:cstheme="minorHAnsi"/>
                <w:sz w:val="20"/>
                <w:szCs w:val="20"/>
              </w:rPr>
            </w:r>
            <w:r w:rsidR="00FC65AD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123DED">
              <w:rPr>
                <w:rFonts w:hAnsiTheme="minorHAnsi" w:cstheme="minorHAnsi"/>
                <w:noProof/>
                <w:sz w:val="20"/>
                <w:szCs w:val="20"/>
              </w:rPr>
              <w:t>(Mallard et al., 2002; Young et al., 2005)</w:t>
            </w:r>
            <w:r w:rsidR="00FC65AD"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17B84CFB" w14:textId="3A499AE7" w:rsidR="00FC65AD" w:rsidRDefault="00FC65AD" w:rsidP="00FC65AD">
            <w:pPr>
              <w:rPr>
                <w:rFonts w:hAnsiTheme="minorHAnsi" w:cstheme="minorHAnsi"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Subcellular localization</w:t>
            </w:r>
          </w:p>
          <w:p w14:paraId="67737147" w14:textId="77777777" w:rsidR="00FC65AD" w:rsidRPr="00C577BB" w:rsidRDefault="00FC65AD" w:rsidP="00FC65AD">
            <w:pPr>
              <w:rPr>
                <w:rFonts w:hAnsiTheme="minorHAnsi" w:cstheme="minorHAnsi"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begin">
                <w:fldData xml:space="preserve">PEVuZE5vdGU+PENpdGU+PEF1dGhvcj5Hb3VkPC9BdXRob3I+PFllYXI+MTk5MDwvWWVhcj48UmVj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</w:fldData>
              </w:fldChar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instrText xml:space="preserve"> ADDIN EN.CITE </w:instrText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begin">
                <w:fldData xml:space="preserve">PEVuZE5vdGU+PENpdGU+PEF1dGhvcj5Hb3VkPC9BdXRob3I+PFllYXI+MTk5MDwvWWVhcj48UmVj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</w:fldData>
              </w:fldChar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instrText xml:space="preserve"> ADDIN EN.CITE.DATA </w:instrText>
            </w:r>
            <w:r>
              <w:rPr>
                <w:rFonts w:hAnsiTheme="minorHAnsi" w:cstheme="minorHAnsi"/>
                <w:bCs/>
                <w:sz w:val="20"/>
                <w:szCs w:val="20"/>
              </w:rPr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bCs/>
                <w:sz w:val="20"/>
                <w:szCs w:val="20"/>
              </w:rPr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separate"/>
            </w:r>
            <w:r w:rsidRPr="00C577BB">
              <w:rPr>
                <w:rFonts w:hAnsiTheme="minorHAnsi" w:cstheme="minorHAnsi"/>
                <w:bCs/>
                <w:noProof/>
                <w:sz w:val="20"/>
                <w:szCs w:val="20"/>
                <w:lang w:val="nl-NL"/>
              </w:rPr>
              <w:t>(Antony et al., 1992; Goud et al., 1990; Sun et al., 2007)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end"/>
            </w:r>
          </w:p>
          <w:p w14:paraId="52CD9D5D" w14:textId="34C8621E" w:rsidR="00FC65AD" w:rsidRDefault="00FC65AD" w:rsidP="00FC65AD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Viability</w:t>
            </w:r>
          </w:p>
          <w:p w14:paraId="3DE3DCA9" w14:textId="4AE36066" w:rsidR="00FC65AD" w:rsidRPr="00EB68CF" w:rsidRDefault="00FC65AD" w:rsidP="00FC65AD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CYXJkaW48L0F1dGhvcj48WWVhcj4yMDE1PC9ZZWFyPjxS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==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CYXJkaW48L0F1dGhvcj48WWVhcj4yMDE1PC9ZZWFyPjxS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==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>
              <w:rPr>
                <w:rFonts w:hAnsiTheme="minorHAnsi" w:cstheme="minorHAnsi"/>
                <w:noProof/>
                <w:sz w:val="20"/>
                <w:szCs w:val="20"/>
              </w:rPr>
              <w:t>(Bardin et al., 2015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C67B95" w:rsidRPr="00CF23DC" w14:paraId="087DFD98" w14:textId="77777777" w:rsidTr="00C67B95">
        <w:trPr>
          <w:trHeight w:val="340"/>
        </w:trPr>
        <w:tc>
          <w:tcPr>
            <w:tcW w:w="1412" w:type="dxa"/>
          </w:tcPr>
          <w:p w14:paraId="42A134B5" w14:textId="2010A34E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Rab6b</w:t>
            </w:r>
          </w:p>
        </w:tc>
        <w:tc>
          <w:tcPr>
            <w:tcW w:w="1276" w:type="dxa"/>
            <w:vMerge/>
          </w:tcPr>
          <w:p w14:paraId="3D6FD08E" w14:textId="4A007B51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701" w:type="dxa"/>
            <w:vMerge/>
          </w:tcPr>
          <w:p w14:paraId="05A0B866" w14:textId="54622E65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2275" w:type="dxa"/>
          </w:tcPr>
          <w:p w14:paraId="4A31BD86" w14:textId="612E62B0" w:rsidR="001E0B94" w:rsidRPr="008464CD" w:rsidRDefault="001E0B94" w:rsidP="00FE2771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7E571E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Golgi-associated membrane trafficking </w:t>
            </w:r>
          </w:p>
        </w:tc>
        <w:tc>
          <w:tcPr>
            <w:tcW w:w="2262" w:type="dxa"/>
          </w:tcPr>
          <w:p w14:paraId="5B3BE327" w14:textId="266B4651" w:rsidR="001E0B94" w:rsidRPr="008464CD" w:rsidRDefault="001E0B94" w:rsidP="00FE2771">
            <w:pPr>
              <w:rPr>
                <w:rFonts w:hAnsiTheme="minorHAnsi" w:cstheme="minorHAnsi"/>
                <w:b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7E2678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 w:rsidRPr="008464CD">
              <w:rPr>
                <w:rFonts w:hAnsiTheme="minorHAnsi" w:cstheme="minorHAnsi"/>
                <w:sz w:val="20"/>
                <w:szCs w:val="20"/>
              </w:rPr>
              <w:t>Golgi</w:t>
            </w:r>
            <w:r>
              <w:rPr>
                <w:rFonts w:hAnsiTheme="minorHAnsi" w:cstheme="minorHAnsi"/>
                <w:sz w:val="20"/>
                <w:szCs w:val="20"/>
              </w:rPr>
              <w:t xml:space="preserve"> </w:t>
            </w:r>
          </w:p>
        </w:tc>
        <w:tc>
          <w:tcPr>
            <w:tcW w:w="1559" w:type="dxa"/>
          </w:tcPr>
          <w:p w14:paraId="51F91889" w14:textId="7A71BC0E" w:rsidR="001E0B94" w:rsidRPr="002F35A9" w:rsidRDefault="001E0B94" w:rsidP="00FE2771">
            <w:pPr>
              <w:rPr>
                <w:rFonts w:hAnsiTheme="minorHAnsi" w:cstheme="minorHAnsi"/>
                <w:sz w:val="20"/>
                <w:szCs w:val="20"/>
              </w:rPr>
            </w:pPr>
            <w:r w:rsidRPr="005343B9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F35A9">
              <w:rPr>
                <w:rFonts w:hAnsiTheme="minorHAnsi" w:cstheme="minorHAnsi"/>
                <w:sz w:val="20"/>
                <w:szCs w:val="20"/>
              </w:rPr>
              <w:t>: viable</w:t>
            </w:r>
          </w:p>
          <w:p w14:paraId="7A6F2DC8" w14:textId="4011B794" w:rsidR="001E0B94" w:rsidRPr="002F35A9" w:rsidRDefault="001E0B94" w:rsidP="00FE2771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4903" w:type="dxa"/>
          </w:tcPr>
          <w:p w14:paraId="09828582" w14:textId="0668D658" w:rsidR="00CD5557" w:rsidRDefault="00CD5557" w:rsidP="00CD5557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Function</w:t>
            </w:r>
            <w:r w:rsidR="004B1375">
              <w:rPr>
                <w:rFonts w:hAnsiTheme="minorHAnsi" w:cstheme="minorHAnsi"/>
                <w:b/>
                <w:bCs/>
                <w:sz w:val="20"/>
                <w:szCs w:val="20"/>
              </w:rPr>
              <w:t xml:space="preserve"> and subcellular localization</w:t>
            </w:r>
          </w:p>
          <w:p w14:paraId="6936BEED" w14:textId="77777777" w:rsidR="00CD5557" w:rsidRDefault="00CD5557" w:rsidP="00CD5557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M</w:t>
            </w:r>
            <w:r w:rsidRPr="00AA453C"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PcGRhbTwvQXV0aG9yPjxZZWFyPjIwMDA8L1llYXI+PFJl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==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PcGRhbTwvQXV0aG9yPjxZZWFyPjIwMDA8L1llYXI+PFJl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==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>
              <w:rPr>
                <w:rFonts w:hAnsiTheme="minorHAnsi" w:cstheme="minorHAnsi"/>
                <w:noProof/>
                <w:sz w:val="20"/>
                <w:szCs w:val="20"/>
              </w:rPr>
              <w:t>(Opdam et al., 2000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4CF6BBEC" w14:textId="77777777" w:rsidR="003026FA" w:rsidRDefault="003026FA" w:rsidP="00CD5557">
            <w:pPr>
              <w:rPr>
                <w:rFonts w:hAnsiTheme="minorHAnsi" w:cstheme="minorHAnsi"/>
                <w:b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Viability</w:t>
            </w:r>
          </w:p>
          <w:p w14:paraId="74E4CC49" w14:textId="38C5453B" w:rsidR="003026FA" w:rsidRPr="003026FA" w:rsidRDefault="003026FA" w:rsidP="00CD5557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begin"/>
            </w:r>
            <w:r w:rsidR="0095439B">
              <w:rPr>
                <w:rFonts w:hAnsiTheme="minorHAnsi" w:cstheme="minorHAnsi"/>
                <w:sz w:val="20"/>
                <w:szCs w:val="20"/>
              </w:rPr>
              <w:instrText xml:space="preserve"> ADDIN EN.CITE &lt;EndNote&gt;&lt;Cite&gt;&lt;Author&gt;Nyitrai&lt;/Author&gt;&lt;Year&gt;2020&lt;/Year&gt;&lt;RecNum&gt;384&lt;/RecNum&gt;&lt;DisplayText&gt;(Nyitrai et al., 2020)&lt;/DisplayText&gt;&lt;record&gt;&lt;rec-number&gt;384&lt;/rec-number&gt;&lt;foreign-keys&gt;&lt;key app="EN" db-id="e9t0f9vxyzfpvlefz2k5rrsupwvfa5eava90" timestamp="1611825176"&gt;384&lt;/key&gt;&lt;/foreign-keys&gt;&lt;ref-type name="Journal Article"&gt;17&lt;/ref-type&gt;&lt;contributors&gt;&lt;authors&gt;&lt;author&gt;Nyitrai, H.&lt;/author&gt;&lt;author&gt;Wang, S. S. H.&lt;/author&gt;&lt;author&gt;Kaeser, P. S.&lt;/author&gt;&lt;/authors&gt;&lt;/contributors&gt;&lt;auth-address&gt;Department of Neurobiology, Harvard Medical School, Boston, MA 02115, USA.&amp;#xD;Department of Neurobiology, Harvard Medical School, Boston, MA 02115, USA. Electronic address: kaeser@hms.harvard.edu.&lt;/auth-address&gt;&lt;titles&gt;&lt;title&gt;ELKS1 Captures Rab6-Marked Vesicular Cargo in Presynaptic Nerve Terminals&lt;/title&gt;&lt;secondary-title&gt;Cell Rep&lt;/secondary-title&gt;&lt;/titles&gt;&lt;periodical&gt;&lt;full-title&gt;Cell Rep&lt;/full-title&gt;&lt;/periodical&gt;&lt;pages&gt;107712&lt;/pages&gt;&lt;volume&gt;31&lt;/volume&gt;&lt;number&gt;10&lt;/number&gt;&lt;edition&gt;2020/06/11&lt;/edition&gt;&lt;keywords&gt;&lt;keyword&gt;*Cast&lt;/keyword&gt;&lt;keyword&gt;*Elks1&lt;/keyword&gt;&lt;keyword&gt;*Erc1&lt;/keyword&gt;&lt;keyword&gt;*Golgin&lt;/keyword&gt;&lt;keyword&gt;*Rab6&lt;/keyword&gt;&lt;keyword&gt;*Rab6IP2&lt;/keyword&gt;&lt;keyword&gt;*active zone&lt;/keyword&gt;&lt;keyword&gt;*axonal traffic&lt;/keyword&gt;&lt;keyword&gt;*cargo capture&lt;/keyword&gt;&lt;keyword&gt;*synaptic vesicle&lt;/keyword&gt;&lt;keyword&gt;Management, LP.&lt;/keyword&gt;&lt;/keywords&gt;&lt;dates&gt;&lt;year&gt;2020&lt;/year&gt;&lt;pub-dates&gt;&lt;date&gt;Jun 9&lt;/date&gt;&lt;/pub-dates&gt;&lt;/dates&gt;&lt;isbn&gt;2211-1247 (Electronic)&lt;/isbn&gt;&lt;accession-num&gt;32521280&lt;/accession-num&gt;&lt;urls&gt;&lt;related-urls&gt;&lt;url&gt;https://www.ncbi.nlm.nih.gov/pubmed/32521280&lt;/url&gt;&lt;/related-urls&gt;&lt;/urls&gt;&lt;custom2&gt;PMC7360120&lt;/custom2&gt;&lt;electronic-resource-num&gt;10.1016/j.celrep.2020.107712&lt;/electronic-resource-num&gt;&lt;/record&gt;&lt;/Cite&gt;&lt;/EndNote&gt;</w:instrTex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95439B">
              <w:rPr>
                <w:rFonts w:hAnsiTheme="minorHAnsi" w:cstheme="minorHAnsi"/>
                <w:noProof/>
                <w:sz w:val="20"/>
                <w:szCs w:val="20"/>
              </w:rPr>
              <w:t>(Nyitrai et al., 2020)</w: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C67B95" w:rsidRPr="00CF23DC" w14:paraId="4F384C88" w14:textId="77777777" w:rsidTr="00C67B95">
        <w:trPr>
          <w:trHeight w:val="340"/>
        </w:trPr>
        <w:tc>
          <w:tcPr>
            <w:tcW w:w="1412" w:type="dxa"/>
          </w:tcPr>
          <w:p w14:paraId="2B1B0983" w14:textId="288A9C69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 xml:space="preserve">Rab6c* </w:t>
            </w:r>
          </w:p>
        </w:tc>
        <w:tc>
          <w:tcPr>
            <w:tcW w:w="1276" w:type="dxa"/>
            <w:vMerge/>
          </w:tcPr>
          <w:p w14:paraId="4748B6B0" w14:textId="22F27C76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701" w:type="dxa"/>
            <w:vMerge/>
          </w:tcPr>
          <w:p w14:paraId="4B955E72" w14:textId="103DF4CF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2275" w:type="dxa"/>
          </w:tcPr>
          <w:p w14:paraId="576EAA90" w14:textId="1FFDCE5D" w:rsidR="001E0B94" w:rsidRPr="00410593" w:rsidRDefault="001E0B94" w:rsidP="00FE2771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7E571E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cell cycle progression </w:t>
            </w:r>
          </w:p>
        </w:tc>
        <w:tc>
          <w:tcPr>
            <w:tcW w:w="2262" w:type="dxa"/>
          </w:tcPr>
          <w:p w14:paraId="53E81CA0" w14:textId="569E1CC3" w:rsidR="001E0B94" w:rsidRDefault="001E0B94" w:rsidP="00410593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7E2678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centrosome </w:t>
            </w:r>
          </w:p>
          <w:p w14:paraId="6C6748D4" w14:textId="1CCF331A" w:rsidR="001E0B94" w:rsidRPr="00410593" w:rsidRDefault="001E0B94" w:rsidP="00410593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559" w:type="dxa"/>
          </w:tcPr>
          <w:p w14:paraId="24E921FA" w14:textId="3805A800" w:rsidR="001E0B94" w:rsidRPr="002F35A9" w:rsidRDefault="001E0B94" w:rsidP="00FE2771">
            <w:pPr>
              <w:rPr>
                <w:rFonts w:hAnsiTheme="minorHAnsi" w:cstheme="minorHAnsi"/>
                <w:sz w:val="20"/>
                <w:szCs w:val="20"/>
              </w:rPr>
            </w:pPr>
            <w:r w:rsidRPr="005343B9">
              <w:rPr>
                <w:rFonts w:hAnsiTheme="minorHAnsi" w:cstheme="minorHAnsi"/>
                <w:b/>
                <w:sz w:val="20"/>
                <w:szCs w:val="20"/>
              </w:rPr>
              <w:lastRenderedPageBreak/>
              <w:t>M</w:t>
            </w:r>
            <w:r w:rsidRPr="002F35A9"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t>no KO model</w:t>
            </w:r>
          </w:p>
        </w:tc>
        <w:tc>
          <w:tcPr>
            <w:tcW w:w="4903" w:type="dxa"/>
          </w:tcPr>
          <w:p w14:paraId="1867035E" w14:textId="7EF39F58" w:rsidR="00391AD5" w:rsidRDefault="00391AD5" w:rsidP="00391AD5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Function</w:t>
            </w:r>
            <w:r w:rsidR="00AE526D">
              <w:rPr>
                <w:rFonts w:hAnsiTheme="minorHAnsi" w:cstheme="minorHAnsi"/>
                <w:b/>
                <w:bCs/>
                <w:sz w:val="20"/>
                <w:szCs w:val="20"/>
              </w:rPr>
              <w:t xml:space="preserve"> and subcellular localization</w:t>
            </w:r>
          </w:p>
          <w:p w14:paraId="26D83364" w14:textId="493E7ABC" w:rsidR="00391AD5" w:rsidRPr="00EB68CF" w:rsidRDefault="00391AD5" w:rsidP="00391AD5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lastRenderedPageBreak/>
              <w:t>M</w:t>
            </w:r>
            <w:r w:rsidRPr="00AA453C"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Zb3VuZzwvQXV0aG9yPjxZZWFyPjIwMTA8L1llYXI+PFJl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Zb3VuZzwvQXV0aG9yPjxZZWFyPjIwMTA8L1llYXI+PFJl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>
              <w:rPr>
                <w:rFonts w:hAnsiTheme="minorHAnsi" w:cstheme="minorHAnsi"/>
                <w:noProof/>
                <w:sz w:val="20"/>
                <w:szCs w:val="20"/>
              </w:rPr>
              <w:t>(Young et al., 2010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C67B95" w:rsidRPr="00CF23DC" w14:paraId="1F382202" w14:textId="77777777" w:rsidTr="00C67B95">
        <w:trPr>
          <w:trHeight w:val="340"/>
        </w:trPr>
        <w:tc>
          <w:tcPr>
            <w:tcW w:w="1412" w:type="dxa"/>
          </w:tcPr>
          <w:p w14:paraId="4F6C0286" w14:textId="77777777" w:rsidR="00CD026E" w:rsidRDefault="00CD026E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5EE39EE8" w14:textId="3F62E15A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Rab6d (Rab41)</w:t>
            </w:r>
          </w:p>
        </w:tc>
        <w:tc>
          <w:tcPr>
            <w:tcW w:w="1276" w:type="dxa"/>
            <w:vMerge/>
          </w:tcPr>
          <w:p w14:paraId="5D54186D" w14:textId="09D8666F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701" w:type="dxa"/>
            <w:vMerge/>
          </w:tcPr>
          <w:p w14:paraId="7E39E7E2" w14:textId="1BBBE943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2275" w:type="dxa"/>
          </w:tcPr>
          <w:p w14:paraId="444DC2D2" w14:textId="5C639F44" w:rsidR="001E0B94" w:rsidRPr="00101A7E" w:rsidRDefault="001E0B94" w:rsidP="00FE2771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7E571E"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 w:rsidRPr="00101A7E">
              <w:rPr>
                <w:rFonts w:hAnsiTheme="minorHAnsi" w:cstheme="minorHAnsi"/>
                <w:b/>
                <w:bCs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 xml:space="preserve">Golgi ribbon formation, ER-to-Golgi trafficking </w:t>
            </w:r>
          </w:p>
        </w:tc>
        <w:tc>
          <w:tcPr>
            <w:tcW w:w="2262" w:type="dxa"/>
          </w:tcPr>
          <w:p w14:paraId="3BF10150" w14:textId="5CEEA6E0" w:rsidR="001E0B94" w:rsidRPr="00101A7E" w:rsidRDefault="001E0B94" w:rsidP="00FE2771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7E2678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Golgi </w:t>
            </w:r>
          </w:p>
          <w:p w14:paraId="60491294" w14:textId="77777777" w:rsidR="001E0B94" w:rsidRDefault="001E0B94" w:rsidP="00101A7E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31F67033" w14:textId="27CC363A" w:rsidR="001E0B94" w:rsidRPr="00101A7E" w:rsidRDefault="001E0B94" w:rsidP="00101A7E">
            <w:pPr>
              <w:ind w:firstLine="720"/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559" w:type="dxa"/>
          </w:tcPr>
          <w:p w14:paraId="5F403F52" w14:textId="01F15C50" w:rsidR="001E0B94" w:rsidRPr="002F35A9" w:rsidRDefault="001E0B94" w:rsidP="00FE2771">
            <w:pPr>
              <w:rPr>
                <w:rFonts w:hAnsiTheme="minorHAnsi" w:cstheme="minorHAnsi"/>
                <w:sz w:val="20"/>
                <w:szCs w:val="20"/>
              </w:rPr>
            </w:pPr>
            <w:r w:rsidRPr="005343B9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F35A9"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t>no KO model</w:t>
            </w:r>
            <w:r w:rsidRPr="002F35A9">
              <w:rPr>
                <w:rFonts w:hAnsiTheme="minorHAnsi" w:cstheme="minorHAnsi"/>
                <w:sz w:val="20"/>
                <w:szCs w:val="20"/>
              </w:rPr>
              <w:t xml:space="preserve"> </w:t>
            </w:r>
          </w:p>
          <w:p w14:paraId="2B9B3F3B" w14:textId="1272E26F" w:rsidR="001E0B94" w:rsidRPr="002F35A9" w:rsidRDefault="001E0B94" w:rsidP="00FE2771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4903" w:type="dxa"/>
          </w:tcPr>
          <w:p w14:paraId="58AFCD41" w14:textId="6334E7B5" w:rsidR="006200FF" w:rsidRPr="00C577BB" w:rsidRDefault="006200FF" w:rsidP="006200FF">
            <w:pPr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Function</w:t>
            </w:r>
          </w:p>
          <w:p w14:paraId="124C8EA6" w14:textId="77777777" w:rsidR="001E0B94" w:rsidRPr="00C577BB" w:rsidRDefault="006200FF" w:rsidP="006200FF">
            <w:pPr>
              <w:rPr>
                <w:rFonts w:hAnsiTheme="minorHAnsi" w:cstheme="minorHAnsi"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begin">
                <w:fldData xml:space="preserve">PEVuZE5vdGU+PENpdGU+PEF1dGhvcj5MaXU8L0F1dGhvcj48WWVhcj4yMDEzPC9ZZWFyPjxSZWNO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</w:fldData>
              </w:fldChar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instrText xml:space="preserve"> ADDIN EN.CITE </w:instrText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begin">
                <w:fldData xml:space="preserve">PEVuZE5vdGU+PENpdGU+PEF1dGhvcj5MaXU8L0F1dGhvcj48WWVhcj4yMDEzPC9ZZWFyPjxSZWNO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</w:fldData>
              </w:fldChar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instrText xml:space="preserve"> ADDIN EN.CITE.DATA </w:instrText>
            </w:r>
            <w:r>
              <w:rPr>
                <w:rFonts w:hAnsiTheme="minorHAnsi" w:cstheme="minorHAnsi"/>
                <w:bCs/>
                <w:sz w:val="20"/>
                <w:szCs w:val="20"/>
              </w:rPr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bCs/>
                <w:sz w:val="20"/>
                <w:szCs w:val="20"/>
              </w:rPr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separate"/>
            </w:r>
            <w:r w:rsidRPr="00C577BB">
              <w:rPr>
                <w:rFonts w:hAnsiTheme="minorHAnsi" w:cstheme="minorHAnsi"/>
                <w:bCs/>
                <w:noProof/>
                <w:sz w:val="20"/>
                <w:szCs w:val="20"/>
                <w:lang w:val="nl-NL"/>
              </w:rPr>
              <w:t>(Liu et al., 2013; Liu et al., 2016)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end"/>
            </w:r>
          </w:p>
          <w:p w14:paraId="1E093240" w14:textId="7FA9E497" w:rsidR="006200FF" w:rsidRDefault="006200FF" w:rsidP="006200FF">
            <w:pPr>
              <w:rPr>
                <w:rFonts w:hAnsiTheme="minorHAnsi" w:cstheme="minorHAnsi"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Subcellular localization</w:t>
            </w:r>
          </w:p>
          <w:p w14:paraId="235F6F28" w14:textId="78C032F5" w:rsidR="006200FF" w:rsidRPr="00EB68CF" w:rsidRDefault="006200FF" w:rsidP="006200FF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/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 &lt;EndNote&gt;&lt;Cite&gt;&lt;Author&gt;Liu&lt;/Author&gt;&lt;Year&gt;2013&lt;/Year&gt;&lt;RecNum&gt;318&lt;/RecNum&gt;&lt;DisplayText&gt;(Liu et al., 2013)&lt;/DisplayText&gt;&lt;record&gt;&lt;rec-number&gt;318&lt;/rec-number&gt;&lt;foreign-keys&gt;&lt;key app="EN" db-id="e9t0f9vxyzfpvlefz2k5rrsupwvfa5eava90" timestamp="1607261833"&gt;318&lt;/key&gt;&lt;/foreign-keys&gt;&lt;ref-type name="Journal Article"&gt;17&lt;/ref-type&gt;&lt;contributors&gt;&lt;authors&gt;&lt;author&gt;Liu, S.&lt;/author&gt;&lt;author&gt;Hunt, L.&lt;/author&gt;&lt;author&gt;Storrie, B.&lt;/author&gt;&lt;/authors&gt;&lt;/contributors&gt;&lt;auth-address&gt;Department of Physiology and Biophysics, University of Arkansas for Medical Sciences, Little Rock, Arkansas, United States of America.&lt;/auth-address&gt;&lt;titles&gt;&lt;title&gt;Rab41 is a novel regulator of Golgi apparatus organization that is needed for ER-to-Golgi trafficking and cell growth&lt;/title&gt;&lt;secondary-title&gt;PLoS One&lt;/secondary-title&gt;&lt;/titles&gt;&lt;periodical&gt;&lt;full-title&gt;PLoS One&lt;/full-title&gt;&lt;/periodical&gt;&lt;pages&gt;e71886&lt;/pages&gt;&lt;volume&gt;8&lt;/volume&gt;&lt;number&gt;8&lt;/number&gt;&lt;edition&gt;2013/08/13&lt;/edition&gt;&lt;keywords&gt;&lt;keyword&gt;Amino Acid Sequence&lt;/keyword&gt;&lt;keyword&gt;Cell Membrane/metabolism&lt;/keyword&gt;&lt;keyword&gt;Cell Proliferation&lt;/keyword&gt;&lt;keyword&gt;Endoplasmic Reticulum/*metabolism&lt;/keyword&gt;&lt;keyword&gt;Gene Knockdown Techniques&lt;/keyword&gt;&lt;keyword&gt;Golgi Apparatus/*metabolism&lt;/keyword&gt;&lt;keyword&gt;HeLa Cells&lt;/keyword&gt;&lt;keyword&gt;Humans&lt;/keyword&gt;&lt;keyword&gt;Molecular Sequence Data&lt;/keyword&gt;&lt;keyword&gt;Protein Transport&lt;/keyword&gt;&lt;keyword&gt;rab GTP-Binding Proteins/chemistry/deficiency/genetics/*metabolism&lt;/keyword&gt;&lt;/keywords&gt;&lt;dates&gt;&lt;year&gt;2013&lt;/year&gt;&lt;/dates&gt;&lt;isbn&gt;1932-6203 (Electronic)&amp;#xD;1932-6203 (Linking)&lt;/isbn&gt;&lt;accession-num&gt;23936529&lt;/accession-num&gt;&lt;urls&gt;&lt;related-urls&gt;&lt;url&gt;https://www.ncbi.nlm.nih.gov/pubmed/23936529&lt;/url&gt;&lt;/related-urls&gt;&lt;/urls&gt;&lt;custom2&gt;PMC3735572&lt;/custom2&gt;&lt;electronic-resource-num&gt;10.1371/journal.pone.0071886&lt;/electronic-resource-num&gt;&lt;/record&gt;&lt;/Cite&gt;&lt;/EndNote&gt;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>
              <w:rPr>
                <w:rFonts w:hAnsiTheme="minorHAnsi" w:cstheme="minorHAnsi"/>
                <w:noProof/>
                <w:sz w:val="20"/>
                <w:szCs w:val="20"/>
              </w:rPr>
              <w:t>(Liu et al., 2013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C67B95" w:rsidRPr="00CF23DC" w14:paraId="33816008" w14:textId="77777777" w:rsidTr="00C67B95">
        <w:trPr>
          <w:trHeight w:val="340"/>
        </w:trPr>
        <w:tc>
          <w:tcPr>
            <w:tcW w:w="1412" w:type="dxa"/>
          </w:tcPr>
          <w:p w14:paraId="73E32342" w14:textId="77777777" w:rsidR="00CD026E" w:rsidRDefault="00CD026E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62315BA0" w14:textId="7DA9BDCB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Rab7a</w:t>
            </w:r>
          </w:p>
        </w:tc>
        <w:tc>
          <w:tcPr>
            <w:tcW w:w="1276" w:type="dxa"/>
            <w:vMerge w:val="restart"/>
          </w:tcPr>
          <w:p w14:paraId="2073279A" w14:textId="77777777" w:rsidR="00CD026E" w:rsidRDefault="00CD026E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66ED93A4" w14:textId="6BCC8765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Ypt7</w:t>
            </w:r>
          </w:p>
          <w:p w14:paraId="1A94EDE8" w14:textId="3998F2BF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701" w:type="dxa"/>
            <w:vMerge w:val="restart"/>
          </w:tcPr>
          <w:p w14:paraId="60E8C7BA" w14:textId="77777777" w:rsidR="00CD026E" w:rsidRDefault="00CD026E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59DEF324" w14:textId="7CC306CC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DmRab7</w:t>
            </w:r>
          </w:p>
          <w:p w14:paraId="5E779C85" w14:textId="63264126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2275" w:type="dxa"/>
          </w:tcPr>
          <w:p w14:paraId="443882EB" w14:textId="4A84C594" w:rsidR="001E0B94" w:rsidRPr="0072073F" w:rsidRDefault="001E0B94" w:rsidP="00FE2771">
            <w:pPr>
              <w:rPr>
                <w:rFonts w:hAnsiTheme="minorHAnsi" w:cstheme="minorHAnsi"/>
                <w:bCs/>
                <w:sz w:val="20"/>
                <w:szCs w:val="20"/>
              </w:rPr>
            </w:pPr>
            <w:r w:rsidRPr="00F916D9">
              <w:rPr>
                <w:rFonts w:hAnsiTheme="minorHAnsi" w:cstheme="minorHAnsi"/>
                <w:b/>
                <w:bCs/>
                <w:sz w:val="20"/>
                <w:szCs w:val="20"/>
              </w:rPr>
              <w:t>M</w:t>
            </w:r>
            <w:r w:rsidRPr="00B01F3C"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 xml:space="preserve">maturation MVBs, fusion MVBs to lysosomes, late endocytic membrane trafficking </w:t>
            </w:r>
          </w:p>
          <w:p w14:paraId="653AFED9" w14:textId="77777777" w:rsidR="001E0B94" w:rsidRDefault="001E0B94" w:rsidP="00FE2771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</w:p>
          <w:p w14:paraId="6031B6EE" w14:textId="679A5533" w:rsidR="001E0B94" w:rsidRDefault="001E0B94" w:rsidP="00FE2771">
            <w:pPr>
              <w:rPr>
                <w:rFonts w:hAnsiTheme="minorHAnsi" w:cstheme="minorHAnsi"/>
                <w:sz w:val="20"/>
                <w:szCs w:val="20"/>
              </w:rPr>
            </w:pPr>
            <w:r w:rsidRPr="00B2622A">
              <w:rPr>
                <w:rFonts w:hAnsiTheme="minorHAnsi" w:cstheme="minorHAnsi"/>
                <w:b/>
                <w:bCs/>
                <w:sz w:val="20"/>
                <w:szCs w:val="20"/>
              </w:rPr>
              <w:t>Sc</w:t>
            </w:r>
            <w:r w:rsidR="00B01F3C">
              <w:rPr>
                <w:rFonts w:hAnsiTheme="minorHAnsi" w:cstheme="minorHAnsi"/>
                <w:sz w:val="20"/>
                <w:szCs w:val="20"/>
              </w:rPr>
              <w:t>:</w:t>
            </w:r>
            <w:r w:rsidRPr="00B2622A">
              <w:rPr>
                <w:rFonts w:hAnsiTheme="minorHAnsi" w:cstheme="minorHAnsi"/>
                <w:b/>
                <w:bCs/>
                <w:sz w:val="20"/>
                <w:szCs w:val="20"/>
              </w:rPr>
              <w:t xml:space="preserve"> </w:t>
            </w:r>
            <w:r w:rsidRPr="00B2622A">
              <w:rPr>
                <w:rFonts w:hAnsiTheme="minorHAnsi" w:cstheme="minorHAnsi"/>
                <w:sz w:val="20"/>
                <w:szCs w:val="20"/>
              </w:rPr>
              <w:t>endocytosis, autophagy</w:t>
            </w:r>
            <w:r>
              <w:rPr>
                <w:rFonts w:hAnsiTheme="minorHAnsi" w:cstheme="minorHAnsi"/>
                <w:sz w:val="20"/>
                <w:szCs w:val="20"/>
              </w:rPr>
              <w:t xml:space="preserve"> </w:t>
            </w:r>
          </w:p>
          <w:p w14:paraId="38FA58FE" w14:textId="77777777" w:rsidR="001E0B94" w:rsidRDefault="001E0B94" w:rsidP="00FE2771">
            <w:pPr>
              <w:rPr>
                <w:rFonts w:hAnsiTheme="minorHAnsi" w:cstheme="minorHAnsi"/>
                <w:bCs/>
                <w:sz w:val="20"/>
                <w:szCs w:val="20"/>
              </w:rPr>
            </w:pPr>
          </w:p>
          <w:p w14:paraId="54DB6874" w14:textId="7C80369C" w:rsidR="001E0B94" w:rsidRPr="00783FF7" w:rsidRDefault="001E0B94" w:rsidP="00FE2771">
            <w:pPr>
              <w:rPr>
                <w:rFonts w:hAnsiTheme="minorHAnsi" w:cstheme="minorHAnsi"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Dm</w:t>
            </w:r>
            <w:r w:rsidRPr="00B01F3C"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 xml:space="preserve">targets endocytic cargo to late endosomes and lysosomes </w:t>
            </w:r>
          </w:p>
        </w:tc>
        <w:tc>
          <w:tcPr>
            <w:tcW w:w="2262" w:type="dxa"/>
          </w:tcPr>
          <w:p w14:paraId="59E35239" w14:textId="782B0F03" w:rsidR="001E0B94" w:rsidRPr="00F916D9" w:rsidRDefault="001E0B94" w:rsidP="00FE2771">
            <w:pPr>
              <w:rPr>
                <w:rFonts w:hAnsiTheme="minorHAnsi" w:cstheme="minorHAnsi"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M</w:t>
            </w:r>
            <w:r w:rsidRPr="007E2678"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 xml:space="preserve">late endosomes, lysosomes </w:t>
            </w:r>
          </w:p>
          <w:p w14:paraId="349EF8B4" w14:textId="77777777" w:rsidR="001E0B94" w:rsidRDefault="001E0B94" w:rsidP="00FE2771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</w:p>
          <w:p w14:paraId="0346021C" w14:textId="4EA2B4D6" w:rsidR="001E0B94" w:rsidRDefault="001E0B94" w:rsidP="00FE2771">
            <w:pPr>
              <w:rPr>
                <w:rFonts w:hAnsiTheme="minorHAnsi" w:cstheme="minorHAnsi"/>
                <w:sz w:val="20"/>
                <w:szCs w:val="20"/>
              </w:rPr>
            </w:pPr>
            <w:r w:rsidRPr="00B2622A">
              <w:rPr>
                <w:rFonts w:hAnsiTheme="minorHAnsi" w:cstheme="minorHAnsi"/>
                <w:b/>
                <w:bCs/>
                <w:sz w:val="20"/>
                <w:szCs w:val="20"/>
              </w:rPr>
              <w:t>Sc</w:t>
            </w:r>
            <w:r>
              <w:rPr>
                <w:rFonts w:hAnsiTheme="minorHAnsi" w:cstheme="minorHAnsi"/>
                <w:sz w:val="20"/>
                <w:szCs w:val="20"/>
              </w:rPr>
              <w:t xml:space="preserve">: late endosomes </w:t>
            </w:r>
          </w:p>
          <w:p w14:paraId="30E97E4B" w14:textId="77777777" w:rsidR="001E0B94" w:rsidRDefault="001E0B94" w:rsidP="00FE2771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3588D3AD" w14:textId="0DB308DA" w:rsidR="001E0B94" w:rsidRPr="00783FF7" w:rsidRDefault="001E0B94" w:rsidP="00FE2771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7E2678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late endosomes, maturing endosomes </w:t>
            </w:r>
          </w:p>
        </w:tc>
        <w:tc>
          <w:tcPr>
            <w:tcW w:w="1559" w:type="dxa"/>
          </w:tcPr>
          <w:p w14:paraId="6BA2BC73" w14:textId="12EE0786" w:rsidR="001E0B94" w:rsidRPr="00C577BB" w:rsidRDefault="001E0B94" w:rsidP="00FE2771">
            <w:pPr>
              <w:rPr>
                <w:rFonts w:hAnsiTheme="minorHAnsi" w:cstheme="minorHAnsi"/>
                <w:sz w:val="20"/>
                <w:szCs w:val="20"/>
                <w:lang w:val="de-DE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de-DE"/>
              </w:rPr>
              <w:t>M</w:t>
            </w:r>
            <w:r w:rsidRPr="00C577BB">
              <w:rPr>
                <w:rFonts w:hAnsiTheme="minorHAnsi" w:cstheme="minorHAnsi"/>
                <w:sz w:val="20"/>
                <w:szCs w:val="20"/>
                <w:lang w:val="de-DE"/>
              </w:rPr>
              <w:t xml:space="preserve">: </w:t>
            </w:r>
            <w:r w:rsidR="00DC2F58" w:rsidRPr="00C577BB">
              <w:rPr>
                <w:rFonts w:hAnsiTheme="minorHAnsi" w:cstheme="minorHAnsi"/>
                <w:sz w:val="20"/>
                <w:szCs w:val="20"/>
                <w:lang w:val="de-DE"/>
              </w:rPr>
              <w:t>lethal</w:t>
            </w:r>
          </w:p>
          <w:p w14:paraId="00B8B4B0" w14:textId="23A56BDB" w:rsidR="001E0B94" w:rsidRPr="00C577BB" w:rsidRDefault="001E0B94" w:rsidP="00FE2771">
            <w:pPr>
              <w:rPr>
                <w:rFonts w:hAnsiTheme="minorHAnsi" w:cstheme="minorHAnsi"/>
                <w:sz w:val="20"/>
                <w:szCs w:val="20"/>
                <w:lang w:val="de-DE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de-DE"/>
              </w:rPr>
              <w:t>Sc</w:t>
            </w:r>
            <w:r w:rsidRPr="00C577BB">
              <w:rPr>
                <w:rFonts w:hAnsiTheme="minorHAnsi" w:cstheme="minorHAnsi"/>
                <w:sz w:val="20"/>
                <w:szCs w:val="20"/>
                <w:lang w:val="de-DE"/>
              </w:rPr>
              <w:t xml:space="preserve">: viable </w:t>
            </w:r>
          </w:p>
          <w:p w14:paraId="0563F614" w14:textId="6098E288" w:rsidR="001E0B94" w:rsidRPr="00C577BB" w:rsidRDefault="001E0B94" w:rsidP="00FE2771">
            <w:pPr>
              <w:rPr>
                <w:rFonts w:hAnsiTheme="minorHAnsi" w:cstheme="minorHAnsi"/>
                <w:sz w:val="20"/>
                <w:szCs w:val="20"/>
                <w:lang w:val="de-DE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de-DE"/>
              </w:rPr>
              <w:t>Dm</w:t>
            </w:r>
            <w:r w:rsidRPr="00C577BB">
              <w:rPr>
                <w:rFonts w:hAnsiTheme="minorHAnsi" w:cstheme="minorHAnsi"/>
                <w:sz w:val="20"/>
                <w:szCs w:val="20"/>
                <w:lang w:val="de-DE"/>
              </w:rPr>
              <w:t xml:space="preserve">: lethal </w:t>
            </w:r>
          </w:p>
        </w:tc>
        <w:tc>
          <w:tcPr>
            <w:tcW w:w="4903" w:type="dxa"/>
          </w:tcPr>
          <w:p w14:paraId="7A9E2DB0" w14:textId="33B36CE4" w:rsidR="00B053E4" w:rsidRPr="00F955B9" w:rsidRDefault="00B053E4" w:rsidP="00B053E4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 w:rsidRPr="00F955B9">
              <w:rPr>
                <w:rFonts w:hAnsiTheme="minorHAnsi" w:cstheme="minorHAnsi"/>
                <w:b/>
                <w:bCs/>
                <w:sz w:val="20"/>
                <w:szCs w:val="20"/>
              </w:rPr>
              <w:t>Function</w:t>
            </w:r>
          </w:p>
          <w:p w14:paraId="2797B1FD" w14:textId="77777777" w:rsidR="001E0B94" w:rsidRPr="00F955B9" w:rsidRDefault="00B053E4" w:rsidP="00B053E4">
            <w:pPr>
              <w:rPr>
                <w:rFonts w:hAnsiTheme="minorHAnsi" w:cstheme="minorHAnsi"/>
                <w:bCs/>
                <w:sz w:val="20"/>
                <w:szCs w:val="20"/>
              </w:rPr>
            </w:pPr>
            <w:r w:rsidRPr="00F955B9">
              <w:rPr>
                <w:rFonts w:hAnsiTheme="minorHAnsi" w:cstheme="minorHAnsi"/>
                <w:b/>
                <w:bCs/>
                <w:sz w:val="20"/>
                <w:szCs w:val="20"/>
              </w:rPr>
              <w:t>M</w:t>
            </w:r>
            <w:r w:rsidRPr="00F955B9">
              <w:rPr>
                <w:rFonts w:hAnsiTheme="minorHAnsi" w:cstheme="minorHAnsi"/>
                <w:bCs/>
                <w:sz w:val="20"/>
                <w:szCs w:val="20"/>
              </w:rPr>
              <w:t xml:space="preserve">: 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begin">
                <w:fldData xml:space="preserve">PEVuZE5vdGU+PENpdGU+PEF1dGhvcj5WaXRlbGxpPC9BdXRob3I+PFllYXI+MTk5NzwvWWVhcj48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</w:fldData>
              </w:fldChar>
            </w:r>
            <w:r w:rsidRPr="00F955B9">
              <w:rPr>
                <w:rFonts w:hAnsiTheme="minorHAnsi" w:cstheme="minorHAnsi"/>
                <w:bCs/>
                <w:sz w:val="20"/>
                <w:szCs w:val="20"/>
              </w:rPr>
              <w:instrText xml:space="preserve"> ADDIN EN.CITE </w:instrText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begin">
                <w:fldData xml:space="preserve">PEVuZE5vdGU+PENpdGU+PEF1dGhvcj5WaXRlbGxpPC9BdXRob3I+PFllYXI+MTk5NzwvWWVhcj48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</w:fldData>
              </w:fldChar>
            </w:r>
            <w:r w:rsidRPr="00F955B9">
              <w:rPr>
                <w:rFonts w:hAnsiTheme="minorHAnsi" w:cstheme="minorHAnsi"/>
                <w:bCs/>
                <w:sz w:val="20"/>
                <w:szCs w:val="20"/>
              </w:rPr>
              <w:instrText xml:space="preserve"> ADDIN EN.CITE.DATA </w:instrText>
            </w:r>
            <w:r>
              <w:rPr>
                <w:rFonts w:hAnsiTheme="minorHAnsi" w:cstheme="minorHAnsi"/>
                <w:bCs/>
                <w:sz w:val="20"/>
                <w:szCs w:val="20"/>
              </w:rPr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bCs/>
                <w:sz w:val="20"/>
                <w:szCs w:val="20"/>
              </w:rPr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separate"/>
            </w:r>
            <w:r w:rsidRPr="00F955B9">
              <w:rPr>
                <w:rFonts w:hAnsiTheme="minorHAnsi" w:cstheme="minorHAnsi"/>
                <w:bCs/>
                <w:noProof/>
                <w:sz w:val="20"/>
                <w:szCs w:val="20"/>
              </w:rPr>
              <w:t>(Guerra and Bucci, 2016; Meresse et al., 1995; Vitelli et al., 1997)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end"/>
            </w:r>
          </w:p>
          <w:p w14:paraId="24AA5196" w14:textId="33FFBEDA" w:rsidR="00B053E4" w:rsidRPr="00C577BB" w:rsidRDefault="007115D2" w:rsidP="00B053E4">
            <w:pPr>
              <w:rPr>
                <w:rFonts w:hAnsiTheme="minorHAnsi" w:cstheme="minorHAnsi"/>
                <w:sz w:val="20"/>
                <w:szCs w:val="20"/>
                <w:lang w:val="de-DE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de-DE"/>
              </w:rPr>
              <w:t>Sc</w:t>
            </w:r>
            <w:r w:rsidRPr="00C577BB">
              <w:rPr>
                <w:rFonts w:hAnsiTheme="minorHAnsi" w:cstheme="minorHAnsi"/>
                <w:sz w:val="20"/>
                <w:szCs w:val="20"/>
                <w:lang w:val="de-DE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TY2hpbW1vbGxlcjwvQXV0aG9yPjxZZWFyPjE5OTM8L1ll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de-DE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TY2hpbW1vbGxlcjwvQXV0aG9yPjxZZWFyPjE5OTM8L1ll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de-DE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C577BB">
              <w:rPr>
                <w:rFonts w:hAnsiTheme="minorHAnsi" w:cstheme="minorHAnsi"/>
                <w:noProof/>
                <w:sz w:val="20"/>
                <w:szCs w:val="20"/>
                <w:lang w:val="de-DE"/>
              </w:rPr>
              <w:t>(Kirisako et al., 1999; Schimmoller and Riezman, 1993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75497680" w14:textId="5DBBFD4D" w:rsidR="007115D2" w:rsidRPr="00F955B9" w:rsidRDefault="007115D2" w:rsidP="00B053E4">
            <w:pPr>
              <w:rPr>
                <w:rFonts w:hAnsiTheme="minorHAnsi" w:cstheme="minorHAnsi"/>
                <w:sz w:val="20"/>
                <w:szCs w:val="20"/>
              </w:rPr>
            </w:pPr>
            <w:r w:rsidRPr="00F955B9"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F955B9"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begin">
                <w:fldData xml:space="preserve">PEVuZE5vdGU+PENpdGU+PEF1dGhvcj5FbnRjaGV2PC9BdXRob3I+PFllYXI+MjAwMDwvWWVhcj48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</w:fldData>
              </w:fldChar>
            </w:r>
            <w:r w:rsidRPr="00F955B9">
              <w:rPr>
                <w:rFonts w:hAnsiTheme="minorHAnsi" w:cstheme="minorHAnsi"/>
                <w:bCs/>
                <w:sz w:val="20"/>
                <w:szCs w:val="20"/>
              </w:rPr>
              <w:instrText xml:space="preserve"> ADDIN EN.CITE </w:instrText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begin">
                <w:fldData xml:space="preserve">PEVuZE5vdGU+PENpdGU+PEF1dGhvcj5FbnRjaGV2PC9BdXRob3I+PFllYXI+MjAwMDwvWWVhcj48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</w:fldData>
              </w:fldChar>
            </w:r>
            <w:r w:rsidRPr="00F955B9">
              <w:rPr>
                <w:rFonts w:hAnsiTheme="minorHAnsi" w:cstheme="minorHAnsi"/>
                <w:bCs/>
                <w:sz w:val="20"/>
                <w:szCs w:val="20"/>
              </w:rPr>
              <w:instrText xml:space="preserve"> ADDIN EN.CITE.DATA </w:instrText>
            </w:r>
            <w:r>
              <w:rPr>
                <w:rFonts w:hAnsiTheme="minorHAnsi" w:cstheme="minorHAnsi"/>
                <w:bCs/>
                <w:sz w:val="20"/>
                <w:szCs w:val="20"/>
              </w:rPr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bCs/>
                <w:sz w:val="20"/>
                <w:szCs w:val="20"/>
              </w:rPr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separate"/>
            </w:r>
            <w:r w:rsidRPr="00F955B9">
              <w:rPr>
                <w:rFonts w:hAnsiTheme="minorHAnsi" w:cstheme="minorHAnsi"/>
                <w:bCs/>
                <w:noProof/>
                <w:sz w:val="20"/>
                <w:szCs w:val="20"/>
              </w:rPr>
              <w:t>(Entchev et al., 2000)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end"/>
            </w:r>
          </w:p>
          <w:p w14:paraId="6F67F214" w14:textId="0565405F" w:rsidR="00B053E4" w:rsidRPr="00F955B9" w:rsidRDefault="00B053E4" w:rsidP="00B053E4">
            <w:pPr>
              <w:rPr>
                <w:rFonts w:hAnsiTheme="minorHAnsi" w:cstheme="minorHAnsi"/>
                <w:bCs/>
                <w:sz w:val="20"/>
                <w:szCs w:val="20"/>
              </w:rPr>
            </w:pPr>
            <w:r w:rsidRPr="00F955B9">
              <w:rPr>
                <w:rFonts w:hAnsiTheme="minorHAnsi" w:cstheme="minorHAnsi"/>
                <w:b/>
                <w:bCs/>
                <w:sz w:val="20"/>
                <w:szCs w:val="20"/>
              </w:rPr>
              <w:t>Subcellular localization</w:t>
            </w:r>
          </w:p>
          <w:p w14:paraId="6CAD891F" w14:textId="77777777" w:rsidR="00B053E4" w:rsidRPr="00C577BB" w:rsidRDefault="00B053E4" w:rsidP="00B053E4">
            <w:pPr>
              <w:rPr>
                <w:rFonts w:hAnsiTheme="minorHAnsi" w:cstheme="minorHAnsi"/>
                <w:bCs/>
                <w:sz w:val="20"/>
                <w:szCs w:val="20"/>
                <w:lang w:val="de-DE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de-DE"/>
              </w:rPr>
              <w:t>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de-DE"/>
              </w:rPr>
              <w:t>:</w:t>
            </w:r>
            <w:r w:rsidR="007115D2" w:rsidRPr="00C577BB">
              <w:rPr>
                <w:rFonts w:hAnsiTheme="minorHAnsi" w:cstheme="minorHAnsi"/>
                <w:bCs/>
                <w:sz w:val="20"/>
                <w:szCs w:val="20"/>
                <w:lang w:val="de-DE"/>
              </w:rPr>
              <w:t xml:space="preserve"> </w:t>
            </w:r>
            <w:r w:rsidR="007115D2">
              <w:rPr>
                <w:rFonts w:hAnsiTheme="minorHAnsi" w:cstheme="minorHAnsi"/>
                <w:bCs/>
                <w:sz w:val="20"/>
                <w:szCs w:val="20"/>
              </w:rPr>
              <w:fldChar w:fldCharType="begin">
                <w:fldData xml:space="preserve">PEVuZE5vdGU+PENpdGU+PEF1dGhvcj5NZXJlc3NlPC9BdXRob3I+PFllYXI+MTk5NTwvWWVhcj48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</w:fldData>
              </w:fldChar>
            </w:r>
            <w:r w:rsidR="007115D2" w:rsidRPr="00C577BB">
              <w:rPr>
                <w:rFonts w:hAnsiTheme="minorHAnsi" w:cstheme="minorHAnsi"/>
                <w:bCs/>
                <w:sz w:val="20"/>
                <w:szCs w:val="20"/>
                <w:lang w:val="de-DE"/>
              </w:rPr>
              <w:instrText xml:space="preserve"> ADDIN EN.CITE </w:instrText>
            </w:r>
            <w:r w:rsidR="007115D2">
              <w:rPr>
                <w:rFonts w:hAnsiTheme="minorHAnsi" w:cstheme="minorHAnsi"/>
                <w:bCs/>
                <w:sz w:val="20"/>
                <w:szCs w:val="20"/>
              </w:rPr>
              <w:fldChar w:fldCharType="begin">
                <w:fldData xml:space="preserve">PEVuZE5vdGU+PENpdGU+PEF1dGhvcj5NZXJlc3NlPC9BdXRob3I+PFllYXI+MTk5NTwvWWVhcj48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</w:fldData>
              </w:fldChar>
            </w:r>
            <w:r w:rsidR="007115D2" w:rsidRPr="00C577BB">
              <w:rPr>
                <w:rFonts w:hAnsiTheme="minorHAnsi" w:cstheme="minorHAnsi"/>
                <w:bCs/>
                <w:sz w:val="20"/>
                <w:szCs w:val="20"/>
                <w:lang w:val="de-DE"/>
              </w:rPr>
              <w:instrText xml:space="preserve"> ADDIN EN.CITE.DATA </w:instrText>
            </w:r>
            <w:r w:rsidR="007115D2">
              <w:rPr>
                <w:rFonts w:hAnsiTheme="minorHAnsi" w:cstheme="minorHAnsi"/>
                <w:bCs/>
                <w:sz w:val="20"/>
                <w:szCs w:val="20"/>
              </w:rPr>
            </w:r>
            <w:r w:rsidR="007115D2">
              <w:rPr>
                <w:rFonts w:hAnsiTheme="minorHAnsi" w:cstheme="minorHAnsi"/>
                <w:bCs/>
                <w:sz w:val="20"/>
                <w:szCs w:val="20"/>
              </w:rPr>
              <w:fldChar w:fldCharType="end"/>
            </w:r>
            <w:r w:rsidR="007115D2">
              <w:rPr>
                <w:rFonts w:hAnsiTheme="minorHAnsi" w:cstheme="minorHAnsi"/>
                <w:bCs/>
                <w:sz w:val="20"/>
                <w:szCs w:val="20"/>
              </w:rPr>
            </w:r>
            <w:r w:rsidR="007115D2">
              <w:rPr>
                <w:rFonts w:hAnsiTheme="minorHAnsi" w:cstheme="minorHAnsi"/>
                <w:bCs/>
                <w:sz w:val="20"/>
                <w:szCs w:val="20"/>
              </w:rPr>
              <w:fldChar w:fldCharType="separate"/>
            </w:r>
            <w:r w:rsidR="007115D2" w:rsidRPr="00C577BB">
              <w:rPr>
                <w:rFonts w:hAnsiTheme="minorHAnsi" w:cstheme="minorHAnsi"/>
                <w:bCs/>
                <w:noProof/>
                <w:sz w:val="20"/>
                <w:szCs w:val="20"/>
                <w:lang w:val="de-DE"/>
              </w:rPr>
              <w:t>(Meresse et al., 1995; Vitelli et al., 1997)</w:t>
            </w:r>
            <w:r w:rsidR="007115D2">
              <w:rPr>
                <w:rFonts w:hAnsiTheme="minorHAnsi" w:cstheme="minorHAnsi"/>
                <w:bCs/>
                <w:sz w:val="20"/>
                <w:szCs w:val="20"/>
              </w:rPr>
              <w:fldChar w:fldCharType="end"/>
            </w:r>
          </w:p>
          <w:p w14:paraId="1EB34ED1" w14:textId="53005DBE" w:rsidR="007115D2" w:rsidRPr="00C577BB" w:rsidRDefault="007115D2" w:rsidP="00B053E4">
            <w:pPr>
              <w:rPr>
                <w:rFonts w:hAnsiTheme="minorHAnsi" w:cstheme="minorHAnsi"/>
                <w:sz w:val="20"/>
                <w:szCs w:val="20"/>
                <w:lang w:val="de-DE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de-DE"/>
              </w:rPr>
              <w:t>Sc</w:t>
            </w:r>
            <w:r w:rsidRPr="00C577BB">
              <w:rPr>
                <w:rFonts w:hAnsiTheme="minorHAnsi" w:cstheme="minorHAnsi"/>
                <w:sz w:val="20"/>
                <w:szCs w:val="20"/>
                <w:lang w:val="de-DE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TY2hpbW1vbGxlcjwvQXV0aG9yPjxZZWFyPjE5OTM8L1ll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de-DE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TY2hpbW1vbGxlcjwvQXV0aG9yPjxZZWFyPjE5OTM8L1ll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de-DE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C577BB">
              <w:rPr>
                <w:rFonts w:hAnsiTheme="minorHAnsi" w:cstheme="minorHAnsi"/>
                <w:noProof/>
                <w:sz w:val="20"/>
                <w:szCs w:val="20"/>
                <w:lang w:val="de-DE"/>
              </w:rPr>
              <w:t>(Kirisako et al., 1999; Schimmoller and Riezman, 1993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020ECF73" w14:textId="77777777" w:rsidR="007115D2" w:rsidRPr="00C577BB" w:rsidRDefault="007115D2" w:rsidP="00B053E4">
            <w:pPr>
              <w:rPr>
                <w:rFonts w:hAnsiTheme="minorHAnsi" w:cstheme="minorHAnsi"/>
                <w:sz w:val="20"/>
                <w:szCs w:val="20"/>
                <w:lang w:val="de-DE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de-DE"/>
              </w:rPr>
              <w:t>Dm</w:t>
            </w:r>
            <w:r w:rsidRPr="00C577BB">
              <w:rPr>
                <w:rFonts w:hAnsiTheme="minorHAnsi" w:cstheme="minorHAnsi"/>
                <w:sz w:val="20"/>
                <w:szCs w:val="20"/>
                <w:lang w:val="de-DE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FbnRjaGV2PC9BdXRob3I+PFllYXI+MjAwMDwvWWVhcj48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de-DE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FbnRjaGV2PC9BdXRob3I+PFllYXI+MjAwMDwvWWVhcj48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de-DE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C577BB">
              <w:rPr>
                <w:rFonts w:hAnsiTheme="minorHAnsi" w:cstheme="minorHAnsi"/>
                <w:noProof/>
                <w:sz w:val="20"/>
                <w:szCs w:val="20"/>
                <w:lang w:val="de-DE"/>
              </w:rPr>
              <w:t>(Entchev et al., 2000; Yousefian et al., 2013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0D391991" w14:textId="18633250" w:rsidR="000A6397" w:rsidRPr="00C577BB" w:rsidRDefault="000A6397" w:rsidP="000A6397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nl-NL"/>
              </w:rPr>
              <w:t>Viability</w:t>
            </w:r>
          </w:p>
          <w:p w14:paraId="584BB53C" w14:textId="48E0AFE7" w:rsidR="00DC2F58" w:rsidRPr="00C577BB" w:rsidRDefault="00DC2F58" w:rsidP="000A6397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: </w: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begin"/>
            </w:r>
            <w:r w:rsidR="0095439B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&lt;EndNote&gt;&lt;Cite&gt;&lt;Author&gt;Kawamura&lt;/Author&gt;&lt;Year&gt;2012&lt;/Year&gt;&lt;RecNum&gt;370&lt;/RecNum&gt;&lt;DisplayText&gt;(Kawamura et al., 2012)&lt;/DisplayText&gt;&lt;record&gt;&lt;rec-number&gt;370&lt;/rec-number&gt;&lt;foreign-keys&gt;&lt;key app="EN" db-id="e9t0f9vxyzfpvlefz2k5rrsupwvfa5eava90" timestamp="1611500793"&gt;370&lt;/key&gt;&lt;/foreign-keys&gt;&lt;ref-type name="Journal Article"&gt;17&lt;/ref-type&gt;&lt;contributors&gt;&lt;authors&gt;&lt;author&gt;Kawamura, N.&lt;/author&gt;&lt;author&gt;Sun-Wada, G. H.&lt;/author&gt;&lt;author&gt;Aoyama, M.&lt;/author&gt;&lt;author&gt;Harada, A.&lt;/author&gt;&lt;author&gt;Takasuga, S.&lt;/author&gt;&lt;author&gt;Sasaki, T.&lt;/author&gt;&lt;author&gt;Wada, Y.&lt;/author&gt;&lt;/authors&gt;&lt;/contributors&gt;&lt;auth-address&gt;Department of Biochemistry, Faculty of Pharmaceutical Sciences, Doshisha Women&amp;apos;s College, Kyotanabe, Kyoto, Japan.&lt;/auth-address&gt;&lt;titles&gt;&lt;title&gt;Delivery of endosomes to lysosomes via microautophagy in the visceral endoderm of mouse embryos&lt;/title&gt;&lt;secondary-title&gt;Nat Commun&lt;/secondary-title&gt;&lt;/titles&gt;&lt;periodical&gt;&lt;full-title&gt;Nature Communications&lt;/full-title&gt;&lt;abbr-1&gt;Nat Commun&lt;/abbr-1&gt;&lt;/periodical&gt;&lt;pages&gt;1071&lt;/pages&gt;&lt;volume&gt;3&lt;/volume&gt;&lt;edition&gt;2012/09/20&lt;/edition&gt;&lt;keywords&gt;&lt;keyword&gt;Animals&lt;/keyword&gt;&lt;keyword&gt;Autophagy/*physiology&lt;/keyword&gt;&lt;keyword&gt;Cell Differentiation/genetics/physiology&lt;/keyword&gt;&lt;keyword&gt;Cell Line&lt;/keyword&gt;&lt;keyword&gt;Embryo, Mammalian/*cytology/*metabolism&lt;/keyword&gt;&lt;keyword&gt;Endoderm/*cytology/*metabolism&lt;/keyword&gt;&lt;keyword&gt;Endosomes/*metabolism&lt;/keyword&gt;&lt;keyword&gt;Flow Cytometry&lt;/keyword&gt;&lt;keyword&gt;Immunohistochemistry&lt;/keyword&gt;&lt;keyword&gt;Lysosomes/*metabolism&lt;/keyword&gt;&lt;keyword&gt;Mice&lt;/keyword&gt;&lt;keyword&gt;Mice, Inbred C57BL&lt;/keyword&gt;&lt;keyword&gt;Mice, Inbred ICR&lt;/keyword&gt;&lt;keyword&gt;rab GTP-Binding Proteins/genetics/metabolism&lt;/keyword&gt;&lt;/keywords&gt;&lt;dates&gt;&lt;year&gt;2012&lt;/year&gt;&lt;/dates&gt;&lt;isbn&gt;2041-1723 (Electronic)&amp;#xD;2041-1723 (Linking)&lt;/isbn&gt;&lt;accession-num&gt;22990867&lt;/accession-num&gt;&lt;urls&gt;&lt;related-urls&gt;&lt;url&gt;https://www.ncbi.nlm.nih.gov/pubmed/22990867&lt;/url&gt;&lt;/related-urls&gt;&lt;/urls&gt;&lt;electronic-resource-num&gt;10.1038/ncomms2069&lt;/electronic-resource-num&gt;&lt;/record&gt;&lt;/Cite&gt;&lt;/EndNote&gt;</w:instrTex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95439B"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Kawamura et al., 2012)</w: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24272937" w14:textId="6C00084F" w:rsidR="000A6397" w:rsidRPr="00C577BB" w:rsidRDefault="000A6397" w:rsidP="000A6397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nl-NL"/>
              </w:rPr>
              <w:t>Sc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: </w:t>
            </w:r>
            <w:r w:rsidRPr="002F35A9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HaWFldmVyPC9BdXRob3I+PFllYXI+MjAwMjwvWWVhcj48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Pr="002F35A9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HaWFldmVyPC9BdXRob3I+PFllYXI+MjAwMjwvWWVhcj48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Pr="002F35A9">
              <w:rPr>
                <w:rFonts w:hAnsiTheme="minorHAnsi" w:cstheme="minorHAnsi"/>
                <w:sz w:val="20"/>
                <w:szCs w:val="20"/>
              </w:rPr>
            </w:r>
            <w:r w:rsidRPr="002F35A9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Pr="002F35A9">
              <w:rPr>
                <w:rFonts w:hAnsiTheme="minorHAnsi" w:cstheme="minorHAnsi"/>
                <w:sz w:val="20"/>
                <w:szCs w:val="20"/>
              </w:rPr>
            </w:r>
            <w:r w:rsidRPr="002F35A9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Giaever et al., 2002)</w:t>
            </w:r>
            <w:r w:rsidRPr="002F35A9"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2DBC7FD8" w14:textId="64376B0C" w:rsidR="000A6397" w:rsidRPr="000A6397" w:rsidRDefault="000A6397" w:rsidP="000A6397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DaGVycnk8L0F1dGhvcj48WWVhcj4yMDEzPC9ZZWFyPjxS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==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DaGVycnk8L0F1dGhvcj48WWVhcj4yMDEzPC9ZZWFyPjxS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==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>
              <w:rPr>
                <w:rFonts w:hAnsiTheme="minorHAnsi" w:cstheme="minorHAnsi"/>
                <w:noProof/>
                <w:sz w:val="20"/>
                <w:szCs w:val="20"/>
              </w:rPr>
              <w:t>(Cherry et al., 2013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C67B95" w:rsidRPr="00CF23DC" w14:paraId="52FA76D2" w14:textId="77777777" w:rsidTr="00C67B95">
        <w:trPr>
          <w:trHeight w:val="340"/>
        </w:trPr>
        <w:tc>
          <w:tcPr>
            <w:tcW w:w="1412" w:type="dxa"/>
          </w:tcPr>
          <w:p w14:paraId="449D7FE8" w14:textId="77777777" w:rsidR="006B6051" w:rsidRDefault="006B6051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6000F459" w14:textId="63B57D87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Rab7b</w:t>
            </w:r>
          </w:p>
        </w:tc>
        <w:tc>
          <w:tcPr>
            <w:tcW w:w="1276" w:type="dxa"/>
            <w:vMerge/>
          </w:tcPr>
          <w:p w14:paraId="1FAAEE2C" w14:textId="05714EED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701" w:type="dxa"/>
            <w:vMerge/>
          </w:tcPr>
          <w:p w14:paraId="7B7FE0C7" w14:textId="6BE5619F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2275" w:type="dxa"/>
          </w:tcPr>
          <w:p w14:paraId="27B17233" w14:textId="629C8F50" w:rsidR="001E0B94" w:rsidRPr="002F35A9" w:rsidRDefault="001E0B94" w:rsidP="00C577BB">
            <w:pPr>
              <w:rPr>
                <w:rFonts w:hAnsiTheme="minorHAnsi" w:cstheme="minorHAnsi"/>
                <w:sz w:val="20"/>
                <w:szCs w:val="20"/>
              </w:rPr>
            </w:pPr>
            <w:r w:rsidRPr="00F916D9">
              <w:rPr>
                <w:rFonts w:hAnsiTheme="minorHAnsi" w:cstheme="minorHAnsi"/>
                <w:b/>
                <w:bCs/>
                <w:sz w:val="20"/>
                <w:szCs w:val="20"/>
              </w:rPr>
              <w:t>M</w:t>
            </w:r>
            <w:r w:rsidRPr="00B01F3C"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>maturation MVBs, fusion MVBs to lysosomes, late endocytic membrane trafficking</w:t>
            </w:r>
          </w:p>
        </w:tc>
        <w:tc>
          <w:tcPr>
            <w:tcW w:w="2262" w:type="dxa"/>
          </w:tcPr>
          <w:p w14:paraId="41172FCC" w14:textId="0D9EC99D" w:rsidR="001E0B94" w:rsidRPr="00F916D9" w:rsidRDefault="001E0B94" w:rsidP="001F10D2">
            <w:pPr>
              <w:rPr>
                <w:rFonts w:hAnsiTheme="minorHAnsi" w:cstheme="minorHAnsi"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M</w:t>
            </w:r>
            <w:r w:rsidRPr="007E2678"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 xml:space="preserve">late endosomes, lysosomes </w:t>
            </w:r>
          </w:p>
          <w:p w14:paraId="5500279C" w14:textId="77777777" w:rsidR="001E0B94" w:rsidRDefault="001E0B94" w:rsidP="001F10D2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</w:p>
          <w:p w14:paraId="33A7A12B" w14:textId="62947808" w:rsidR="001E0B94" w:rsidRPr="002F35A9" w:rsidRDefault="001E0B94" w:rsidP="001F10D2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559" w:type="dxa"/>
          </w:tcPr>
          <w:p w14:paraId="023D8100" w14:textId="3BEC1C22" w:rsidR="001E0B94" w:rsidRPr="002F35A9" w:rsidRDefault="001E0B94" w:rsidP="00FE2771">
            <w:pPr>
              <w:rPr>
                <w:rFonts w:hAnsiTheme="minorHAnsi" w:cstheme="minorHAnsi"/>
                <w:sz w:val="20"/>
                <w:szCs w:val="20"/>
              </w:rPr>
            </w:pPr>
            <w:r w:rsidRPr="005343B9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F35A9"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="00DC2F58">
              <w:rPr>
                <w:rFonts w:hAnsiTheme="minorHAnsi" w:cstheme="minorHAnsi"/>
                <w:sz w:val="20"/>
                <w:szCs w:val="20"/>
              </w:rPr>
              <w:t>lethal</w:t>
            </w:r>
          </w:p>
          <w:p w14:paraId="59097C2C" w14:textId="74CDC915" w:rsidR="001E0B94" w:rsidRPr="002F35A9" w:rsidRDefault="001E0B94" w:rsidP="00FE2771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4903" w:type="dxa"/>
          </w:tcPr>
          <w:p w14:paraId="3AAB9665" w14:textId="77777777" w:rsidR="006B6051" w:rsidRDefault="001C7569" w:rsidP="001C7569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Function</w:t>
            </w:r>
          </w:p>
          <w:p w14:paraId="35AD476C" w14:textId="05E844FF" w:rsidR="001E0B94" w:rsidRDefault="001C7569" w:rsidP="001C7569">
            <w:pPr>
              <w:rPr>
                <w:rFonts w:hAnsiTheme="minorHAnsi" w:cstheme="minorHAnsi"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M</w:t>
            </w:r>
            <w:r w:rsidRPr="00AA453C"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begin">
                <w:fldData xml:space="preserve">PEVuZE5vdGU+PENpdGU+PEF1dGhvcj5WaXRlbGxpPC9BdXRob3I+PFllYXI+MTk5NzwvWWVhcj48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</w:fldData>
              </w:fldChar>
            </w:r>
            <w:r>
              <w:rPr>
                <w:rFonts w:hAnsiTheme="minorHAnsi" w:cstheme="minorHAnsi"/>
                <w:bCs/>
                <w:sz w:val="20"/>
                <w:szCs w:val="20"/>
              </w:rPr>
              <w:instrText xml:space="preserve"> ADDIN EN.CITE </w:instrText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begin">
                <w:fldData xml:space="preserve">PEVuZE5vdGU+PENpdGU+PEF1dGhvcj5WaXRlbGxpPC9BdXRob3I+PFllYXI+MTk5NzwvWWVhcj48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</w:fldData>
              </w:fldChar>
            </w:r>
            <w:r>
              <w:rPr>
                <w:rFonts w:hAnsiTheme="minorHAnsi" w:cstheme="minorHAnsi"/>
                <w:bCs/>
                <w:sz w:val="20"/>
                <w:szCs w:val="20"/>
              </w:rPr>
              <w:instrText xml:space="preserve"> ADDIN EN.CITE.DATA </w:instrText>
            </w:r>
            <w:r>
              <w:rPr>
                <w:rFonts w:hAnsiTheme="minorHAnsi" w:cstheme="minorHAnsi"/>
                <w:bCs/>
                <w:sz w:val="20"/>
                <w:szCs w:val="20"/>
              </w:rPr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bCs/>
                <w:sz w:val="20"/>
                <w:szCs w:val="20"/>
              </w:rPr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separate"/>
            </w:r>
            <w:r>
              <w:rPr>
                <w:rFonts w:hAnsiTheme="minorHAnsi" w:cstheme="minorHAnsi"/>
                <w:bCs/>
                <w:noProof/>
                <w:sz w:val="20"/>
                <w:szCs w:val="20"/>
              </w:rPr>
              <w:t>(Guerra and Bucci, 2016; Meresse et al., 1995; Vitelli et al., 1997)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end"/>
            </w:r>
          </w:p>
          <w:p w14:paraId="274904C7" w14:textId="308DEA93" w:rsidR="001C7569" w:rsidRDefault="001C7569" w:rsidP="001C7569">
            <w:pPr>
              <w:rPr>
                <w:rFonts w:hAnsiTheme="minorHAnsi" w:cstheme="minorHAnsi"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Subcellular localization</w:t>
            </w:r>
          </w:p>
          <w:p w14:paraId="717B30AC" w14:textId="77777777" w:rsidR="001C7569" w:rsidRPr="00C577BB" w:rsidRDefault="001C7569" w:rsidP="001C7569">
            <w:pPr>
              <w:rPr>
                <w:rFonts w:hAnsiTheme="minorHAnsi" w:cstheme="minorHAnsi"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begin">
                <w:fldData xml:space="preserve">PEVuZE5vdGU+PENpdGU+PEF1dGhvcj5NZXJlc3NlPC9BdXRob3I+PFllYXI+MTk5NTwvWWVhcj48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</w:fldData>
              </w:fldChar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instrText xml:space="preserve"> ADDIN EN.CITE </w:instrText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begin">
                <w:fldData xml:space="preserve">PEVuZE5vdGU+PENpdGU+PEF1dGhvcj5NZXJlc3NlPC9BdXRob3I+PFllYXI+MTk5NTwvWWVhcj48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</w:fldData>
              </w:fldChar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instrText xml:space="preserve"> ADDIN EN.CITE.DATA </w:instrText>
            </w:r>
            <w:r>
              <w:rPr>
                <w:rFonts w:hAnsiTheme="minorHAnsi" w:cstheme="minorHAnsi"/>
                <w:bCs/>
                <w:sz w:val="20"/>
                <w:szCs w:val="20"/>
              </w:rPr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bCs/>
                <w:sz w:val="20"/>
                <w:szCs w:val="20"/>
              </w:rPr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separate"/>
            </w:r>
            <w:r w:rsidRPr="00C577BB">
              <w:rPr>
                <w:rFonts w:hAnsiTheme="minorHAnsi" w:cstheme="minorHAnsi"/>
                <w:bCs/>
                <w:noProof/>
                <w:sz w:val="20"/>
                <w:szCs w:val="20"/>
                <w:lang w:val="nl-NL"/>
              </w:rPr>
              <w:t>(Meresse et al., 1995; Vitelli et al., 1997)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end"/>
            </w:r>
          </w:p>
          <w:p w14:paraId="1E07283A" w14:textId="77777777" w:rsidR="000F163D" w:rsidRDefault="000F163D" w:rsidP="000F163D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Viability</w:t>
            </w:r>
          </w:p>
          <w:p w14:paraId="73DF277A" w14:textId="27F88C68" w:rsidR="000F163D" w:rsidRPr="00EB68CF" w:rsidRDefault="000F163D" w:rsidP="001C7569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begin"/>
            </w:r>
            <w:r w:rsidR="0095439B">
              <w:rPr>
                <w:rFonts w:hAnsiTheme="minorHAnsi" w:cstheme="minorHAnsi"/>
                <w:sz w:val="20"/>
                <w:szCs w:val="20"/>
              </w:rPr>
              <w:instrText xml:space="preserve"> ADDIN EN.CITE &lt;EndNote&gt;&lt;Cite&gt;&lt;Author&gt;Kawamura&lt;/Author&gt;&lt;Year&gt;2012&lt;/Year&gt;&lt;RecNum&gt;370&lt;/RecNum&gt;&lt;DisplayText&gt;(Kawamura et al., 2012)&lt;/DisplayText&gt;&lt;record&gt;&lt;rec-number&gt;370&lt;/rec-number&gt;&lt;foreign-keys&gt;&lt;key app="EN" db-id="e9t0f9vxyzfpvlefz2k5rrsupwvfa5eava90" timestamp="1611500793"&gt;370&lt;/key&gt;&lt;/foreign-keys&gt;&lt;ref-type name="Journal Article"&gt;17&lt;/ref-type&gt;&lt;contributors&gt;&lt;authors&gt;&lt;author&gt;Kawamura, N.&lt;/author&gt;&lt;author&gt;Sun-Wada, G. H.&lt;/author&gt;&lt;author&gt;Aoyama, M.&lt;/author&gt;&lt;author&gt;Harada, A.&lt;/author&gt;&lt;author&gt;Takasuga, S.&lt;/author&gt;&lt;author&gt;Sasaki, T.&lt;/author&gt;&lt;author&gt;Wada, Y.&lt;/author&gt;&lt;/authors&gt;&lt;/contributors&gt;&lt;auth-address&gt;Department of Biochemistry, Faculty of Pharmaceutical Sciences, Doshisha Women&amp;apos;s College, Kyotanabe, Kyoto, Japan.&lt;/auth-address&gt;&lt;titles&gt;&lt;title&gt;Delivery of endosomes to lysosomes via microautophagy in the visceral endoderm of mouse embryos&lt;/title&gt;&lt;secondary-title&gt;Nat Commun&lt;/secondary-title&gt;&lt;/titles&gt;&lt;periodical&gt;&lt;full-title&gt;Nature Communications&lt;/full-title&gt;&lt;abbr-1&gt;Nat Commun&lt;/abbr-1&gt;&lt;/periodical&gt;&lt;pages&gt;1071&lt;/pages&gt;&lt;volume&gt;3&lt;/volume&gt;&lt;edition&gt;2012/09/20&lt;/edition&gt;&lt;keywords&gt;&lt;keyword&gt;Animals&lt;/keyword&gt;&lt;keyword&gt;Autophagy/*physiology&lt;/keyword&gt;&lt;keyword&gt;Cell Differentiation/genetics/physiology&lt;/keyword&gt;&lt;keyword&gt;Cell Line&lt;/keyword&gt;&lt;keyword&gt;Embryo, Mammalian/*cytology/*metabolism&lt;/keyword&gt;&lt;keyword&gt;Endoderm/*cytology/*metabolism&lt;/keyword&gt;&lt;keyword&gt;Endosomes/*metabolism&lt;/keyword&gt;&lt;keyword&gt;Flow Cytometry&lt;/keyword&gt;&lt;keyword&gt;Immunohistochemistry&lt;/keyword&gt;&lt;keyword&gt;Lysosomes/*metabolism&lt;/keyword&gt;&lt;keyword&gt;Mice&lt;/keyword&gt;&lt;keyword&gt;Mice, Inbred C57BL&lt;/keyword&gt;&lt;keyword&gt;Mice, Inbred ICR&lt;/keyword&gt;&lt;keyword&gt;rab GTP-Binding Proteins/genetics/metabolism&lt;/keyword&gt;&lt;/keywords&gt;&lt;dates&gt;&lt;year&gt;2012&lt;/year&gt;&lt;/dates&gt;&lt;isbn&gt;2041-1723 (Electronic)&amp;#xD;2041-1723 (Linking)&lt;/isbn&gt;&lt;accession-num&gt;22990867&lt;/accession-num&gt;&lt;urls&gt;&lt;related-urls&gt;&lt;url&gt;https://www.ncbi.nlm.nih.gov/pubmed/22990867&lt;/url&gt;&lt;/related-urls&gt;&lt;/urls&gt;&lt;electronic-resource-num&gt;10.1038/ncomms2069&lt;/electronic-resource-num&gt;&lt;/record&gt;&lt;/Cite&gt;&lt;/EndNote&gt;</w:instrTex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95439B">
              <w:rPr>
                <w:rFonts w:hAnsiTheme="minorHAnsi" w:cstheme="minorHAnsi"/>
                <w:noProof/>
                <w:sz w:val="20"/>
                <w:szCs w:val="20"/>
              </w:rPr>
              <w:t>(Kawamura et al., 2012)</w: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C67B95" w:rsidRPr="009F0A37" w14:paraId="7B07F83E" w14:textId="77777777" w:rsidTr="00C67B95">
        <w:trPr>
          <w:trHeight w:val="340"/>
        </w:trPr>
        <w:tc>
          <w:tcPr>
            <w:tcW w:w="1412" w:type="dxa"/>
          </w:tcPr>
          <w:p w14:paraId="072CBDC3" w14:textId="77777777" w:rsidR="00CD026E" w:rsidRDefault="00CD026E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054DCF3A" w14:textId="007AEEEE" w:rsidR="001E0B94" w:rsidRPr="006C094C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6C094C">
              <w:rPr>
                <w:rFonts w:hAnsiTheme="minorHAnsi" w:cstheme="minorHAnsi"/>
                <w:sz w:val="20"/>
                <w:szCs w:val="20"/>
              </w:rPr>
              <w:t>Rab8a</w:t>
            </w:r>
          </w:p>
        </w:tc>
        <w:tc>
          <w:tcPr>
            <w:tcW w:w="1276" w:type="dxa"/>
            <w:vMerge w:val="restart"/>
          </w:tcPr>
          <w:p w14:paraId="554AEC46" w14:textId="77777777" w:rsidR="006B2A4E" w:rsidRDefault="006B2A4E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4D90942E" w14:textId="26DBB211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Sec4</w:t>
            </w:r>
          </w:p>
          <w:p w14:paraId="1513A004" w14:textId="49254E5D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701" w:type="dxa"/>
            <w:vMerge w:val="restart"/>
          </w:tcPr>
          <w:p w14:paraId="73CA0E55" w14:textId="77777777" w:rsidR="006B2A4E" w:rsidRDefault="006B2A4E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180260E2" w14:textId="7EDCB2F3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DmRab8</w:t>
            </w:r>
          </w:p>
          <w:p w14:paraId="2CEE78EB" w14:textId="0AB02CCD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2275" w:type="dxa"/>
          </w:tcPr>
          <w:p w14:paraId="4ACCCA9C" w14:textId="2FD13566" w:rsidR="001E0B94" w:rsidRPr="00C9743A" w:rsidRDefault="001E0B94" w:rsidP="00FE2771">
            <w:pPr>
              <w:rPr>
                <w:rFonts w:hAnsiTheme="minorHAnsi" w:cstheme="minorHAnsi"/>
                <w:bCs/>
                <w:sz w:val="20"/>
                <w:szCs w:val="20"/>
              </w:rPr>
            </w:pPr>
            <w:r w:rsidRPr="003A6FB9">
              <w:rPr>
                <w:rFonts w:hAnsiTheme="minorHAnsi" w:cstheme="minorHAnsi"/>
                <w:b/>
                <w:bCs/>
                <w:sz w:val="20"/>
                <w:szCs w:val="20"/>
              </w:rPr>
              <w:t>M</w:t>
            </w:r>
            <w:r w:rsidRPr="00B01F3C"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 w:rsidRPr="003A6FB9">
              <w:rPr>
                <w:rFonts w:hAnsiTheme="minorHAnsi" w:cstheme="minorHAnsi"/>
                <w:b/>
                <w:bCs/>
                <w:sz w:val="20"/>
                <w:szCs w:val="20"/>
              </w:rPr>
              <w:t xml:space="preserve"> </w:t>
            </w:r>
            <w:r w:rsidRPr="00C9743A">
              <w:rPr>
                <w:rFonts w:hAnsiTheme="minorHAnsi" w:cstheme="minorHAnsi"/>
                <w:bCs/>
                <w:sz w:val="20"/>
                <w:szCs w:val="20"/>
              </w:rPr>
              <w:t>primary cilia formation (ciliogenesis)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 xml:space="preserve">, trafficking from TGN and recycling endosome to PM (exocytosis) </w:t>
            </w:r>
          </w:p>
          <w:p w14:paraId="7A257B82" w14:textId="77777777" w:rsidR="001E0B94" w:rsidRDefault="001E0B94" w:rsidP="00FE2771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</w:p>
          <w:p w14:paraId="195B38F6" w14:textId="22065AEB" w:rsidR="001E0B94" w:rsidRDefault="001E0B94" w:rsidP="00FE2771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Sc</w:t>
            </w:r>
            <w:r w:rsidRPr="00B01F3C"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>fusion of Golgi vesicles with PM, secretion</w:t>
            </w:r>
            <w:r w:rsidR="0001748E">
              <w:rPr>
                <w:rFonts w:hAnsiTheme="minorHAnsi" w:cstheme="minorHAnsi"/>
                <w:sz w:val="20"/>
                <w:szCs w:val="20"/>
              </w:rPr>
              <w:t>,</w:t>
            </w:r>
            <w:r>
              <w:rPr>
                <w:rFonts w:hAnsiTheme="minorHAnsi" w:cstheme="minorHAnsi"/>
                <w:sz w:val="20"/>
                <w:szCs w:val="20"/>
              </w:rPr>
              <w:t xml:space="preserve"> assembly of exocyst </w:t>
            </w:r>
          </w:p>
          <w:p w14:paraId="611AF16A" w14:textId="77777777" w:rsidR="001E0B94" w:rsidRDefault="001E0B94" w:rsidP="00FE2771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33C914B6" w14:textId="4BC49B05" w:rsidR="001E0B94" w:rsidRPr="002716EB" w:rsidRDefault="001E0B94" w:rsidP="00FE2771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B01F3C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synaptic growth responses in NMJ, regulates recycling endosome function, regulates furrow </w:t>
            </w:r>
            <w:r>
              <w:rPr>
                <w:rFonts w:hAnsiTheme="minorHAnsi" w:cstheme="minorHAnsi"/>
                <w:sz w:val="20"/>
                <w:szCs w:val="20"/>
              </w:rPr>
              <w:lastRenderedPageBreak/>
              <w:t xml:space="preserve">ingression, regulates exocytic trafficking </w:t>
            </w:r>
          </w:p>
        </w:tc>
        <w:tc>
          <w:tcPr>
            <w:tcW w:w="2262" w:type="dxa"/>
          </w:tcPr>
          <w:p w14:paraId="590B25EC" w14:textId="6ED4E7F6" w:rsidR="001E0B94" w:rsidRPr="003A6FB9" w:rsidRDefault="001E0B94" w:rsidP="00FE2771">
            <w:pPr>
              <w:rPr>
                <w:rFonts w:hAnsiTheme="minorHAnsi" w:cstheme="minorHAnsi"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lastRenderedPageBreak/>
              <w:t>M</w:t>
            </w:r>
            <w:r w:rsidRPr="007E2678"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 xml:space="preserve"> </w:t>
            </w:r>
            <w:r w:rsidRPr="00D20E35">
              <w:rPr>
                <w:rFonts w:hAnsiTheme="minorHAnsi" w:cstheme="minorHAnsi"/>
                <w:bCs/>
                <w:sz w:val="20"/>
                <w:szCs w:val="20"/>
              </w:rPr>
              <w:t>Golgi</w:t>
            </w:r>
            <w:r w:rsidRPr="005B0CD4">
              <w:rPr>
                <w:rFonts w:hAnsiTheme="minorHAnsi" w:cstheme="minorHAnsi"/>
                <w:bCs/>
                <w:sz w:val="20"/>
                <w:szCs w:val="20"/>
              </w:rPr>
              <w:t>, early end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 xml:space="preserve">osomes, vesicular structures, PM, recycling endosomes, primary clilia </w:t>
            </w:r>
          </w:p>
          <w:p w14:paraId="64FE48C2" w14:textId="77777777" w:rsidR="001E0B94" w:rsidRDefault="001E0B94" w:rsidP="00FE2771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</w:p>
          <w:p w14:paraId="62943205" w14:textId="7C333721" w:rsidR="001E0B94" w:rsidRDefault="001E0B94" w:rsidP="00FE2771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Sc</w:t>
            </w:r>
            <w:r w:rsidRPr="007E2678"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Golgi secretory vesicles, PM </w:t>
            </w:r>
          </w:p>
          <w:p w14:paraId="12D24188" w14:textId="77777777" w:rsidR="001E0B94" w:rsidRDefault="001E0B94" w:rsidP="00FE2771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3E94BED7" w14:textId="30F3D346" w:rsidR="001E0B94" w:rsidRPr="008E7DCD" w:rsidRDefault="001E0B94" w:rsidP="00FE2771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7E2678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PM, Golgi, recycling endosomes </w:t>
            </w:r>
          </w:p>
        </w:tc>
        <w:tc>
          <w:tcPr>
            <w:tcW w:w="1559" w:type="dxa"/>
          </w:tcPr>
          <w:p w14:paraId="18EA597D" w14:textId="411788B4" w:rsidR="001E0B94" w:rsidRPr="00C577BB" w:rsidRDefault="001E0B94" w:rsidP="00FE2771">
            <w:pPr>
              <w:rPr>
                <w:rFonts w:hAnsiTheme="minorHAnsi" w:cstheme="minorHAnsi"/>
                <w:sz w:val="20"/>
                <w:szCs w:val="20"/>
                <w:lang w:val="de-DE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de-DE"/>
              </w:rPr>
              <w:t>M</w:t>
            </w:r>
            <w:r w:rsidRPr="00C577BB">
              <w:rPr>
                <w:rFonts w:hAnsiTheme="minorHAnsi" w:cstheme="minorHAnsi"/>
                <w:sz w:val="20"/>
                <w:szCs w:val="20"/>
                <w:lang w:val="de-DE"/>
              </w:rPr>
              <w:t xml:space="preserve">: die prematurely </w:t>
            </w:r>
          </w:p>
          <w:p w14:paraId="3DE517E0" w14:textId="75E6BB2C" w:rsidR="001E0B94" w:rsidRPr="00C577BB" w:rsidRDefault="001E0B94" w:rsidP="00FE2771">
            <w:pPr>
              <w:rPr>
                <w:rFonts w:hAnsiTheme="minorHAnsi" w:cstheme="minorHAnsi"/>
                <w:sz w:val="20"/>
                <w:szCs w:val="20"/>
                <w:lang w:val="de-DE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de-DE"/>
              </w:rPr>
              <w:t>Sc</w:t>
            </w:r>
            <w:r w:rsidRPr="00C577BB">
              <w:rPr>
                <w:rFonts w:hAnsiTheme="minorHAnsi" w:cstheme="minorHAnsi"/>
                <w:sz w:val="20"/>
                <w:szCs w:val="20"/>
                <w:lang w:val="de-DE"/>
              </w:rPr>
              <w:t xml:space="preserve">: lethal </w:t>
            </w:r>
          </w:p>
          <w:p w14:paraId="44A9EF2A" w14:textId="4F8CEAFC" w:rsidR="001E0B94" w:rsidRPr="00C577BB" w:rsidRDefault="001E0B94" w:rsidP="00FE2771">
            <w:pPr>
              <w:rPr>
                <w:rFonts w:hAnsiTheme="minorHAnsi" w:cstheme="minorHAnsi"/>
                <w:sz w:val="20"/>
                <w:szCs w:val="20"/>
                <w:lang w:val="de-DE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de-DE"/>
              </w:rPr>
              <w:t>Dm</w:t>
            </w:r>
            <w:r w:rsidRPr="00C577BB">
              <w:rPr>
                <w:rFonts w:hAnsiTheme="minorHAnsi" w:cstheme="minorHAnsi"/>
                <w:sz w:val="20"/>
                <w:szCs w:val="20"/>
                <w:lang w:val="de-DE"/>
              </w:rPr>
              <w:t xml:space="preserve">: lethal </w:t>
            </w:r>
          </w:p>
        </w:tc>
        <w:tc>
          <w:tcPr>
            <w:tcW w:w="4903" w:type="dxa"/>
          </w:tcPr>
          <w:p w14:paraId="4E5EB58F" w14:textId="1D5F89D4" w:rsidR="0001748E" w:rsidRPr="00C577BB" w:rsidRDefault="0001748E" w:rsidP="0001748E">
            <w:pPr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Function</w:t>
            </w:r>
          </w:p>
          <w:p w14:paraId="0237C297" w14:textId="48149C54" w:rsidR="001E0B94" w:rsidRPr="00C577BB" w:rsidRDefault="0001748E" w:rsidP="0001748E">
            <w:pPr>
              <w:rPr>
                <w:rFonts w:hAnsiTheme="minorHAnsi" w:cstheme="minorHAnsi"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begin">
                <w:fldData xml:space="preserve">PEVuZE5vdGU+PENpdGU+PEF1dGhvcj5Zb3NoaW11cmE8L0F1dGhvcj48WWVhcj4yMDA3PC9ZZWFy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==
</w:fldData>
              </w:fldChar>
            </w:r>
            <w:r w:rsidR="00123DED"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instrText xml:space="preserve"> ADDIN EN.CITE </w:instrText>
            </w:r>
            <w:r w:rsidR="00123DED">
              <w:rPr>
                <w:rFonts w:hAnsiTheme="minorHAnsi" w:cstheme="minorHAnsi"/>
                <w:bCs/>
                <w:sz w:val="20"/>
                <w:szCs w:val="20"/>
              </w:rPr>
              <w:fldChar w:fldCharType="begin">
                <w:fldData xml:space="preserve">PEVuZE5vdGU+PENpdGU+PEF1dGhvcj5Zb3NoaW11cmE8L0F1dGhvcj48WWVhcj4yMDA3PC9ZZWFy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==
</w:fldData>
              </w:fldChar>
            </w:r>
            <w:r w:rsidR="00123DED"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instrText xml:space="preserve"> ADDIN EN.CITE.DATA </w:instrText>
            </w:r>
            <w:r w:rsidR="00123DED">
              <w:rPr>
                <w:rFonts w:hAnsiTheme="minorHAnsi" w:cstheme="minorHAnsi"/>
                <w:bCs/>
                <w:sz w:val="20"/>
                <w:szCs w:val="20"/>
              </w:rPr>
            </w:r>
            <w:r w:rsidR="00123DED">
              <w:rPr>
                <w:rFonts w:hAnsiTheme="minorHAnsi" w:cstheme="minorHAnsi"/>
                <w:bCs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bCs/>
                <w:sz w:val="20"/>
                <w:szCs w:val="20"/>
              </w:rPr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separate"/>
            </w:r>
            <w:r w:rsidR="00123DED" w:rsidRPr="00C577BB">
              <w:rPr>
                <w:rFonts w:hAnsiTheme="minorHAnsi" w:cstheme="minorHAnsi"/>
                <w:bCs/>
                <w:noProof/>
                <w:sz w:val="20"/>
                <w:szCs w:val="20"/>
                <w:lang w:val="nl-NL"/>
              </w:rPr>
              <w:t>(Ang et al., 2004; Huber et al., 1993; Yoshimura et al., 2007)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end"/>
            </w:r>
          </w:p>
          <w:p w14:paraId="70D2E995" w14:textId="32A19A0A" w:rsidR="0001748E" w:rsidRPr="00C577BB" w:rsidRDefault="0001748E" w:rsidP="0001748E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nl-NL"/>
              </w:rPr>
              <w:t>Sc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Hb3VkPC9BdXRob3I+PFllYXI+MTk4ODwvWWVhcj48UmVj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Hb3VkPC9BdXRob3I+PFllYXI+MTk4ODwvWWVhcj48UmVj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123DED">
              <w:rPr>
                <w:rFonts w:hAnsiTheme="minorHAnsi" w:cstheme="minorHAnsi"/>
                <w:sz w:val="20"/>
                <w:szCs w:val="20"/>
              </w:rPr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123DED"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Goud et al., 1988; Guo et al., 1999; Salminen and Novick, 1987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40A19F38" w14:textId="1DD0A75B" w:rsidR="000F49AC" w:rsidRPr="00C577BB" w:rsidRDefault="000F49AC" w:rsidP="0001748E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nl-NL"/>
              </w:rPr>
              <w:t>Dm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XZXN0PC9BdXRob3I+PFllYXI+MjAxNTwvWWVhcj48UmVj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==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XZXN0PC9BdXRob3I+PFllYXI+MjAxNTwvWWVhcj48UmVj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==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123DED">
              <w:rPr>
                <w:rFonts w:hAnsiTheme="minorHAnsi" w:cstheme="minorHAnsi"/>
                <w:sz w:val="20"/>
                <w:szCs w:val="20"/>
              </w:rPr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123DED"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Mavor et al., 2016; West et al., 2015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1365F0DA" w14:textId="75375BAF" w:rsidR="00463530" w:rsidRPr="00C577BB" w:rsidRDefault="00463530" w:rsidP="00463530">
            <w:pPr>
              <w:rPr>
                <w:rFonts w:hAnsiTheme="minorHAnsi" w:cstheme="minorHAnsi"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Subcellular localization</w:t>
            </w:r>
          </w:p>
          <w:p w14:paraId="2B77BE9B" w14:textId="7B8E24AA" w:rsidR="00463530" w:rsidRPr="00C577BB" w:rsidRDefault="00463530" w:rsidP="00463530">
            <w:pPr>
              <w:rPr>
                <w:rFonts w:hAnsiTheme="minorHAnsi" w:cstheme="minorHAnsi"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begin">
                <w:fldData xml:space="preserve">PEVuZE5vdGU+PENpdGU+PEF1dGhvcj5TYXRvPC9BdXRob3I+PFllYXI+MjAwNzwvWWVhcj48UmVj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</w:fldData>
              </w:fldChar>
            </w:r>
            <w:r w:rsidR="00123DED"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instrText xml:space="preserve"> ADDIN EN.CITE </w:instrText>
            </w:r>
            <w:r w:rsidR="00123DED">
              <w:rPr>
                <w:rFonts w:hAnsiTheme="minorHAnsi" w:cstheme="minorHAnsi"/>
                <w:bCs/>
                <w:sz w:val="20"/>
                <w:szCs w:val="20"/>
              </w:rPr>
              <w:fldChar w:fldCharType="begin">
                <w:fldData xml:space="preserve">PEVuZE5vdGU+PENpdGU+PEF1dGhvcj5TYXRvPC9BdXRob3I+PFllYXI+MjAwNzwvWWVhcj48UmVj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</w:fldData>
              </w:fldChar>
            </w:r>
            <w:r w:rsidR="00123DED"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instrText xml:space="preserve"> ADDIN EN.CITE.DATA </w:instrText>
            </w:r>
            <w:r w:rsidR="00123DED">
              <w:rPr>
                <w:rFonts w:hAnsiTheme="minorHAnsi" w:cstheme="minorHAnsi"/>
                <w:bCs/>
                <w:sz w:val="20"/>
                <w:szCs w:val="20"/>
              </w:rPr>
            </w:r>
            <w:r w:rsidR="00123DED">
              <w:rPr>
                <w:rFonts w:hAnsiTheme="minorHAnsi" w:cstheme="minorHAnsi"/>
                <w:bCs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bCs/>
                <w:sz w:val="20"/>
                <w:szCs w:val="20"/>
              </w:rPr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separate"/>
            </w:r>
            <w:r w:rsidR="00123DED" w:rsidRPr="00C577BB">
              <w:rPr>
                <w:rFonts w:hAnsiTheme="minorHAnsi" w:cstheme="minorHAnsi"/>
                <w:bCs/>
                <w:noProof/>
                <w:sz w:val="20"/>
                <w:szCs w:val="20"/>
                <w:lang w:val="nl-NL"/>
              </w:rPr>
              <w:t>(Ang et al., 2004; Chen et al., 2001; Huber et al., 1993; Sato et al., 2007; Yoshimura et al., 2007)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end"/>
            </w:r>
          </w:p>
          <w:p w14:paraId="088DAE3C" w14:textId="77777777" w:rsidR="00463530" w:rsidRPr="00C577BB" w:rsidRDefault="00463530" w:rsidP="00463530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nl-NL"/>
              </w:rPr>
              <w:t>Sc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Hb3VkPC9BdXRob3I+PFllYXI+MTk4ODwvWWVhcj48UmVj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Hb3VkPC9BdXRob3I+PFllYXI+MTk4ODwvWWVhcj48UmVj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Goud et al., 1988; Salminen and Novick, 1987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36BE7024" w14:textId="07D89302" w:rsidR="00463530" w:rsidRPr="00C577BB" w:rsidRDefault="00463530" w:rsidP="00463530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nl-NL"/>
              </w:rPr>
              <w:t>Dm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NYXZvcjwvQXV0aG9yPjxZZWFyPjIwMTY8L1llYXI+PFJl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==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NYXZvcjwvQXV0aG9yPjxZZWFyPjIwMTY8L1llYXI+PFJl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==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123DED">
              <w:rPr>
                <w:rFonts w:hAnsiTheme="minorHAnsi" w:cstheme="minorHAnsi"/>
                <w:sz w:val="20"/>
                <w:szCs w:val="20"/>
              </w:rPr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123DED"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Mavor et al., 2016; West et al., 2015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72FB36EA" w14:textId="67C54853" w:rsidR="00585259" w:rsidRPr="00C577BB" w:rsidRDefault="00585259" w:rsidP="00463530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nl-NL"/>
              </w:rPr>
              <w:t>Viability</w:t>
            </w:r>
          </w:p>
          <w:p w14:paraId="015743A6" w14:textId="77777777" w:rsidR="00585259" w:rsidRPr="00C577BB" w:rsidRDefault="00585259" w:rsidP="00463530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TYXRvPC9BdXRob3I+PFllYXI+MjAwNzwvWWVhcj48UmVj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TYXRvPC9BdXRob3I+PFllYXI+MjAwNzwvWWVhcj48UmVj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Sato et al., 2007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072F966E" w14:textId="77777777" w:rsidR="00585259" w:rsidRPr="00C577BB" w:rsidRDefault="00585259" w:rsidP="00463530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nl-NL"/>
              </w:rPr>
              <w:t>Sc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: </w:t>
            </w:r>
            <w:r w:rsidRPr="002F35A9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HaWFldmVyPC9BdXRob3I+PFllYXI+MjAwMjwvWWVhcj48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Pr="002F35A9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HaWFldmVyPC9BdXRob3I+PFllYXI+MjAwMjwvWWVhcj48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Pr="002F35A9">
              <w:rPr>
                <w:rFonts w:hAnsiTheme="minorHAnsi" w:cstheme="minorHAnsi"/>
                <w:sz w:val="20"/>
                <w:szCs w:val="20"/>
              </w:rPr>
            </w:r>
            <w:r w:rsidRPr="002F35A9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Pr="002F35A9">
              <w:rPr>
                <w:rFonts w:hAnsiTheme="minorHAnsi" w:cstheme="minorHAnsi"/>
                <w:sz w:val="20"/>
                <w:szCs w:val="20"/>
              </w:rPr>
            </w:r>
            <w:r w:rsidRPr="002F35A9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Giaever et al., 2002)</w:t>
            </w:r>
            <w:r w:rsidRPr="002F35A9"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53A1A371" w14:textId="6C1F9F02" w:rsidR="00585259" w:rsidRPr="00F955B9" w:rsidRDefault="00585259" w:rsidP="00463530">
            <w:pPr>
              <w:rPr>
                <w:rFonts w:hAnsiTheme="minorHAnsi" w:cstheme="minorHAnsi"/>
                <w:sz w:val="20"/>
                <w:szCs w:val="20"/>
                <w:lang w:val="de-DE"/>
              </w:rPr>
            </w:pPr>
            <w:r w:rsidRPr="00F955B9">
              <w:rPr>
                <w:rFonts w:hAnsiTheme="minorHAnsi" w:cstheme="minorHAnsi"/>
                <w:b/>
                <w:sz w:val="20"/>
                <w:szCs w:val="20"/>
                <w:lang w:val="de-DE"/>
              </w:rPr>
              <w:t>Dm</w:t>
            </w:r>
            <w:r w:rsidRPr="00F955B9">
              <w:rPr>
                <w:rFonts w:hAnsiTheme="minorHAnsi" w:cstheme="minorHAnsi"/>
                <w:sz w:val="20"/>
                <w:szCs w:val="20"/>
                <w:lang w:val="de-DE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HaWFndHpvZ2xvdTwvQXV0aG9yPjxZZWFyPjIwMTI8L1ll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</w:fldData>
              </w:fldChar>
            </w:r>
            <w:r w:rsidRPr="00F955B9">
              <w:rPr>
                <w:rFonts w:hAnsiTheme="minorHAnsi" w:cstheme="minorHAnsi"/>
                <w:sz w:val="20"/>
                <w:szCs w:val="20"/>
                <w:lang w:val="de-DE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HaWFndHpvZ2xvdTwvQXV0aG9yPjxZZWFyPjIwMTI8L1ll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</w:fldData>
              </w:fldChar>
            </w:r>
            <w:r w:rsidRPr="00F955B9">
              <w:rPr>
                <w:rFonts w:hAnsiTheme="minorHAnsi" w:cstheme="minorHAnsi"/>
                <w:sz w:val="20"/>
                <w:szCs w:val="20"/>
                <w:lang w:val="de-DE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F955B9">
              <w:rPr>
                <w:rFonts w:hAnsiTheme="minorHAnsi" w:cstheme="minorHAnsi"/>
                <w:noProof/>
                <w:sz w:val="20"/>
                <w:szCs w:val="20"/>
                <w:lang w:val="de-DE"/>
              </w:rPr>
              <w:t>(Giagtzoglou et al., 2012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C67B95" w:rsidRPr="00CF23DC" w14:paraId="1329B610" w14:textId="77777777" w:rsidTr="00C67B95">
        <w:trPr>
          <w:trHeight w:val="340"/>
        </w:trPr>
        <w:tc>
          <w:tcPr>
            <w:tcW w:w="1412" w:type="dxa"/>
          </w:tcPr>
          <w:p w14:paraId="4CD7655C" w14:textId="77777777" w:rsidR="006B2A4E" w:rsidRPr="00F955B9" w:rsidRDefault="006B2A4E" w:rsidP="00381E5A">
            <w:pPr>
              <w:rPr>
                <w:rFonts w:hAnsiTheme="minorHAnsi" w:cstheme="minorHAnsi"/>
                <w:sz w:val="20"/>
                <w:szCs w:val="20"/>
                <w:lang w:val="de-DE"/>
              </w:rPr>
            </w:pPr>
          </w:p>
          <w:p w14:paraId="1239D980" w14:textId="2994CF09" w:rsidR="001E0B94" w:rsidRPr="006C094C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6C094C">
              <w:rPr>
                <w:rFonts w:hAnsiTheme="minorHAnsi" w:cstheme="minorHAnsi"/>
                <w:sz w:val="20"/>
                <w:szCs w:val="20"/>
              </w:rPr>
              <w:t>Rab8b</w:t>
            </w:r>
          </w:p>
        </w:tc>
        <w:tc>
          <w:tcPr>
            <w:tcW w:w="1276" w:type="dxa"/>
            <w:vMerge/>
          </w:tcPr>
          <w:p w14:paraId="5059D16D" w14:textId="70BAE92F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701" w:type="dxa"/>
            <w:vMerge/>
          </w:tcPr>
          <w:p w14:paraId="20C418D8" w14:textId="7FC3DD01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2275" w:type="dxa"/>
          </w:tcPr>
          <w:p w14:paraId="73741D29" w14:textId="7D153D50" w:rsidR="001E0B94" w:rsidRPr="00887022" w:rsidRDefault="001E0B94" w:rsidP="00FE2771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B01F3C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traffic from TGN to PM (exocytosis), ciliogenesis and apical transport </w:t>
            </w:r>
          </w:p>
        </w:tc>
        <w:tc>
          <w:tcPr>
            <w:tcW w:w="2262" w:type="dxa"/>
          </w:tcPr>
          <w:p w14:paraId="5FC0D51C" w14:textId="01D71DB6" w:rsidR="001E0B94" w:rsidRPr="00887022" w:rsidRDefault="001E0B94" w:rsidP="00FE2771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7E2678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Golgi, vesicular structures, PM, primary cilia </w:t>
            </w:r>
          </w:p>
        </w:tc>
        <w:tc>
          <w:tcPr>
            <w:tcW w:w="1559" w:type="dxa"/>
          </w:tcPr>
          <w:p w14:paraId="6820FCD4" w14:textId="7A63223E" w:rsidR="001E0B94" w:rsidRPr="002F35A9" w:rsidRDefault="001E0B94" w:rsidP="00FE2771">
            <w:pPr>
              <w:rPr>
                <w:rFonts w:hAnsiTheme="minorHAnsi" w:cstheme="minorHAnsi"/>
                <w:sz w:val="20"/>
                <w:szCs w:val="20"/>
              </w:rPr>
            </w:pPr>
            <w:r w:rsidRPr="005343B9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F35A9"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t xml:space="preserve">viable </w:t>
            </w:r>
          </w:p>
          <w:p w14:paraId="7834AAD2" w14:textId="353F4296" w:rsidR="001E0B94" w:rsidRPr="002F35A9" w:rsidRDefault="001E0B94" w:rsidP="00FE2771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4903" w:type="dxa"/>
          </w:tcPr>
          <w:p w14:paraId="49C1266E" w14:textId="16748CD2" w:rsidR="00EF0C94" w:rsidRPr="00C577BB" w:rsidRDefault="00EF0C94" w:rsidP="00EF0C94">
            <w:pPr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Function</w:t>
            </w:r>
          </w:p>
          <w:p w14:paraId="60FAC328" w14:textId="7EBD8369" w:rsidR="001E0B94" w:rsidRPr="00C577BB" w:rsidRDefault="00EF0C94" w:rsidP="00EF0C94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IdWJlcjwvQXV0aG9yPjxZZWFyPjE5OTM8L1llYXI+PFJl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IdWJlcjwvQXV0aG9yPjxZZWFyPjE5OTM8L1llYXI+PFJl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123DED">
              <w:rPr>
                <w:rFonts w:hAnsiTheme="minorHAnsi" w:cstheme="minorHAnsi"/>
                <w:sz w:val="20"/>
                <w:szCs w:val="20"/>
              </w:rPr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123DED"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Huber et al., 1993; Sato et al., 2014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0F1DCEB2" w14:textId="104B00A6" w:rsidR="00EF0C94" w:rsidRDefault="00EF0C94" w:rsidP="00EF0C94">
            <w:pPr>
              <w:rPr>
                <w:rFonts w:hAnsiTheme="minorHAnsi" w:cstheme="minorHAnsi"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Subcellular localization</w:t>
            </w:r>
          </w:p>
          <w:p w14:paraId="100CFC0D" w14:textId="58BBE8D0" w:rsidR="00EF0C94" w:rsidRPr="00F955B9" w:rsidRDefault="00EF0C94" w:rsidP="00EF0C94">
            <w:pPr>
              <w:rPr>
                <w:rFonts w:hAnsiTheme="minorHAnsi" w:cstheme="minorHAnsi"/>
                <w:sz w:val="20"/>
                <w:szCs w:val="20"/>
                <w:lang w:val="de-DE"/>
              </w:rPr>
            </w:pPr>
            <w:r w:rsidRPr="00F955B9">
              <w:rPr>
                <w:rFonts w:hAnsiTheme="minorHAnsi" w:cstheme="minorHAnsi"/>
                <w:b/>
                <w:bCs/>
                <w:sz w:val="20"/>
                <w:szCs w:val="20"/>
                <w:lang w:val="de-DE"/>
              </w:rPr>
              <w:t>M</w:t>
            </w:r>
            <w:r w:rsidRPr="00F955B9">
              <w:rPr>
                <w:rFonts w:hAnsiTheme="minorHAnsi" w:cstheme="minorHAnsi"/>
                <w:bCs/>
                <w:sz w:val="20"/>
                <w:szCs w:val="20"/>
                <w:lang w:val="de-DE"/>
              </w:rPr>
              <w:t>:</w:t>
            </w:r>
            <w:r w:rsidRPr="00F955B9">
              <w:rPr>
                <w:rFonts w:hAnsiTheme="minorHAnsi" w:cstheme="minorHAnsi"/>
                <w:sz w:val="20"/>
                <w:szCs w:val="20"/>
                <w:lang w:val="de-DE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IdWJlcjwvQXV0aG9yPjxZZWFyPjE5OTM8L1llYXI+PFJl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</w:fldData>
              </w:fldChar>
            </w:r>
            <w:r w:rsidR="00123DED" w:rsidRPr="00F955B9">
              <w:rPr>
                <w:rFonts w:hAnsiTheme="minorHAnsi" w:cstheme="minorHAnsi"/>
                <w:sz w:val="20"/>
                <w:szCs w:val="20"/>
                <w:lang w:val="de-DE"/>
              </w:rPr>
              <w:instrText xml:space="preserve"> ADDIN EN.CITE </w:instrText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IdWJlcjwvQXV0aG9yPjxZZWFyPjE5OTM8L1llYXI+PFJl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</w:fldData>
              </w:fldChar>
            </w:r>
            <w:r w:rsidR="00123DED" w:rsidRPr="00F955B9">
              <w:rPr>
                <w:rFonts w:hAnsiTheme="minorHAnsi" w:cstheme="minorHAnsi"/>
                <w:sz w:val="20"/>
                <w:szCs w:val="20"/>
                <w:lang w:val="de-DE"/>
              </w:rPr>
              <w:instrText xml:space="preserve"> ADDIN EN.CITE.DATA </w:instrText>
            </w:r>
            <w:r w:rsidR="00123DED">
              <w:rPr>
                <w:rFonts w:hAnsiTheme="minorHAnsi" w:cstheme="minorHAnsi"/>
                <w:sz w:val="20"/>
                <w:szCs w:val="20"/>
              </w:rPr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123DED" w:rsidRPr="00F955B9">
              <w:rPr>
                <w:rFonts w:hAnsiTheme="minorHAnsi" w:cstheme="minorHAnsi"/>
                <w:noProof/>
                <w:sz w:val="20"/>
                <w:szCs w:val="20"/>
                <w:lang w:val="de-DE"/>
              </w:rPr>
              <w:t>(Chen et al., 2001; Huber et al., 1993; Sato et al., 2014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46E939C3" w14:textId="2864A82A" w:rsidR="00EF0C94" w:rsidRDefault="00EF0C94" w:rsidP="00EF0C94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Viability</w:t>
            </w:r>
          </w:p>
          <w:p w14:paraId="1DF9CC92" w14:textId="4F678630" w:rsidR="00EF0C94" w:rsidRPr="00EB68CF" w:rsidRDefault="00EF0C94" w:rsidP="00EF0C94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TYXRvPC9BdXRob3I+PFllYXI+MjAxNDwvWWVhcj48UmVj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TYXRvPC9BdXRob3I+PFllYXI+MjAxNDwvWWVhcj48UmVj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>
              <w:rPr>
                <w:rFonts w:hAnsiTheme="minorHAnsi" w:cstheme="minorHAnsi"/>
                <w:noProof/>
                <w:sz w:val="20"/>
                <w:szCs w:val="20"/>
              </w:rPr>
              <w:t>(Sato et al., 2014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C67B95" w:rsidRPr="00CF23DC" w14:paraId="42876C32" w14:textId="77777777" w:rsidTr="00C67B95">
        <w:trPr>
          <w:trHeight w:val="340"/>
        </w:trPr>
        <w:tc>
          <w:tcPr>
            <w:tcW w:w="1412" w:type="dxa"/>
          </w:tcPr>
          <w:p w14:paraId="1D7A41F4" w14:textId="77777777" w:rsidR="006B2A4E" w:rsidRDefault="006B2A4E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03F90223" w14:textId="7E585322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Rab8c (Rab13)</w:t>
            </w:r>
          </w:p>
        </w:tc>
        <w:tc>
          <w:tcPr>
            <w:tcW w:w="1276" w:type="dxa"/>
            <w:vMerge/>
          </w:tcPr>
          <w:p w14:paraId="02D3A800" w14:textId="58A71F60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701" w:type="dxa"/>
            <w:vMerge/>
          </w:tcPr>
          <w:p w14:paraId="0CE0ACB8" w14:textId="7E573BAE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2275" w:type="dxa"/>
          </w:tcPr>
          <w:p w14:paraId="481A293B" w14:textId="483B283F" w:rsidR="001E0B94" w:rsidRPr="009B11E2" w:rsidRDefault="001E0B94" w:rsidP="00FE2771">
            <w:pPr>
              <w:rPr>
                <w:rFonts w:hAnsiTheme="minorHAnsi" w:cstheme="minorHAnsi"/>
                <w:b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B01F3C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 w:rsidRPr="009B11E2">
              <w:rPr>
                <w:rFonts w:hAnsiTheme="minorHAnsi" w:cstheme="minorHAnsi"/>
                <w:sz w:val="20"/>
                <w:szCs w:val="20"/>
              </w:rPr>
              <w:t>assembly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 w:rsidRPr="009B11E2">
              <w:rPr>
                <w:rFonts w:hAnsiTheme="minorHAnsi" w:cstheme="minorHAnsi"/>
                <w:sz w:val="20"/>
                <w:szCs w:val="20"/>
              </w:rPr>
              <w:t>epithelial tight junction</w:t>
            </w:r>
            <w:r>
              <w:rPr>
                <w:rFonts w:hAnsiTheme="minorHAnsi" w:cstheme="minorHAnsi"/>
                <w:sz w:val="20"/>
                <w:szCs w:val="20"/>
              </w:rPr>
              <w:t xml:space="preserve">s, endocytic recycling to PM, trafficking between recycling endosomes and TGN </w:t>
            </w:r>
          </w:p>
        </w:tc>
        <w:tc>
          <w:tcPr>
            <w:tcW w:w="2262" w:type="dxa"/>
          </w:tcPr>
          <w:p w14:paraId="72FEAC19" w14:textId="7D956A33" w:rsidR="001E0B94" w:rsidRPr="00091570" w:rsidRDefault="001E0B94" w:rsidP="00FE2771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C07CE5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sz w:val="20"/>
                <w:szCs w:val="20"/>
              </w:rPr>
              <w:t xml:space="preserve"> tight junctions, recycling endosomes, TGN </w:t>
            </w:r>
          </w:p>
        </w:tc>
        <w:tc>
          <w:tcPr>
            <w:tcW w:w="1559" w:type="dxa"/>
          </w:tcPr>
          <w:p w14:paraId="6C85D3D9" w14:textId="140F8B00" w:rsidR="001E0B94" w:rsidRPr="002F35A9" w:rsidRDefault="001E0B94" w:rsidP="00FE2771">
            <w:pPr>
              <w:rPr>
                <w:rFonts w:hAnsiTheme="minorHAnsi" w:cstheme="minorHAnsi"/>
                <w:sz w:val="20"/>
                <w:szCs w:val="20"/>
              </w:rPr>
            </w:pPr>
            <w:r w:rsidRPr="003F5A33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F35A9">
              <w:rPr>
                <w:rFonts w:hAnsiTheme="minorHAnsi" w:cstheme="minorHAnsi"/>
                <w:sz w:val="20"/>
                <w:szCs w:val="20"/>
              </w:rPr>
              <w:t>: viable</w:t>
            </w:r>
          </w:p>
          <w:p w14:paraId="2B4398EC" w14:textId="541CB62E" w:rsidR="001E0B94" w:rsidRPr="002F35A9" w:rsidRDefault="001E0B94" w:rsidP="00930346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4903" w:type="dxa"/>
          </w:tcPr>
          <w:p w14:paraId="5CA7CB80" w14:textId="38940E27" w:rsidR="00930346" w:rsidRPr="00C577BB" w:rsidRDefault="00930346" w:rsidP="00930346">
            <w:pPr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Function</w:t>
            </w:r>
          </w:p>
          <w:p w14:paraId="15698F2F" w14:textId="77777777" w:rsidR="001E0B94" w:rsidRPr="00C577BB" w:rsidRDefault="00930346" w:rsidP="00930346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Ob2tlczwvQXV0aG9yPjxZZWFyPjIwMDg8L1llYXI+PFJl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Ob2tlczwvQXV0aG9yPjxZZWFyPjIwMDg8L1llYXI+PFJl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Kohler et al., 2004; Nokes et al., 2008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0DA6B0F4" w14:textId="22EFBF2B" w:rsidR="00930346" w:rsidRDefault="00930346" w:rsidP="00930346">
            <w:pPr>
              <w:rPr>
                <w:rFonts w:hAnsiTheme="minorHAnsi" w:cstheme="minorHAnsi"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Subcellular localization</w:t>
            </w:r>
          </w:p>
          <w:p w14:paraId="76FC0718" w14:textId="77777777" w:rsidR="00930346" w:rsidRDefault="00930346" w:rsidP="00930346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aYWhyYW91aTwvQXV0aG9yPjxZZWFyPjE5OTQ8L1llYXI+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</w:fldData>
              </w:fldChar>
            </w:r>
            <w:r w:rsidR="00123DED"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aYWhyYW91aTwvQXV0aG9yPjxZZWFyPjE5OTQ8L1llYXI+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</w:fldData>
              </w:fldChar>
            </w:r>
            <w:r w:rsidR="00123DED"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 w:rsidR="00123DED">
              <w:rPr>
                <w:rFonts w:hAnsiTheme="minorHAnsi" w:cstheme="minorHAnsi"/>
                <w:sz w:val="20"/>
                <w:szCs w:val="20"/>
              </w:rPr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123DED">
              <w:rPr>
                <w:rFonts w:hAnsiTheme="minorHAnsi" w:cstheme="minorHAnsi"/>
                <w:noProof/>
                <w:sz w:val="20"/>
                <w:szCs w:val="20"/>
              </w:rPr>
              <w:t>(Nokes et al., 2008; Zahraoui et al., 1994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2148FCB5" w14:textId="77777777" w:rsidR="00356EF4" w:rsidRDefault="00356EF4" w:rsidP="00930346">
            <w:pPr>
              <w:rPr>
                <w:rFonts w:hAnsiTheme="minorHAnsi" w:cstheme="minorHAnsi"/>
                <w:b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Viability</w:t>
            </w:r>
          </w:p>
          <w:p w14:paraId="224EC279" w14:textId="7C9A19B8" w:rsidR="00356EF4" w:rsidRPr="00356EF4" w:rsidRDefault="00356EF4" w:rsidP="00356EF4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Pr="004D0BB8">
              <w:rPr>
                <w:rFonts w:hAnsiTheme="minorHAnsi" w:cstheme="minorHAnsi"/>
                <w:bCs/>
                <w:sz w:val="20"/>
                <w:szCs w:val="20"/>
              </w:rPr>
              <w:t>International Mouse Phenotyping Consortium</w:t>
            </w:r>
          </w:p>
        </w:tc>
      </w:tr>
      <w:tr w:rsidR="00C67B95" w:rsidRPr="00CF23DC" w14:paraId="0A2F0C85" w14:textId="77777777" w:rsidTr="00C67B95">
        <w:trPr>
          <w:trHeight w:val="340"/>
        </w:trPr>
        <w:tc>
          <w:tcPr>
            <w:tcW w:w="1412" w:type="dxa"/>
          </w:tcPr>
          <w:p w14:paraId="357E65BD" w14:textId="77777777" w:rsidR="006B2A4E" w:rsidRDefault="006B2A4E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7BCB6CB0" w14:textId="7640F831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Rab9a</w:t>
            </w:r>
          </w:p>
        </w:tc>
        <w:tc>
          <w:tcPr>
            <w:tcW w:w="1276" w:type="dxa"/>
          </w:tcPr>
          <w:p w14:paraId="3625A27B" w14:textId="77777777" w:rsidR="001E0B94" w:rsidRDefault="001E0B94" w:rsidP="006B2A4E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</w:p>
          <w:p w14:paraId="46159A0B" w14:textId="5CD72C56" w:rsidR="006B2A4E" w:rsidRPr="006B2A4E" w:rsidRDefault="006B2A4E" w:rsidP="006B2A4E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1701" w:type="dxa"/>
            <w:vMerge w:val="restart"/>
          </w:tcPr>
          <w:p w14:paraId="5D3DC5C3" w14:textId="77777777" w:rsidR="006B2A4E" w:rsidRDefault="006B2A4E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3050BA29" w14:textId="45CCCF69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DmRab9</w:t>
            </w:r>
          </w:p>
          <w:p w14:paraId="45C36672" w14:textId="523DF200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2275" w:type="dxa"/>
          </w:tcPr>
          <w:p w14:paraId="25DF4EA3" w14:textId="56F11F56" w:rsidR="001E0B94" w:rsidRDefault="001E0B94" w:rsidP="00FE2771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B01F3C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traffic between late endosomes and TGN </w:t>
            </w:r>
          </w:p>
          <w:p w14:paraId="459332DE" w14:textId="77777777" w:rsidR="001E0B94" w:rsidRDefault="001E0B94" w:rsidP="00FE2771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2C953E0B" w14:textId="4A9C0E6C" w:rsidR="001E0B94" w:rsidRPr="004B0A59" w:rsidRDefault="001E0B94" w:rsidP="00FE2771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B01F3C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retrograde trafficking from endosomes to TGN </w:t>
            </w:r>
          </w:p>
        </w:tc>
        <w:tc>
          <w:tcPr>
            <w:tcW w:w="2262" w:type="dxa"/>
          </w:tcPr>
          <w:p w14:paraId="41B901DF" w14:textId="2B32D405" w:rsidR="001E0B94" w:rsidRDefault="001E0B94" w:rsidP="00FE2771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C07CE5"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t xml:space="preserve">late endosomes </w:t>
            </w:r>
          </w:p>
          <w:p w14:paraId="454FD9AE" w14:textId="77777777" w:rsidR="001E0B94" w:rsidRDefault="001E0B94" w:rsidP="00FE2771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0DF70299" w14:textId="1F57FA9D" w:rsidR="001E0B94" w:rsidRPr="004B0A59" w:rsidRDefault="001E0B94" w:rsidP="00FE2771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C07CE5"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t xml:space="preserve">early and late endosomes, TGN </w:t>
            </w:r>
          </w:p>
        </w:tc>
        <w:tc>
          <w:tcPr>
            <w:tcW w:w="1559" w:type="dxa"/>
          </w:tcPr>
          <w:p w14:paraId="588EA70C" w14:textId="77777777" w:rsidR="001E0B94" w:rsidRPr="002F35A9" w:rsidRDefault="001E0B94" w:rsidP="00FE2771">
            <w:pPr>
              <w:rPr>
                <w:rFonts w:hAnsiTheme="minorHAnsi" w:cstheme="minorHAnsi"/>
                <w:sz w:val="20"/>
                <w:szCs w:val="20"/>
              </w:rPr>
            </w:pPr>
            <w:r w:rsidRPr="003F5A33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F35A9">
              <w:rPr>
                <w:rFonts w:hAnsiTheme="minorHAnsi" w:cstheme="minorHAnsi"/>
                <w:sz w:val="20"/>
                <w:szCs w:val="20"/>
              </w:rPr>
              <w:t>: viable</w:t>
            </w:r>
          </w:p>
          <w:p w14:paraId="66FC3B89" w14:textId="0573A767" w:rsidR="001E0B94" w:rsidRPr="002F35A9" w:rsidRDefault="001E0B94" w:rsidP="00FE2771">
            <w:pPr>
              <w:rPr>
                <w:rFonts w:hAnsiTheme="minorHAnsi" w:cstheme="minorHAnsi"/>
                <w:sz w:val="20"/>
                <w:szCs w:val="20"/>
              </w:rPr>
            </w:pPr>
            <w:r w:rsidRPr="003F5A33"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2F35A9">
              <w:rPr>
                <w:rFonts w:hAnsiTheme="minorHAnsi" w:cstheme="minorHAnsi"/>
                <w:sz w:val="20"/>
                <w:szCs w:val="20"/>
              </w:rPr>
              <w:t>: viable</w:t>
            </w:r>
          </w:p>
        </w:tc>
        <w:tc>
          <w:tcPr>
            <w:tcW w:w="4903" w:type="dxa"/>
          </w:tcPr>
          <w:p w14:paraId="174010E8" w14:textId="628595A8" w:rsidR="00156350" w:rsidRPr="00C577BB" w:rsidRDefault="00156350" w:rsidP="00156350">
            <w:pPr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Function</w:t>
            </w:r>
          </w:p>
          <w:p w14:paraId="69DF69FE" w14:textId="77777777" w:rsidR="001E0B94" w:rsidRPr="00C577BB" w:rsidRDefault="00156350" w:rsidP="00156350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/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&lt;EndNote&gt;&lt;Cite&gt;&lt;Author&gt;Lombardi&lt;/Author&gt;&lt;Year&gt;1993&lt;/Year&gt;&lt;RecNum&gt;233&lt;/RecNum&gt;&lt;DisplayText&gt;(Lombardi et al., 1993)&lt;/DisplayText&gt;&lt;record&gt;&lt;rec-number&gt;233&lt;/rec-number&gt;&lt;foreign-keys&gt;&lt;key app="EN" db-id="e9t0f9vxyzfpvlefz2k5rrsupwvfa5eava90" timestamp="1607189111"&gt;233&lt;/key&gt;&lt;/foreign-keys&gt;&lt;ref-type name="Journal Article"&gt;17&lt;/ref-type&gt;&lt;contributors&gt;&lt;authors&gt;&lt;author&gt;Lombardi, D.&lt;/author&gt;&lt;author&gt;Soldati, T.&lt;/author&gt;&lt;author&gt;Riederer, M. A.&lt;/author&gt;&lt;author&gt;Goda, Y.&lt;/author&gt;&lt;author&gt;Zerial, M.&lt;/author&gt;&lt;author&gt;Pfeffer, S. R.&lt;/author&gt;&lt;/authors&gt;&lt;/contributors&gt;&lt;auth-address&gt;Department of Cell Biology, European Molecular Biology Laboratory, Heidelberg, Germany.&lt;/auth-address&gt;&lt;titles&gt;&lt;title&gt;Rab9 functions in transport between late endosomes and the trans Golgi network&lt;/title&gt;&lt;secondary-title&gt;EMBO J&lt;/secondary-title&gt;&lt;/titles&gt;&lt;periodical&gt;&lt;full-title&gt;EMBO J&lt;/full-title&gt;&lt;/periodical&gt;&lt;pages&gt;677-82&lt;/pages&gt;&lt;volume&gt;12&lt;/volume&gt;&lt;number&gt;2&lt;/number&gt;&lt;edition&gt;1993/02/01&lt;/edition&gt;&lt;keywords&gt;&lt;keyword&gt;Amino Acid Sequence&lt;/keyword&gt;&lt;keyword&gt;Animals&lt;/keyword&gt;&lt;keyword&gt;Bacterial Proteins/chemistry/*metabolism&lt;/keyword&gt;&lt;keyword&gt;Base Sequence&lt;/keyword&gt;&lt;keyword&gt;Biological Transport&lt;/keyword&gt;&lt;keyword&gt;CHO Cells&lt;/keyword&gt;&lt;keyword&gt;Cloning, Molecular&lt;/keyword&gt;&lt;keyword&gt;Cricetinae&lt;/keyword&gt;&lt;keyword&gt;DNA, Bacterial&lt;/keyword&gt;&lt;keyword&gt;Escherichia coli/metabolism&lt;/keyword&gt;&lt;keyword&gt;Golgi Apparatus/*metabolism&lt;/keyword&gt;&lt;keyword&gt;Guanosine Triphosphate/metabolism&lt;/keyword&gt;&lt;keyword&gt;Molecular Sequence Data&lt;/keyword&gt;&lt;keyword&gt;Organelles/*metabolism&lt;/keyword&gt;&lt;keyword&gt;*rab GTP-Binding Proteins&lt;/keyword&gt;&lt;/keywords&gt;&lt;dates&gt;&lt;year&gt;1993&lt;/year&gt;&lt;pub-dates&gt;&lt;date&gt;Feb&lt;/date&gt;&lt;/pub-dates&gt;&lt;/dates&gt;&lt;isbn&gt;0261-4189 (Print)&amp;#xD;0261-4189 (Linking)&lt;/isbn&gt;&lt;accession-num&gt;8440258&lt;/accession-num&gt;&lt;urls&gt;&lt;related-urls&gt;&lt;url&gt;https://www.ncbi.nlm.nih.gov/pubmed/8440258&lt;/url&gt;&lt;/related-urls&gt;&lt;/urls&gt;&lt;custom2&gt;PMC413253&lt;/custom2&gt;&lt;/record&gt;&lt;/Cite&gt;&lt;/EndNote&gt;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Lombardi et al., 1993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3B6DB719" w14:textId="77777777" w:rsidR="00156350" w:rsidRDefault="00156350" w:rsidP="00156350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Eb25nPC9BdXRob3I+PFllYXI+MjAxMzwvWWVhcj48UmVj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=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Eb25nPC9BdXRob3I+PFllYXI+MjAxMzwvWWVhcj48UmVj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=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>
              <w:rPr>
                <w:rFonts w:hAnsiTheme="minorHAnsi" w:cstheme="minorHAnsi"/>
                <w:noProof/>
                <w:sz w:val="20"/>
                <w:szCs w:val="20"/>
              </w:rPr>
              <w:t>(Dong et al., 2013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7B160C0D" w14:textId="39CB4159" w:rsidR="00156350" w:rsidRDefault="00156350" w:rsidP="00156350">
            <w:pPr>
              <w:rPr>
                <w:rFonts w:hAnsiTheme="minorHAnsi" w:cstheme="minorHAnsi"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Subcellular localization</w:t>
            </w:r>
          </w:p>
          <w:p w14:paraId="79BF6F7F" w14:textId="77777777" w:rsidR="00156350" w:rsidRPr="00C577BB" w:rsidRDefault="00156350" w:rsidP="00156350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t>: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/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&lt;EndNote&gt;&lt;Cite&gt;&lt;Author&gt;Lombardi&lt;/Author&gt;&lt;Year&gt;1993&lt;/Year&gt;&lt;RecNum&gt;233&lt;/RecNum&gt;&lt;DisplayText&gt;(Lombardi et al., 1993)&lt;/DisplayText&gt;&lt;record&gt;&lt;rec-number&gt;233&lt;/rec-number&gt;&lt;foreign-keys&gt;&lt;key app="EN" db-id="e9t0f9vxyzfpvlefz2k5rrsupwvfa5eava90" timestamp="1607189111"&gt;233&lt;/key&gt;&lt;/foreign-keys&gt;&lt;ref-type name="Journal Article"&gt;17&lt;/ref-type&gt;&lt;contributors&gt;&lt;authors&gt;&lt;author&gt;Lombardi, D.&lt;/author&gt;&lt;author&gt;Soldati, T.&lt;/author&gt;&lt;author&gt;Riederer, M. A.&lt;/author&gt;&lt;author&gt;Goda, Y.&lt;/author&gt;&lt;author&gt;Zerial, M.&lt;/author&gt;&lt;author&gt;Pfeffer, S. R.&lt;/author&gt;&lt;/authors&gt;&lt;/contributors&gt;&lt;auth-address&gt;Department of Cell Biology, European Molecular Biology Laboratory, Heidelberg, Germany.&lt;/auth-address&gt;&lt;titles&gt;&lt;title&gt;Rab9 functions in transport between late endosomes and the trans Golgi network&lt;/title&gt;&lt;secondary-title&gt;EMBO J&lt;/secondary-title&gt;&lt;/titles&gt;&lt;periodical&gt;&lt;full-title&gt;EMBO J&lt;/full-title&gt;&lt;/periodical&gt;&lt;pages&gt;677-82&lt;/pages&gt;&lt;volume&gt;12&lt;/volume&gt;&lt;number&gt;2&lt;/number&gt;&lt;edition&gt;1993/02/01&lt;/edition&gt;&lt;keywords&gt;&lt;keyword&gt;Amino Acid Sequence&lt;/keyword&gt;&lt;keyword&gt;Animals&lt;/keyword&gt;&lt;keyword&gt;Bacterial Proteins/chemistry/*metabolism&lt;/keyword&gt;&lt;keyword&gt;Base Sequence&lt;/keyword&gt;&lt;keyword&gt;Biological Transport&lt;/keyword&gt;&lt;keyword&gt;CHO Cells&lt;/keyword&gt;&lt;keyword&gt;Cloning, Molecular&lt;/keyword&gt;&lt;keyword&gt;Cricetinae&lt;/keyword&gt;&lt;keyword&gt;DNA, Bacterial&lt;/keyword&gt;&lt;keyword&gt;Escherichia coli/metabolism&lt;/keyword&gt;&lt;keyword&gt;Golgi Apparatus/*metabolism&lt;/keyword&gt;&lt;keyword&gt;Guanosine Triphosphate/metabolism&lt;/keyword&gt;&lt;keyword&gt;Molecular Sequence Data&lt;/keyword&gt;&lt;keyword&gt;Organelles/*metabolism&lt;/keyword&gt;&lt;keyword&gt;*rab GTP-Binding Proteins&lt;/keyword&gt;&lt;/keywords&gt;&lt;dates&gt;&lt;year&gt;1993&lt;/year&gt;&lt;pub-dates&gt;&lt;date&gt;Feb&lt;/date&gt;&lt;/pub-dates&gt;&lt;/dates&gt;&lt;isbn&gt;0261-4189 (Print)&amp;#xD;0261-4189 (Linking)&lt;/isbn&gt;&lt;accession-num&gt;8440258&lt;/accession-num&gt;&lt;urls&gt;&lt;related-urls&gt;&lt;url&gt;https://www.ncbi.nlm.nih.gov/pubmed/8440258&lt;/url&gt;&lt;/related-urls&gt;&lt;/urls&gt;&lt;custom2&gt;PMC413253&lt;/custom2&gt;&lt;/record&gt;&lt;/Cite&gt;&lt;/EndNote&gt;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Lombardi et al., 1993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157FDBEE" w14:textId="77777777" w:rsidR="00156350" w:rsidRPr="00C577BB" w:rsidRDefault="00156350" w:rsidP="00156350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nl-NL"/>
              </w:rPr>
              <w:t>Dm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Eb25nPC9BdXRob3I+PFllYXI+MjAxMzwvWWVhcj48UmVj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Eb25nPC9BdXRob3I+PFllYXI+MjAxMzwvWWVhcj48UmVj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Dong et al., 2013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6524EB70" w14:textId="77777777" w:rsidR="002966F1" w:rsidRDefault="002966F1" w:rsidP="002966F1">
            <w:pPr>
              <w:rPr>
                <w:rFonts w:hAnsiTheme="minorHAnsi" w:cstheme="minorHAnsi"/>
                <w:b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Viability</w:t>
            </w:r>
          </w:p>
          <w:p w14:paraId="743E0412" w14:textId="54690772" w:rsidR="002966F1" w:rsidRPr="00156350" w:rsidRDefault="002966F1" w:rsidP="002966F1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Pr="004D0BB8">
              <w:rPr>
                <w:rFonts w:hAnsiTheme="minorHAnsi" w:cstheme="minorHAnsi"/>
                <w:bCs/>
                <w:sz w:val="20"/>
                <w:szCs w:val="20"/>
              </w:rPr>
              <w:t>International Mouse Phenotyping Consortium</w:t>
            </w:r>
          </w:p>
        </w:tc>
      </w:tr>
      <w:tr w:rsidR="00C67B95" w:rsidRPr="00CF23DC" w14:paraId="20A11C68" w14:textId="77777777" w:rsidTr="00C67B95">
        <w:trPr>
          <w:trHeight w:val="340"/>
        </w:trPr>
        <w:tc>
          <w:tcPr>
            <w:tcW w:w="1412" w:type="dxa"/>
          </w:tcPr>
          <w:p w14:paraId="62F9DD09" w14:textId="25D8A2C8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Rab9b</w:t>
            </w:r>
          </w:p>
        </w:tc>
        <w:tc>
          <w:tcPr>
            <w:tcW w:w="1276" w:type="dxa"/>
          </w:tcPr>
          <w:p w14:paraId="26A17DAF" w14:textId="7AB0877C" w:rsidR="006B2A4E" w:rsidRPr="006B2A4E" w:rsidRDefault="006B2A4E" w:rsidP="006B2A4E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1701" w:type="dxa"/>
            <w:vMerge/>
          </w:tcPr>
          <w:p w14:paraId="1C5F6D21" w14:textId="4B41A481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2275" w:type="dxa"/>
          </w:tcPr>
          <w:p w14:paraId="0897D069" w14:textId="19837EA9" w:rsidR="001E0B94" w:rsidRPr="002F35A9" w:rsidRDefault="001E0B94" w:rsidP="00E04EEF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B01F3C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traffic between late endosomes and TGN </w:t>
            </w:r>
          </w:p>
        </w:tc>
        <w:tc>
          <w:tcPr>
            <w:tcW w:w="2262" w:type="dxa"/>
          </w:tcPr>
          <w:p w14:paraId="158FDAC0" w14:textId="647B94BC" w:rsidR="001E0B94" w:rsidRPr="002F35A9" w:rsidRDefault="001E0B94" w:rsidP="00E04EEF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="008436C5"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t xml:space="preserve">late endosomes </w:t>
            </w:r>
          </w:p>
        </w:tc>
        <w:tc>
          <w:tcPr>
            <w:tcW w:w="1559" w:type="dxa"/>
          </w:tcPr>
          <w:p w14:paraId="65C30DE5" w14:textId="1FB46410" w:rsidR="001E0B94" w:rsidRPr="002F35A9" w:rsidRDefault="001E0B94" w:rsidP="00E04EEF">
            <w:pPr>
              <w:rPr>
                <w:rFonts w:hAnsiTheme="minorHAnsi" w:cstheme="minorHAnsi"/>
                <w:sz w:val="20"/>
                <w:szCs w:val="20"/>
              </w:rPr>
            </w:pPr>
            <w:r w:rsidRPr="003F5A33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F35A9"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="002966F1">
              <w:rPr>
                <w:rFonts w:hAnsiTheme="minorHAnsi" w:cstheme="minorHAnsi"/>
                <w:sz w:val="20"/>
                <w:szCs w:val="20"/>
              </w:rPr>
              <w:t>no KO model</w:t>
            </w:r>
          </w:p>
          <w:p w14:paraId="05A2470F" w14:textId="336292B7" w:rsidR="001E0B94" w:rsidRPr="002F35A9" w:rsidRDefault="001E0B94" w:rsidP="00E04EEF">
            <w:pPr>
              <w:rPr>
                <w:rFonts w:hAnsiTheme="minorHAnsi" w:cstheme="minorHAnsi"/>
                <w:sz w:val="20"/>
                <w:szCs w:val="20"/>
              </w:rPr>
            </w:pPr>
            <w:r w:rsidRPr="003F5A33"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2F35A9">
              <w:rPr>
                <w:rFonts w:hAnsiTheme="minorHAnsi" w:cstheme="minorHAnsi"/>
                <w:sz w:val="20"/>
                <w:szCs w:val="20"/>
              </w:rPr>
              <w:t>: viable</w:t>
            </w:r>
          </w:p>
        </w:tc>
        <w:tc>
          <w:tcPr>
            <w:tcW w:w="4903" w:type="dxa"/>
          </w:tcPr>
          <w:p w14:paraId="4207AED2" w14:textId="4596BBB6" w:rsidR="00F56034" w:rsidRDefault="00F56034" w:rsidP="00F56034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Function</w:t>
            </w:r>
            <w:r w:rsidR="00871090">
              <w:rPr>
                <w:rFonts w:hAnsiTheme="minorHAnsi" w:cstheme="minorHAnsi"/>
                <w:b/>
                <w:bCs/>
                <w:sz w:val="20"/>
                <w:szCs w:val="20"/>
              </w:rPr>
              <w:t xml:space="preserve"> and subcellular localization</w:t>
            </w:r>
          </w:p>
          <w:p w14:paraId="13EA5A91" w14:textId="588F61B5" w:rsidR="00F56034" w:rsidRPr="00EB68CF" w:rsidRDefault="00F56034" w:rsidP="00871090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M</w:t>
            </w:r>
            <w:r w:rsidRPr="00AA453C"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/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 &lt;EndNote&gt;&lt;Cite&gt;&lt;Author&gt;Lombardi&lt;/Author&gt;&lt;Year&gt;1993&lt;/Year&gt;&lt;RecNum&gt;233&lt;/RecNum&gt;&lt;DisplayText&gt;(Lombardi et al., 1993)&lt;/DisplayText&gt;&lt;record&gt;&lt;rec-number&gt;233&lt;/rec-number&gt;&lt;foreign-keys&gt;&lt;key app="EN" db-id="e9t0f9vxyzfpvlefz2k5rrsupwvfa5eava90" timestamp="1607189111"&gt;233&lt;/key&gt;&lt;/foreign-keys&gt;&lt;ref-type name="Journal Article"&gt;17&lt;/ref-type&gt;&lt;contributors&gt;&lt;authors&gt;&lt;author&gt;Lombardi, D.&lt;/author&gt;&lt;author&gt;Soldati, T.&lt;/author&gt;&lt;author&gt;Riederer, M. A.&lt;/author&gt;&lt;author&gt;Goda, Y.&lt;/author&gt;&lt;author&gt;Zerial, M.&lt;/author&gt;&lt;author&gt;Pfeffer, S. R.&lt;/author&gt;&lt;/authors&gt;&lt;/contributors&gt;&lt;auth-address&gt;Department of Cell Biology, European Molecular Biology Laboratory, Heidelberg, Germany.&lt;/auth-address&gt;&lt;titles&gt;&lt;title&gt;Rab9 functions in transport between late endosomes and the trans Golgi network&lt;/title&gt;&lt;secondary-title&gt;EMBO J&lt;/secondary-title&gt;&lt;/titles&gt;&lt;periodical&gt;&lt;full-title&gt;EMBO J&lt;/full-title&gt;&lt;/periodical&gt;&lt;pages&gt;677-82&lt;/pages&gt;&lt;volume&gt;12&lt;/volume&gt;&lt;number&gt;2&lt;/number&gt;&lt;edition&gt;1993/02/01&lt;/edition&gt;&lt;keywords&gt;&lt;keyword&gt;Amino Acid Sequence&lt;/keyword&gt;&lt;keyword&gt;Animals&lt;/keyword&gt;&lt;keyword&gt;Bacterial Proteins/chemistry/*metabolism&lt;/keyword&gt;&lt;keyword&gt;Base Sequence&lt;/keyword&gt;&lt;keyword&gt;Biological Transport&lt;/keyword&gt;&lt;keyword&gt;CHO Cells&lt;/keyword&gt;&lt;keyword&gt;Cloning, Molecular&lt;/keyword&gt;&lt;keyword&gt;Cricetinae&lt;/keyword&gt;&lt;keyword&gt;DNA, Bacterial&lt;/keyword&gt;&lt;keyword&gt;Escherichia coli/metabolism&lt;/keyword&gt;&lt;keyword&gt;Golgi Apparatus/*metabolism&lt;/keyword&gt;&lt;keyword&gt;Guanosine Triphosphate/metabolism&lt;/keyword&gt;&lt;keyword&gt;Molecular Sequence Data&lt;/keyword&gt;&lt;keyword&gt;Organelles/*metabolism&lt;/keyword&gt;&lt;keyword&gt;*rab GTP-Binding Proteins&lt;/keyword&gt;&lt;/keywords&gt;&lt;dates&gt;&lt;year&gt;1993&lt;/year&gt;&lt;pub-dates&gt;&lt;date&gt;Feb&lt;/date&gt;&lt;/pub-dates&gt;&lt;/dates&gt;&lt;isbn&gt;0261-4189 (Print)&amp;#xD;0261-4189 (Linking)&lt;/isbn&gt;&lt;accession-num&gt;8440258&lt;/accession-num&gt;&lt;urls&gt;&lt;related-urls&gt;&lt;url&gt;https://www.ncbi.nlm.nih.gov/pubmed/8440258&lt;/url&gt;&lt;/related-urls&gt;&lt;/urls&gt;&lt;custom2&gt;PMC413253&lt;/custom2&gt;&lt;/record&gt;&lt;/Cite&gt;&lt;/EndNote&gt;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>
              <w:rPr>
                <w:rFonts w:hAnsiTheme="minorHAnsi" w:cstheme="minorHAnsi"/>
                <w:noProof/>
                <w:sz w:val="20"/>
                <w:szCs w:val="20"/>
              </w:rPr>
              <w:t>(Lombardi et al., 1993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C67B95" w:rsidRPr="00CF23DC" w14:paraId="096E98E4" w14:textId="77777777" w:rsidTr="00C67B95">
        <w:trPr>
          <w:trHeight w:val="340"/>
        </w:trPr>
        <w:tc>
          <w:tcPr>
            <w:tcW w:w="1412" w:type="dxa"/>
          </w:tcPr>
          <w:p w14:paraId="04C7C209" w14:textId="77777777" w:rsidR="006B2A4E" w:rsidRDefault="006B2A4E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4A000609" w14:textId="614A91C9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Rab10</w:t>
            </w:r>
          </w:p>
        </w:tc>
        <w:tc>
          <w:tcPr>
            <w:tcW w:w="1276" w:type="dxa"/>
          </w:tcPr>
          <w:p w14:paraId="60CD6DFE" w14:textId="77777777" w:rsidR="001E0B94" w:rsidRDefault="001E0B94" w:rsidP="006B2A4E">
            <w:pPr>
              <w:pStyle w:val="ListParagraph"/>
              <w:jc w:val="center"/>
              <w:rPr>
                <w:rFonts w:hAnsiTheme="minorHAnsi" w:cstheme="minorHAnsi"/>
                <w:sz w:val="20"/>
                <w:szCs w:val="20"/>
              </w:rPr>
            </w:pPr>
          </w:p>
          <w:p w14:paraId="4D72CF1C" w14:textId="77777777" w:rsidR="006B2A4E" w:rsidRPr="006B2A4E" w:rsidRDefault="006B2A4E" w:rsidP="006B2A4E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  <w:r w:rsidRPr="006B2A4E">
              <w:rPr>
                <w:rFonts w:hAnsiTheme="minorHAnsi" w:cstheme="minorHAnsi"/>
                <w:sz w:val="20"/>
                <w:szCs w:val="20"/>
              </w:rPr>
              <w:t>-</w:t>
            </w:r>
          </w:p>
          <w:p w14:paraId="7DF45830" w14:textId="0D6DEEE7" w:rsidR="006B2A4E" w:rsidRPr="002F35A9" w:rsidRDefault="006B2A4E" w:rsidP="006B2A4E">
            <w:pPr>
              <w:pStyle w:val="ListParagraph"/>
              <w:jc w:val="center"/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701" w:type="dxa"/>
          </w:tcPr>
          <w:p w14:paraId="7E98B97E" w14:textId="77777777" w:rsidR="006B2A4E" w:rsidRDefault="006B2A4E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21E8303C" w14:textId="7E6B89F7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DmRab10</w:t>
            </w:r>
          </w:p>
        </w:tc>
        <w:tc>
          <w:tcPr>
            <w:tcW w:w="2275" w:type="dxa"/>
          </w:tcPr>
          <w:p w14:paraId="26D7ADE4" w14:textId="30895BB0" w:rsidR="001E0B94" w:rsidRDefault="001E0B94" w:rsidP="00E04EEF">
            <w:pPr>
              <w:rPr>
                <w:rFonts w:hAnsiTheme="minorHAnsi" w:cstheme="minorHAnsi"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B01F3C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 w:rsidRPr="001E0D00">
              <w:rPr>
                <w:rFonts w:hAnsiTheme="minorHAnsi" w:cstheme="minorHAnsi"/>
                <w:bCs/>
                <w:sz w:val="20"/>
                <w:szCs w:val="20"/>
              </w:rPr>
              <w:t>transport from basolateral sorting endosomes to common endosomes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 xml:space="preserve">, exocytosis of GLUT4 vesicles </w:t>
            </w:r>
          </w:p>
          <w:p w14:paraId="415BCC62" w14:textId="77777777" w:rsidR="001E0B94" w:rsidRDefault="001E0B94" w:rsidP="00E04EEF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</w:p>
          <w:p w14:paraId="2EC11EF0" w14:textId="4D8307C1" w:rsidR="001E0B94" w:rsidRPr="004941EE" w:rsidRDefault="001E0B94" w:rsidP="00E04EEF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B01F3C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regulation of basement membrane secretion/ organization </w:t>
            </w:r>
          </w:p>
        </w:tc>
        <w:tc>
          <w:tcPr>
            <w:tcW w:w="2262" w:type="dxa"/>
          </w:tcPr>
          <w:p w14:paraId="0BBE97C9" w14:textId="51805538" w:rsidR="001E0B94" w:rsidRDefault="001E0B94" w:rsidP="00E04EEF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C07CE5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basolateral sorting endosome, GLUT4 vesicles </w:t>
            </w:r>
          </w:p>
          <w:p w14:paraId="6A9B0296" w14:textId="77777777" w:rsidR="001E0B94" w:rsidRDefault="001E0B94" w:rsidP="00E04EEF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68AD457E" w14:textId="55643D1C" w:rsidR="001E0B94" w:rsidRPr="00E15611" w:rsidRDefault="001E0B94" w:rsidP="00E04EEF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C07CE5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sz w:val="20"/>
                <w:szCs w:val="20"/>
              </w:rPr>
              <w:t xml:space="preserve"> cytoplasm, basal follicle cell surface, lateral PM </w:t>
            </w:r>
          </w:p>
        </w:tc>
        <w:tc>
          <w:tcPr>
            <w:tcW w:w="1559" w:type="dxa"/>
          </w:tcPr>
          <w:p w14:paraId="7D0E4553" w14:textId="77777777" w:rsidR="001E0B94" w:rsidRPr="002F35A9" w:rsidRDefault="001E0B94" w:rsidP="00E04EEF">
            <w:pPr>
              <w:rPr>
                <w:rFonts w:hAnsiTheme="minorHAnsi" w:cstheme="minorHAnsi"/>
                <w:sz w:val="20"/>
                <w:szCs w:val="20"/>
              </w:rPr>
            </w:pPr>
            <w:r w:rsidRPr="003F5A33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F35A9">
              <w:rPr>
                <w:rFonts w:hAnsiTheme="minorHAnsi" w:cstheme="minorHAnsi"/>
                <w:sz w:val="20"/>
                <w:szCs w:val="20"/>
              </w:rPr>
              <w:t>: lethal</w:t>
            </w:r>
          </w:p>
          <w:p w14:paraId="5D3C294D" w14:textId="744DDA8C" w:rsidR="001E0B94" w:rsidRPr="002F35A9" w:rsidRDefault="001E0B94" w:rsidP="00E04EEF">
            <w:pPr>
              <w:rPr>
                <w:rFonts w:hAnsiTheme="minorHAnsi" w:cstheme="minorHAnsi"/>
                <w:sz w:val="20"/>
                <w:szCs w:val="20"/>
              </w:rPr>
            </w:pPr>
            <w:r w:rsidRPr="003F5A33"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2F35A9">
              <w:rPr>
                <w:rFonts w:hAnsiTheme="minorHAnsi" w:cstheme="minorHAnsi"/>
                <w:sz w:val="20"/>
                <w:szCs w:val="20"/>
              </w:rPr>
              <w:t>: viable</w:t>
            </w:r>
          </w:p>
        </w:tc>
        <w:tc>
          <w:tcPr>
            <w:tcW w:w="4903" w:type="dxa"/>
          </w:tcPr>
          <w:p w14:paraId="5C1FF7B0" w14:textId="42AC20CA" w:rsidR="00661503" w:rsidRPr="00C577BB" w:rsidRDefault="00661503" w:rsidP="00661503">
            <w:pPr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Function</w:t>
            </w:r>
          </w:p>
          <w:p w14:paraId="2C4CA9C2" w14:textId="0E92D07A" w:rsidR="001E0B94" w:rsidRPr="00C577BB" w:rsidRDefault="00661503" w:rsidP="00661503">
            <w:pPr>
              <w:rPr>
                <w:rFonts w:hAnsiTheme="minorHAnsi" w:cstheme="minorHAnsi"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begin">
                <w:fldData xml:space="preserve">PEVuZE5vdGU+PENpdGU+PEF1dGhvcj5CYWJiZXk8L0F1dGhvcj48WWVhcj4yMDA2PC9ZZWFyPjxS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==
</w:fldData>
              </w:fldChar>
            </w:r>
            <w:r w:rsidR="00123DED"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instrText xml:space="preserve"> ADDIN EN.CITE </w:instrText>
            </w:r>
            <w:r w:rsidR="00123DED">
              <w:rPr>
                <w:rFonts w:hAnsiTheme="minorHAnsi" w:cstheme="minorHAnsi"/>
                <w:bCs/>
                <w:sz w:val="20"/>
                <w:szCs w:val="20"/>
              </w:rPr>
              <w:fldChar w:fldCharType="begin">
                <w:fldData xml:space="preserve">PEVuZE5vdGU+PENpdGU+PEF1dGhvcj5CYWJiZXk8L0F1dGhvcj48WWVhcj4yMDA2PC9ZZWFyPjxS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==
</w:fldData>
              </w:fldChar>
            </w:r>
            <w:r w:rsidR="00123DED"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instrText xml:space="preserve"> ADDIN EN.CITE.DATA </w:instrText>
            </w:r>
            <w:r w:rsidR="00123DED">
              <w:rPr>
                <w:rFonts w:hAnsiTheme="minorHAnsi" w:cstheme="minorHAnsi"/>
                <w:bCs/>
                <w:sz w:val="20"/>
                <w:szCs w:val="20"/>
              </w:rPr>
            </w:r>
            <w:r w:rsidR="00123DED">
              <w:rPr>
                <w:rFonts w:hAnsiTheme="minorHAnsi" w:cstheme="minorHAnsi"/>
                <w:bCs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bCs/>
                <w:sz w:val="20"/>
                <w:szCs w:val="20"/>
              </w:rPr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separate"/>
            </w:r>
            <w:r w:rsidR="00123DED" w:rsidRPr="00C577BB">
              <w:rPr>
                <w:rFonts w:hAnsiTheme="minorHAnsi" w:cstheme="minorHAnsi"/>
                <w:bCs/>
                <w:noProof/>
                <w:sz w:val="20"/>
                <w:szCs w:val="20"/>
                <w:lang w:val="nl-NL"/>
              </w:rPr>
              <w:t>(Babbey et al., 2006; Sano et al., 2007)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end"/>
            </w:r>
          </w:p>
          <w:p w14:paraId="71BA9D7F" w14:textId="77777777" w:rsidR="00661503" w:rsidRPr="00C577BB" w:rsidRDefault="00661503" w:rsidP="00661503">
            <w:pPr>
              <w:rPr>
                <w:rFonts w:hAnsiTheme="minorHAnsi" w:cstheme="minorHAnsi"/>
                <w:sz w:val="20"/>
                <w:szCs w:val="20"/>
                <w:lang w:val="de-DE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de-DE"/>
              </w:rPr>
              <w:t>Dm</w:t>
            </w:r>
            <w:r w:rsidRPr="00C577BB">
              <w:rPr>
                <w:rFonts w:hAnsiTheme="minorHAnsi" w:cstheme="minorHAnsi"/>
                <w:sz w:val="20"/>
                <w:szCs w:val="20"/>
                <w:lang w:val="de-DE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Jc2FiZWxsYTwvQXV0aG9yPjxZZWFyPjIwMTY8L1llYXI+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de-DE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Jc2FiZWxsYTwvQXV0aG9yPjxZZWFyPjIwMTY8L1llYXI+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de-DE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C577BB">
              <w:rPr>
                <w:rFonts w:hAnsiTheme="minorHAnsi" w:cstheme="minorHAnsi"/>
                <w:noProof/>
                <w:sz w:val="20"/>
                <w:szCs w:val="20"/>
                <w:lang w:val="de-DE"/>
              </w:rPr>
              <w:t>(Isabella and Horne-Badovinac, 2016; Lerner et al., 2013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1F391636" w14:textId="6072BFE5" w:rsidR="00661503" w:rsidRPr="00F955B9" w:rsidRDefault="00661503" w:rsidP="00661503">
            <w:pPr>
              <w:rPr>
                <w:rFonts w:hAnsiTheme="minorHAnsi" w:cstheme="minorHAnsi"/>
                <w:bCs/>
                <w:sz w:val="20"/>
                <w:szCs w:val="20"/>
              </w:rPr>
            </w:pPr>
            <w:r w:rsidRPr="00F955B9">
              <w:rPr>
                <w:rFonts w:hAnsiTheme="minorHAnsi" w:cstheme="minorHAnsi"/>
                <w:b/>
                <w:bCs/>
                <w:sz w:val="20"/>
                <w:szCs w:val="20"/>
              </w:rPr>
              <w:t>Subcellular localization</w:t>
            </w:r>
          </w:p>
          <w:p w14:paraId="0B360C51" w14:textId="77777777" w:rsidR="00661503" w:rsidRPr="00F955B9" w:rsidRDefault="00661503" w:rsidP="00661503">
            <w:pPr>
              <w:rPr>
                <w:rFonts w:hAnsiTheme="minorHAnsi" w:cstheme="minorHAnsi"/>
                <w:sz w:val="20"/>
                <w:szCs w:val="20"/>
              </w:rPr>
            </w:pPr>
            <w:r w:rsidRPr="00F955B9">
              <w:rPr>
                <w:rFonts w:hAnsiTheme="minorHAnsi" w:cstheme="minorHAnsi"/>
                <w:b/>
                <w:bCs/>
                <w:sz w:val="20"/>
                <w:szCs w:val="20"/>
              </w:rPr>
              <w:t>M</w:t>
            </w:r>
            <w:r w:rsidRPr="00F955B9"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 w:rsidRPr="00F955B9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CYWJiZXk8L0F1dGhvcj48WWVhcj4yMDA2PC9ZZWFyPjxS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=
</w:fldData>
              </w:fldChar>
            </w:r>
            <w:r w:rsidRPr="00F955B9"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CYWJiZXk8L0F1dGhvcj48WWVhcj4yMDA2PC9ZZWFyPjxS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=
</w:fldData>
              </w:fldChar>
            </w:r>
            <w:r w:rsidRPr="00F955B9"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F955B9">
              <w:rPr>
                <w:rFonts w:hAnsiTheme="minorHAnsi" w:cstheme="minorHAnsi"/>
                <w:noProof/>
                <w:sz w:val="20"/>
                <w:szCs w:val="20"/>
              </w:rPr>
              <w:t>(Babbey et al., 2006; Larance et al., 2005; Sano et al., 2007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106E48FA" w14:textId="77777777" w:rsidR="00661503" w:rsidRPr="00C577BB" w:rsidRDefault="00661503" w:rsidP="00661503">
            <w:pPr>
              <w:rPr>
                <w:rFonts w:hAnsiTheme="minorHAnsi" w:cstheme="minorHAnsi"/>
                <w:sz w:val="20"/>
                <w:szCs w:val="20"/>
                <w:lang w:val="de-DE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de-DE"/>
              </w:rPr>
              <w:t>Dm</w:t>
            </w:r>
            <w:r w:rsidRPr="00C577BB">
              <w:rPr>
                <w:rFonts w:hAnsiTheme="minorHAnsi" w:cstheme="minorHAnsi"/>
                <w:sz w:val="20"/>
                <w:szCs w:val="20"/>
                <w:lang w:val="de-DE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MZXJuZXI8L0F1dGhvcj48WWVhcj4yMDEzPC9ZZWFyPjxS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de-DE"/>
              </w:rPr>
              <w:instrText xml:space="preserve"> ADDIN EN.CITE </w:instrText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MZXJuZXI8L0F1dGhvcj48WWVhcj4yMDEzPC9ZZWFyPjxS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de-DE"/>
              </w:rPr>
              <w:instrText xml:space="preserve"> ADDIN EN.CITE.DATA </w:instrText>
            </w:r>
            <w:r w:rsidR="00123DED">
              <w:rPr>
                <w:rFonts w:hAnsiTheme="minorHAnsi" w:cstheme="minorHAnsi"/>
                <w:sz w:val="20"/>
                <w:szCs w:val="20"/>
              </w:rPr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123DED" w:rsidRPr="00C577BB">
              <w:rPr>
                <w:rFonts w:hAnsiTheme="minorHAnsi" w:cstheme="minorHAnsi"/>
                <w:noProof/>
                <w:sz w:val="20"/>
                <w:szCs w:val="20"/>
                <w:lang w:val="de-DE"/>
              </w:rPr>
              <w:t>(Isabella and Horne-Badovinac, 2016; Lerner et al., 2013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6D64B5F9" w14:textId="77777777" w:rsidR="00872207" w:rsidRDefault="00872207" w:rsidP="00661503">
            <w:pPr>
              <w:rPr>
                <w:rFonts w:hAnsiTheme="minorHAnsi" w:cstheme="minorHAnsi"/>
                <w:b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Viability</w:t>
            </w:r>
          </w:p>
          <w:p w14:paraId="638F3EF1" w14:textId="4913E4A5" w:rsidR="00872207" w:rsidRPr="00872207" w:rsidRDefault="00872207" w:rsidP="00661503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MdjwvQXV0aG9yPjxZZWFyPjIwMTU8L1llYXI+PFJlY051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</w:fldData>
              </w:fldChar>
            </w:r>
            <w:r w:rsidR="0095439B"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MdjwvQXV0aG9yPjxZZWFyPjIwMTU8L1llYXI+PFJlY051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</w:fldData>
              </w:fldChar>
            </w:r>
            <w:r w:rsidR="0095439B"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 w:rsidR="0095439B">
              <w:rPr>
                <w:rFonts w:hAnsiTheme="minorHAnsi" w:cstheme="minorHAnsi"/>
                <w:sz w:val="20"/>
                <w:szCs w:val="20"/>
              </w:rPr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95439B">
              <w:rPr>
                <w:rFonts w:hAnsiTheme="minorHAnsi" w:cstheme="minorHAnsi"/>
                <w:sz w:val="20"/>
                <w:szCs w:val="20"/>
              </w:rPr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95439B">
              <w:rPr>
                <w:rFonts w:hAnsiTheme="minorHAnsi" w:cstheme="minorHAnsi"/>
                <w:noProof/>
                <w:sz w:val="20"/>
                <w:szCs w:val="20"/>
              </w:rPr>
              <w:t>(Lv et al., 2015)</w: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C67B95" w:rsidRPr="009F0A37" w14:paraId="254D6540" w14:textId="77777777" w:rsidTr="00C67B95">
        <w:trPr>
          <w:trHeight w:val="340"/>
        </w:trPr>
        <w:tc>
          <w:tcPr>
            <w:tcW w:w="1412" w:type="dxa"/>
          </w:tcPr>
          <w:p w14:paraId="244400DE" w14:textId="77777777" w:rsidR="006B2A4E" w:rsidRDefault="006B2A4E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72EC2789" w14:textId="05262AC8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Rab11a</w:t>
            </w:r>
          </w:p>
        </w:tc>
        <w:tc>
          <w:tcPr>
            <w:tcW w:w="1276" w:type="dxa"/>
            <w:vMerge w:val="restart"/>
          </w:tcPr>
          <w:p w14:paraId="7C1B083B" w14:textId="77777777" w:rsidR="006B2A4E" w:rsidRDefault="006B2A4E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646E7E4D" w14:textId="5FE1FFB1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Ypt31, 32</w:t>
            </w:r>
          </w:p>
          <w:p w14:paraId="68B5A243" w14:textId="1ACECADC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701" w:type="dxa"/>
            <w:vMerge w:val="restart"/>
          </w:tcPr>
          <w:p w14:paraId="0EEBB8DC" w14:textId="77777777" w:rsidR="006B2A4E" w:rsidRDefault="006B2A4E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3904CEB6" w14:textId="3417C4F5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DmRab11</w:t>
            </w:r>
          </w:p>
          <w:p w14:paraId="1B1EC8F9" w14:textId="70B5BCAF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2275" w:type="dxa"/>
          </w:tcPr>
          <w:p w14:paraId="322E9EF8" w14:textId="57F474C6" w:rsidR="001E0B94" w:rsidRPr="00D640DA" w:rsidRDefault="001E0B94" w:rsidP="00C577BB">
            <w:pPr>
              <w:rPr>
                <w:rFonts w:hAnsiTheme="minorHAnsi" w:cstheme="minorHAnsi"/>
                <w:bCs/>
                <w:sz w:val="20"/>
                <w:szCs w:val="20"/>
              </w:rPr>
            </w:pPr>
            <w:r w:rsidRPr="00D640DA">
              <w:rPr>
                <w:rFonts w:hAnsiTheme="minorHAnsi" w:cstheme="minorHAnsi"/>
                <w:b/>
                <w:bCs/>
                <w:sz w:val="20"/>
                <w:szCs w:val="20"/>
              </w:rPr>
              <w:t>M</w:t>
            </w:r>
            <w:r w:rsidRPr="00B01F3C"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 w:rsidRPr="00D640DA">
              <w:rPr>
                <w:rFonts w:hAnsiTheme="minorHAnsi" w:cstheme="minorHAnsi"/>
                <w:b/>
                <w:bCs/>
                <w:sz w:val="20"/>
                <w:szCs w:val="20"/>
              </w:rPr>
              <w:t xml:space="preserve"> </w:t>
            </w:r>
            <w:r w:rsidRPr="00777106">
              <w:rPr>
                <w:rFonts w:hAnsiTheme="minorHAnsi" w:cstheme="minorHAnsi"/>
                <w:bCs/>
                <w:sz w:val="20"/>
                <w:szCs w:val="20"/>
              </w:rPr>
              <w:t>recycling from endosome to PM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 xml:space="preserve">, traffic from TGN to PM </w:t>
            </w:r>
          </w:p>
          <w:p w14:paraId="1B8F4D30" w14:textId="77777777" w:rsidR="001E0B94" w:rsidRDefault="001E0B94" w:rsidP="00E04EEF">
            <w:pPr>
              <w:jc w:val="both"/>
              <w:rPr>
                <w:rFonts w:hAnsiTheme="minorHAnsi" w:cstheme="minorHAnsi"/>
                <w:b/>
                <w:bCs/>
                <w:sz w:val="20"/>
                <w:szCs w:val="20"/>
              </w:rPr>
            </w:pPr>
          </w:p>
          <w:p w14:paraId="084D983C" w14:textId="60A3A8AF" w:rsidR="001E0B94" w:rsidRPr="00F955B9" w:rsidRDefault="001E0B94" w:rsidP="00547053">
            <w:pPr>
              <w:rPr>
                <w:rFonts w:hAnsiTheme="minorHAnsi" w:cstheme="minorHAnsi"/>
                <w:sz w:val="20"/>
                <w:szCs w:val="20"/>
                <w:lang w:val="de-DE"/>
              </w:rPr>
            </w:pPr>
            <w:r w:rsidRPr="00F955B9">
              <w:rPr>
                <w:rFonts w:hAnsiTheme="minorHAnsi" w:cstheme="minorHAnsi"/>
                <w:b/>
                <w:bCs/>
                <w:sz w:val="20"/>
                <w:szCs w:val="20"/>
                <w:lang w:val="de-DE"/>
              </w:rPr>
              <w:t>Sc</w:t>
            </w:r>
            <w:r w:rsidRPr="00F955B9">
              <w:rPr>
                <w:rFonts w:hAnsiTheme="minorHAnsi" w:cstheme="minorHAnsi"/>
                <w:bCs/>
                <w:sz w:val="20"/>
                <w:szCs w:val="20"/>
                <w:lang w:val="de-DE"/>
              </w:rPr>
              <w:t>:</w:t>
            </w:r>
            <w:r w:rsidRPr="00F955B9">
              <w:rPr>
                <w:rFonts w:hAnsiTheme="minorHAnsi" w:cstheme="minorHAnsi"/>
                <w:b/>
                <w:bCs/>
                <w:sz w:val="20"/>
                <w:szCs w:val="20"/>
                <w:lang w:val="de-DE"/>
              </w:rPr>
              <w:t xml:space="preserve"> </w:t>
            </w:r>
            <w:r w:rsidRPr="00F955B9">
              <w:rPr>
                <w:rFonts w:hAnsiTheme="minorHAnsi" w:cstheme="minorHAnsi"/>
                <w:sz w:val="20"/>
                <w:szCs w:val="20"/>
                <w:lang w:val="de-DE"/>
              </w:rPr>
              <w:t xml:space="preserve">exit from trans Golgi, Golgi-PM transport, </w:t>
            </w:r>
            <w:r w:rsidRPr="00F955B9">
              <w:rPr>
                <w:rFonts w:hAnsiTheme="minorHAnsi" w:cstheme="minorHAnsi"/>
                <w:sz w:val="20"/>
                <w:szCs w:val="20"/>
                <w:lang w:val="de-DE"/>
              </w:rPr>
              <w:lastRenderedPageBreak/>
              <w:t xml:space="preserve">endosome-Golgi recycling </w:t>
            </w:r>
          </w:p>
          <w:p w14:paraId="619F25E0" w14:textId="77777777" w:rsidR="001E0B94" w:rsidRPr="00F955B9" w:rsidRDefault="001E0B94" w:rsidP="00E04EEF">
            <w:pPr>
              <w:jc w:val="both"/>
              <w:rPr>
                <w:rFonts w:hAnsiTheme="minorHAnsi" w:cstheme="minorHAnsi"/>
                <w:sz w:val="20"/>
                <w:szCs w:val="20"/>
                <w:lang w:val="de-DE"/>
              </w:rPr>
            </w:pPr>
          </w:p>
          <w:p w14:paraId="63BEEE6C" w14:textId="1B12057B" w:rsidR="001E0B94" w:rsidRPr="00F955B9" w:rsidRDefault="001E0B94" w:rsidP="00E04EEF">
            <w:pPr>
              <w:jc w:val="both"/>
              <w:rPr>
                <w:rFonts w:hAnsiTheme="minorHAnsi" w:cstheme="minorHAnsi"/>
                <w:sz w:val="20"/>
                <w:szCs w:val="20"/>
                <w:lang w:val="de-DE"/>
              </w:rPr>
            </w:pPr>
            <w:r w:rsidRPr="00F955B9">
              <w:rPr>
                <w:rFonts w:hAnsiTheme="minorHAnsi" w:cstheme="minorHAnsi"/>
                <w:b/>
                <w:sz w:val="20"/>
                <w:szCs w:val="20"/>
                <w:lang w:val="de-DE"/>
              </w:rPr>
              <w:t>Dm</w:t>
            </w:r>
            <w:r w:rsidRPr="00F955B9">
              <w:rPr>
                <w:rFonts w:hAnsiTheme="minorHAnsi" w:cstheme="minorHAnsi"/>
                <w:sz w:val="20"/>
                <w:szCs w:val="20"/>
                <w:lang w:val="de-DE"/>
              </w:rPr>
              <w:t>:</w:t>
            </w:r>
            <w:r w:rsidRPr="00F955B9">
              <w:rPr>
                <w:rFonts w:hAnsiTheme="minorHAnsi" w:cstheme="minorHAnsi"/>
                <w:b/>
                <w:sz w:val="20"/>
                <w:szCs w:val="20"/>
                <w:lang w:val="de-DE"/>
              </w:rPr>
              <w:t xml:space="preserve"> </w:t>
            </w:r>
            <w:r w:rsidRPr="00F955B9">
              <w:rPr>
                <w:rFonts w:hAnsiTheme="minorHAnsi" w:cstheme="minorHAnsi"/>
                <w:sz w:val="20"/>
                <w:szCs w:val="20"/>
                <w:lang w:val="de-DE"/>
              </w:rPr>
              <w:t xml:space="preserve">endocytic recycling </w:t>
            </w:r>
          </w:p>
        </w:tc>
        <w:tc>
          <w:tcPr>
            <w:tcW w:w="2262" w:type="dxa"/>
          </w:tcPr>
          <w:p w14:paraId="4F1689CA" w14:textId="137A142D" w:rsidR="001E0B94" w:rsidRPr="00D640DA" w:rsidRDefault="001E0B94" w:rsidP="00E04EEF">
            <w:pPr>
              <w:rPr>
                <w:rFonts w:hAnsiTheme="minorHAnsi" w:cstheme="minorHAnsi"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lastRenderedPageBreak/>
              <w:t>M</w:t>
            </w:r>
            <w:r w:rsidRPr="00C07CE5"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 xml:space="preserve">recycling endosomes, Golgi </w:t>
            </w:r>
          </w:p>
          <w:p w14:paraId="53838CA1" w14:textId="77777777" w:rsidR="001E0B94" w:rsidRDefault="001E0B94" w:rsidP="00E04EEF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</w:p>
          <w:p w14:paraId="7B69FACD" w14:textId="63B85FDC" w:rsidR="001E0B94" w:rsidRDefault="001E0B94" w:rsidP="00E04EEF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Sc</w:t>
            </w:r>
            <w:r w:rsidRPr="00C07CE5"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transitional and late Golgi, endosomes </w:t>
            </w:r>
          </w:p>
          <w:p w14:paraId="1E096416" w14:textId="77777777" w:rsidR="001E0B94" w:rsidRDefault="001E0B94" w:rsidP="00E04EEF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4301CDDA" w14:textId="6C78B225" w:rsidR="001E0B94" w:rsidRPr="00BD0317" w:rsidRDefault="001E0B94" w:rsidP="00E04EEF">
            <w:pPr>
              <w:rPr>
                <w:rFonts w:hAnsiTheme="minorHAnsi" w:cstheme="minorHAnsi"/>
                <w:b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lastRenderedPageBreak/>
              <w:t>Dm</w:t>
            </w:r>
            <w:r w:rsidRPr="00C07CE5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 w:rsidRPr="00BD0317">
              <w:rPr>
                <w:rFonts w:hAnsiTheme="minorHAnsi" w:cstheme="minorHAnsi"/>
                <w:sz w:val="20"/>
                <w:szCs w:val="20"/>
              </w:rPr>
              <w:t>recycling endosomes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</w:p>
        </w:tc>
        <w:tc>
          <w:tcPr>
            <w:tcW w:w="1559" w:type="dxa"/>
          </w:tcPr>
          <w:p w14:paraId="70AAA85A" w14:textId="08A0152A" w:rsidR="001E0B94" w:rsidRPr="002F35A9" w:rsidRDefault="001E0B94" w:rsidP="00E04EEF">
            <w:pPr>
              <w:rPr>
                <w:rFonts w:hAnsiTheme="minorHAnsi" w:cstheme="minorHAnsi"/>
                <w:sz w:val="20"/>
                <w:szCs w:val="20"/>
              </w:rPr>
            </w:pPr>
            <w:r w:rsidRPr="003F5A33">
              <w:rPr>
                <w:rFonts w:hAnsiTheme="minorHAnsi" w:cstheme="minorHAnsi"/>
                <w:b/>
                <w:sz w:val="20"/>
                <w:szCs w:val="20"/>
              </w:rPr>
              <w:lastRenderedPageBreak/>
              <w:t>M</w:t>
            </w:r>
            <w:r w:rsidRPr="002F35A9">
              <w:rPr>
                <w:rFonts w:hAnsiTheme="minorHAnsi" w:cstheme="minorHAnsi"/>
                <w:sz w:val="20"/>
                <w:szCs w:val="20"/>
              </w:rPr>
              <w:t>: lethal</w:t>
            </w:r>
          </w:p>
          <w:p w14:paraId="00589E3D" w14:textId="1FC69350" w:rsidR="001E0B94" w:rsidRPr="002F35A9" w:rsidRDefault="001E0B94" w:rsidP="00E04EEF">
            <w:pPr>
              <w:rPr>
                <w:rFonts w:hAnsiTheme="minorHAnsi" w:cstheme="minorHAnsi"/>
                <w:sz w:val="20"/>
                <w:szCs w:val="20"/>
              </w:rPr>
            </w:pPr>
            <w:r w:rsidRPr="003F5A33">
              <w:rPr>
                <w:rFonts w:hAnsiTheme="minorHAnsi" w:cstheme="minorHAnsi"/>
                <w:b/>
                <w:sz w:val="20"/>
                <w:szCs w:val="20"/>
              </w:rPr>
              <w:t>Sc</w:t>
            </w:r>
            <w:r w:rsidRPr="002F35A9">
              <w:rPr>
                <w:rFonts w:hAnsiTheme="minorHAnsi" w:cstheme="minorHAnsi"/>
                <w:sz w:val="20"/>
                <w:szCs w:val="20"/>
              </w:rPr>
              <w:t xml:space="preserve">: viable, double mutant lethal </w:t>
            </w:r>
          </w:p>
          <w:p w14:paraId="48211AE3" w14:textId="65A56AFC" w:rsidR="001E0B94" w:rsidRPr="002F35A9" w:rsidRDefault="001E0B94" w:rsidP="00E04EEF">
            <w:pPr>
              <w:rPr>
                <w:rFonts w:hAnsiTheme="minorHAnsi" w:cstheme="minorHAnsi"/>
                <w:sz w:val="20"/>
                <w:szCs w:val="20"/>
              </w:rPr>
            </w:pPr>
            <w:r w:rsidRPr="003F5A33"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2F35A9">
              <w:rPr>
                <w:rFonts w:hAnsiTheme="minorHAnsi" w:cstheme="minorHAnsi"/>
                <w:sz w:val="20"/>
                <w:szCs w:val="20"/>
              </w:rPr>
              <w:t xml:space="preserve">: lethal </w:t>
            </w:r>
          </w:p>
        </w:tc>
        <w:tc>
          <w:tcPr>
            <w:tcW w:w="4903" w:type="dxa"/>
          </w:tcPr>
          <w:p w14:paraId="0A46B54C" w14:textId="2D389E37" w:rsidR="00111706" w:rsidRPr="00C577BB" w:rsidRDefault="00111706" w:rsidP="00111706">
            <w:pPr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Function</w:t>
            </w:r>
          </w:p>
          <w:p w14:paraId="3958F407" w14:textId="77777777" w:rsidR="001E0B94" w:rsidRPr="00C577BB" w:rsidRDefault="00111706" w:rsidP="00111706">
            <w:pPr>
              <w:rPr>
                <w:rFonts w:hAnsiTheme="minorHAnsi" w:cstheme="minorHAnsi"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t>:</w:t>
            </w:r>
            <w:r w:rsidR="00AC2059"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t xml:space="preserve"> </w:t>
            </w:r>
            <w:r w:rsidR="00AC2059">
              <w:rPr>
                <w:rFonts w:hAnsiTheme="minorHAnsi" w:cstheme="minorHAnsi"/>
                <w:bCs/>
                <w:sz w:val="20"/>
                <w:szCs w:val="20"/>
              </w:rPr>
              <w:fldChar w:fldCharType="begin">
                <w:fldData xml:space="preserve">PEVuZE5vdGU+PENpdGU+PEF1dGhvcj5VbGxyaWNoPC9BdXRob3I+PFllYXI+MTk5NjwvWWVhcj48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==
</w:fldData>
              </w:fldChar>
            </w:r>
            <w:r w:rsidR="00AC2059"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instrText xml:space="preserve"> ADDIN EN.CITE </w:instrText>
            </w:r>
            <w:r w:rsidR="00AC2059">
              <w:rPr>
                <w:rFonts w:hAnsiTheme="minorHAnsi" w:cstheme="minorHAnsi"/>
                <w:bCs/>
                <w:sz w:val="20"/>
                <w:szCs w:val="20"/>
              </w:rPr>
              <w:fldChar w:fldCharType="begin">
                <w:fldData xml:space="preserve">PEVuZE5vdGU+PENpdGU+PEF1dGhvcj5VbGxyaWNoPC9BdXRob3I+PFllYXI+MTk5NjwvWWVhcj48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==
</w:fldData>
              </w:fldChar>
            </w:r>
            <w:r w:rsidR="00AC2059"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instrText xml:space="preserve"> ADDIN EN.CITE.DATA </w:instrText>
            </w:r>
            <w:r w:rsidR="00AC2059">
              <w:rPr>
                <w:rFonts w:hAnsiTheme="minorHAnsi" w:cstheme="minorHAnsi"/>
                <w:bCs/>
                <w:sz w:val="20"/>
                <w:szCs w:val="20"/>
              </w:rPr>
            </w:r>
            <w:r w:rsidR="00AC2059">
              <w:rPr>
                <w:rFonts w:hAnsiTheme="minorHAnsi" w:cstheme="minorHAnsi"/>
                <w:bCs/>
                <w:sz w:val="20"/>
                <w:szCs w:val="20"/>
              </w:rPr>
              <w:fldChar w:fldCharType="end"/>
            </w:r>
            <w:r w:rsidR="00AC2059">
              <w:rPr>
                <w:rFonts w:hAnsiTheme="minorHAnsi" w:cstheme="minorHAnsi"/>
                <w:bCs/>
                <w:sz w:val="20"/>
                <w:szCs w:val="20"/>
              </w:rPr>
            </w:r>
            <w:r w:rsidR="00AC2059">
              <w:rPr>
                <w:rFonts w:hAnsiTheme="minorHAnsi" w:cstheme="minorHAnsi"/>
                <w:bCs/>
                <w:sz w:val="20"/>
                <w:szCs w:val="20"/>
              </w:rPr>
              <w:fldChar w:fldCharType="separate"/>
            </w:r>
            <w:r w:rsidR="00AC2059" w:rsidRPr="00C577BB">
              <w:rPr>
                <w:rFonts w:hAnsiTheme="minorHAnsi" w:cstheme="minorHAnsi"/>
                <w:bCs/>
                <w:noProof/>
                <w:sz w:val="20"/>
                <w:szCs w:val="20"/>
                <w:lang w:val="nl-NL"/>
              </w:rPr>
              <w:t>(Ullrich et al., 1996; Urbe et al., 1993)</w:t>
            </w:r>
            <w:r w:rsidR="00AC2059">
              <w:rPr>
                <w:rFonts w:hAnsiTheme="minorHAnsi" w:cstheme="minorHAnsi"/>
                <w:bCs/>
                <w:sz w:val="20"/>
                <w:szCs w:val="20"/>
              </w:rPr>
              <w:fldChar w:fldCharType="end"/>
            </w:r>
          </w:p>
          <w:p w14:paraId="4582FFD4" w14:textId="3D7DC765" w:rsidR="00AC2059" w:rsidRPr="00C577BB" w:rsidRDefault="00AC2059" w:rsidP="00111706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nl-NL"/>
              </w:rPr>
              <w:t>Sc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KZWRkPC9BdXRob3I+PFllYXI+MTk5NzwvWWVhcj48UmVj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KZWRkPC9BdXRob3I+PFllYXI+MTk5NzwvWWVhcj48UmVj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123DED">
              <w:rPr>
                <w:rFonts w:hAnsiTheme="minorHAnsi" w:cstheme="minorHAnsi"/>
                <w:sz w:val="20"/>
                <w:szCs w:val="20"/>
              </w:rPr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123DED"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Benli et al., 1996; Chen et al., 2005; Jedd et al., 1997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7211C7B5" w14:textId="77777777" w:rsidR="00A36817" w:rsidRDefault="00A36817" w:rsidP="00111706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Eb2xsYXI8L0F1dGhvcj48WWVhcj4yMDAyPC9ZZWFyPjxS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Eb2xsYXI8L0F1dGhvcj48WWVhcj4yMDAyPC9ZZWFyPjxS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>
              <w:rPr>
                <w:rFonts w:hAnsiTheme="minorHAnsi" w:cstheme="minorHAnsi"/>
                <w:noProof/>
                <w:sz w:val="20"/>
                <w:szCs w:val="20"/>
              </w:rPr>
              <w:t>(Dollar et al., 2002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2F27706D" w14:textId="701A7EA4" w:rsidR="00A36817" w:rsidRDefault="00A36817" w:rsidP="00A36817">
            <w:pPr>
              <w:rPr>
                <w:rFonts w:hAnsiTheme="minorHAnsi" w:cstheme="minorHAnsi"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Subcellular localization</w:t>
            </w:r>
          </w:p>
          <w:p w14:paraId="3DA30A3E" w14:textId="49BCACAB" w:rsidR="00A36817" w:rsidRPr="00C577BB" w:rsidRDefault="00A36817" w:rsidP="00A36817">
            <w:pPr>
              <w:rPr>
                <w:rFonts w:hAnsiTheme="minorHAnsi" w:cstheme="minorHAnsi"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begin">
                <w:fldData xml:space="preserve">PEVuZE5vdGU+PENpdGU+PEF1dGhvcj5VbGxyaWNoPC9BdXRob3I+PFllYXI+MTk5NjwvWWVhcj48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==
</w:fldData>
              </w:fldChar>
            </w:r>
            <w:r w:rsidR="00123DED"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instrText xml:space="preserve"> ADDIN EN.CITE </w:instrText>
            </w:r>
            <w:r w:rsidR="00123DED">
              <w:rPr>
                <w:rFonts w:hAnsiTheme="minorHAnsi" w:cstheme="minorHAnsi"/>
                <w:bCs/>
                <w:sz w:val="20"/>
                <w:szCs w:val="20"/>
              </w:rPr>
              <w:fldChar w:fldCharType="begin">
                <w:fldData xml:space="preserve">PEVuZE5vdGU+PENpdGU+PEF1dGhvcj5VbGxyaWNoPC9BdXRob3I+PFllYXI+MTk5NjwvWWVhcj48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==
</w:fldData>
              </w:fldChar>
            </w:r>
            <w:r w:rsidR="00123DED"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instrText xml:space="preserve"> ADDIN EN.CITE.DATA </w:instrText>
            </w:r>
            <w:r w:rsidR="00123DED">
              <w:rPr>
                <w:rFonts w:hAnsiTheme="minorHAnsi" w:cstheme="minorHAnsi"/>
                <w:bCs/>
                <w:sz w:val="20"/>
                <w:szCs w:val="20"/>
              </w:rPr>
            </w:r>
            <w:r w:rsidR="00123DED">
              <w:rPr>
                <w:rFonts w:hAnsiTheme="minorHAnsi" w:cstheme="minorHAnsi"/>
                <w:bCs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bCs/>
                <w:sz w:val="20"/>
                <w:szCs w:val="20"/>
              </w:rPr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separate"/>
            </w:r>
            <w:r w:rsidR="00123DED" w:rsidRPr="00C577BB">
              <w:rPr>
                <w:rFonts w:hAnsiTheme="minorHAnsi" w:cstheme="minorHAnsi"/>
                <w:bCs/>
                <w:noProof/>
                <w:sz w:val="20"/>
                <w:szCs w:val="20"/>
                <w:lang w:val="nl-NL"/>
              </w:rPr>
              <w:t>(Ullrich et al., 1996; Urbe et al., 1993)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end"/>
            </w:r>
          </w:p>
          <w:p w14:paraId="4D2CDA6B" w14:textId="66333917" w:rsidR="00A36817" w:rsidRPr="00C577BB" w:rsidRDefault="00A36817" w:rsidP="00A36817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lastRenderedPageBreak/>
              <w:t>Sc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KZWRkPC9BdXRob3I+PFllYXI+MTk5NzwvWWVhcj48UmVj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==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KZWRkPC9BdXRob3I+PFllYXI+MTk5NzwvWWVhcj48UmVj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==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123DED">
              <w:rPr>
                <w:rFonts w:hAnsiTheme="minorHAnsi" w:cstheme="minorHAnsi"/>
                <w:sz w:val="20"/>
                <w:szCs w:val="20"/>
              </w:rPr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123DED"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Chen et al., 2005; Jedd et al., 1997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5F8DBBE2" w14:textId="77777777" w:rsidR="00F50048" w:rsidRPr="00C577BB" w:rsidRDefault="00F50048" w:rsidP="00A36817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nl-NL"/>
              </w:rPr>
              <w:t>Dm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Eb2xsYXI8L0F1dGhvcj48WWVhcj4yMDAyPC9ZZWFyPjxS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Eb2xsYXI8L0F1dGhvcj48WWVhcj4yMDAyPC9ZZWFyPjxS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Dollar et al., 2002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37FC98D4" w14:textId="4379518A" w:rsidR="00F50048" w:rsidRPr="00C577BB" w:rsidRDefault="00F50048" w:rsidP="00A36817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nl-NL"/>
              </w:rPr>
              <w:t>Viability</w:t>
            </w:r>
          </w:p>
          <w:p w14:paraId="029E9213" w14:textId="24A2F604" w:rsidR="00E44639" w:rsidRPr="00C577BB" w:rsidRDefault="00E44639" w:rsidP="00A36817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: </w: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ZdTwvQXV0aG9yPjxZZWFyPjIwMTQ8L1llYXI+PFJlY051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</w:fldData>
              </w:fldChar>
            </w:r>
            <w:r w:rsidR="0095439B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ZdTwvQXV0aG9yPjxZZWFyPjIwMTQ8L1llYXI+PFJlY051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</w:fldData>
              </w:fldChar>
            </w:r>
            <w:r w:rsidR="0095439B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95439B">
              <w:rPr>
                <w:rFonts w:hAnsiTheme="minorHAnsi" w:cstheme="minorHAnsi"/>
                <w:sz w:val="20"/>
                <w:szCs w:val="20"/>
              </w:rPr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95439B">
              <w:rPr>
                <w:rFonts w:hAnsiTheme="minorHAnsi" w:cstheme="minorHAnsi"/>
                <w:sz w:val="20"/>
                <w:szCs w:val="20"/>
              </w:rPr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95439B"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Yu et al., 2014)</w: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048482A0" w14:textId="41916A0F" w:rsidR="00F50048" w:rsidRPr="00C577BB" w:rsidRDefault="00F50048" w:rsidP="00A36817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nl-NL"/>
              </w:rPr>
              <w:t>Sc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CZW5saTwvQXV0aG9yPjxZZWFyPjE5OTY8L1llYXI+PFJl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CZW5saTwvQXV0aG9yPjxZZWFyPjE5OTY8L1llYXI+PFJl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Benli et al., 1996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0710A9C3" w14:textId="16063066" w:rsidR="00F50048" w:rsidRPr="00F955B9" w:rsidRDefault="00F50048" w:rsidP="00A36817">
            <w:pPr>
              <w:rPr>
                <w:rFonts w:hAnsiTheme="minorHAnsi" w:cstheme="minorHAnsi"/>
                <w:sz w:val="20"/>
                <w:szCs w:val="20"/>
                <w:lang w:val="de-DE"/>
              </w:rPr>
            </w:pPr>
            <w:r w:rsidRPr="00F955B9">
              <w:rPr>
                <w:rFonts w:hAnsiTheme="minorHAnsi" w:cstheme="minorHAnsi"/>
                <w:b/>
                <w:sz w:val="20"/>
                <w:szCs w:val="20"/>
                <w:lang w:val="de-DE"/>
              </w:rPr>
              <w:t>Dm</w:t>
            </w:r>
            <w:r w:rsidRPr="00F955B9">
              <w:rPr>
                <w:rFonts w:hAnsiTheme="minorHAnsi" w:cstheme="minorHAnsi"/>
                <w:sz w:val="20"/>
                <w:szCs w:val="20"/>
                <w:lang w:val="de-DE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/>
            </w:r>
            <w:r w:rsidRPr="00F955B9">
              <w:rPr>
                <w:rFonts w:hAnsiTheme="minorHAnsi" w:cstheme="minorHAnsi"/>
                <w:sz w:val="20"/>
                <w:szCs w:val="20"/>
                <w:lang w:val="de-DE"/>
              </w:rPr>
              <w:instrText xml:space="preserve"> ADDIN EN.CITE &lt;EndNote&gt;&lt;Cite&gt;&lt;Author&gt;Bellen&lt;/Author&gt;&lt;Year&gt;2004&lt;/Year&gt;&lt;RecNum&gt;97&lt;/RecNum&gt;&lt;DisplayText&gt;(Bellen et al., 2004)&lt;/DisplayText&gt;&lt;record&gt;&lt;rec-number&gt;97&lt;/rec-number&gt;&lt;foreign-keys&gt;&lt;key app="EN" db-id="e9t0f9vxyzfpvlefz2k5rrsupwvfa5eava90" timestamp="1606313979"&gt;97&lt;/key&gt;&lt;/foreign-keys&gt;&lt;ref-type name="Journal Article"&gt;17&lt;/ref-type&gt;&lt;contributors&gt;&lt;authors&gt;&lt;author&gt;Bellen, H. J.&lt;/author&gt;&lt;author&gt;Levis, R. W.&lt;/author&gt;&lt;author&gt;Liao, G.&lt;/author&gt;&lt;author&gt;He, Y.&lt;/author&gt;&lt;author&gt;Carlson, J. W.&lt;/author&gt;&lt;author&gt;Tsang, G.&lt;/author&gt;&lt;author&gt;Evans-Holm, M.&lt;/author&gt;&lt;author&gt;Hiesinger, P. R.&lt;/author&gt;&lt;author&gt;Schulze, K. L.&lt;/author&gt;&lt;author&gt;Rubin, G. M.&lt;/author&gt;&lt;author&gt;Hoskins, R. A.&lt;/author&gt;&lt;author&gt;Spradling, A. C.&lt;/author&gt;&lt;/authors&gt;&lt;/contributors&gt;&lt;auth-address&gt;Department of Molecular and Human Genetics, Howard Hughes Medical Institute, Program in Developmental Biology, Baylor College of Medicine, Houston, Texas 77030, USA.&lt;/auth-address&gt;&lt;titles&gt;&lt;title&gt;The BDGP gene disruption project: single transposon insertions associated with 40% of Drosophila genes&lt;/title&gt;&lt;secondary-title&gt;Genetics&lt;/secondary-title&gt;&lt;/titles&gt;&lt;periodical&gt;&lt;full-title&gt;Genetics&lt;/full-title&gt;&lt;/periodical&gt;&lt;pages&gt;761-81&lt;/pages&gt;&lt;volume&gt;167&lt;/volume&gt;&lt;number&gt;2&lt;/number&gt;&lt;edition&gt;2004/07/09&lt;/edition&gt;&lt;keywords&gt;&lt;keyword&gt;Animals&lt;/keyword&gt;&lt;keyword&gt;DNA Transposable Elements/*genetics&lt;/keyword&gt;&lt;keyword&gt;Drosophila/*genetics&lt;/keyword&gt;&lt;keyword&gt;Genes, Insect/*genetics&lt;/keyword&gt;&lt;keyword&gt;*Genome&lt;/keyword&gt;&lt;keyword&gt;Models, Genetic&lt;/keyword&gt;&lt;keyword&gt;Non-programmatic&lt;/keyword&gt;&lt;/keywords&gt;&lt;dates&gt;&lt;year&gt;2004&lt;/year&gt;&lt;pub-dates&gt;&lt;date&gt;Jun&lt;/date&gt;&lt;/pub-dates&gt;&lt;/dates&gt;&lt;isbn&gt;0016-6731 (Print)&amp;#xD;0016-6731 (Linking)&lt;/isbn&gt;&lt;accession-num&gt;15238527&lt;/accession-num&gt;&lt;urls&gt;&lt;related-urls&gt;&lt;url&gt;https://www.ncbi.nlm.nih.gov/pubmed/15238527&lt;/url&gt;&lt;/related-urls&gt;&lt;/urls&gt;&lt;custom2&gt;PMC1470905&lt;/custom2&gt;&lt;electronic-resource-num&gt;10.1534/genetics.104.026427&lt;/electronic-resource-num&gt;&lt;/record&gt;&lt;/Cite&gt;&lt;/EndNote&gt;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F955B9">
              <w:rPr>
                <w:rFonts w:hAnsiTheme="minorHAnsi" w:cstheme="minorHAnsi"/>
                <w:noProof/>
                <w:sz w:val="20"/>
                <w:szCs w:val="20"/>
                <w:lang w:val="de-DE"/>
              </w:rPr>
              <w:t>(Bellen et al., 2004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C67B95" w:rsidRPr="00CF23DC" w14:paraId="743F35CC" w14:textId="77777777" w:rsidTr="00C67B95">
        <w:trPr>
          <w:trHeight w:val="340"/>
        </w:trPr>
        <w:tc>
          <w:tcPr>
            <w:tcW w:w="1412" w:type="dxa"/>
          </w:tcPr>
          <w:p w14:paraId="466B63F6" w14:textId="77777777" w:rsidR="006B2A4E" w:rsidRPr="00F955B9" w:rsidRDefault="006B2A4E" w:rsidP="00381E5A">
            <w:pPr>
              <w:rPr>
                <w:rFonts w:hAnsiTheme="minorHAnsi" w:cstheme="minorHAnsi"/>
                <w:sz w:val="20"/>
                <w:szCs w:val="20"/>
                <w:lang w:val="de-DE"/>
              </w:rPr>
            </w:pPr>
          </w:p>
          <w:p w14:paraId="6BDD572E" w14:textId="041F78D6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Rab11b</w:t>
            </w:r>
          </w:p>
        </w:tc>
        <w:tc>
          <w:tcPr>
            <w:tcW w:w="1276" w:type="dxa"/>
            <w:vMerge/>
          </w:tcPr>
          <w:p w14:paraId="2566688A" w14:textId="7338C871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701" w:type="dxa"/>
            <w:vMerge/>
          </w:tcPr>
          <w:p w14:paraId="64C52E1A" w14:textId="5DE51934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2275" w:type="dxa"/>
          </w:tcPr>
          <w:p w14:paraId="200BE57C" w14:textId="35379257" w:rsidR="001E0B94" w:rsidRPr="002F35A9" w:rsidRDefault="001E0B94" w:rsidP="004B429D">
            <w:pPr>
              <w:rPr>
                <w:rFonts w:hAnsiTheme="minorHAnsi" w:cstheme="minorHAnsi"/>
                <w:sz w:val="20"/>
                <w:szCs w:val="20"/>
              </w:rPr>
            </w:pPr>
            <w:r w:rsidRPr="00D640DA">
              <w:rPr>
                <w:rFonts w:hAnsiTheme="minorHAnsi" w:cstheme="minorHAnsi"/>
                <w:b/>
                <w:bCs/>
                <w:sz w:val="20"/>
                <w:szCs w:val="20"/>
              </w:rPr>
              <w:t>M</w:t>
            </w:r>
            <w:r w:rsidRPr="00B01F3C"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 w:rsidR="004B429D">
              <w:rPr>
                <w:rFonts w:hAnsiTheme="minorHAnsi" w:cstheme="minorHAnsi"/>
                <w:bCs/>
                <w:sz w:val="20"/>
                <w:szCs w:val="20"/>
              </w:rPr>
              <w:t xml:space="preserve"> </w:t>
            </w:r>
            <w:r w:rsidRPr="00777106">
              <w:rPr>
                <w:rFonts w:hAnsiTheme="minorHAnsi" w:cstheme="minorHAnsi"/>
                <w:bCs/>
                <w:sz w:val="20"/>
                <w:szCs w:val="20"/>
              </w:rPr>
              <w:t>recycling</w:t>
            </w:r>
            <w:r w:rsidR="004B429D">
              <w:rPr>
                <w:rFonts w:hAnsiTheme="minorHAnsi" w:cstheme="minorHAnsi"/>
                <w:bCs/>
                <w:sz w:val="20"/>
                <w:szCs w:val="20"/>
              </w:rPr>
              <w:t xml:space="preserve"> </w:t>
            </w:r>
            <w:r w:rsidRPr="00777106">
              <w:rPr>
                <w:rFonts w:hAnsiTheme="minorHAnsi" w:cstheme="minorHAnsi"/>
                <w:bCs/>
                <w:sz w:val="20"/>
                <w:szCs w:val="20"/>
              </w:rPr>
              <w:t>from endosome to PM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 xml:space="preserve">, traffic from TGN to PM </w:t>
            </w:r>
          </w:p>
        </w:tc>
        <w:tc>
          <w:tcPr>
            <w:tcW w:w="2262" w:type="dxa"/>
          </w:tcPr>
          <w:p w14:paraId="0D0CD5EF" w14:textId="3FC98D9A" w:rsidR="001E0B94" w:rsidRDefault="001E0B94" w:rsidP="00795AD5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M</w:t>
            </w:r>
            <w:r w:rsidRPr="00C07CE5"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 xml:space="preserve">recycling endosomes, Golgi </w:t>
            </w:r>
          </w:p>
          <w:p w14:paraId="21CA7D6A" w14:textId="7DAFC1BA" w:rsidR="001E0B94" w:rsidRPr="002F35A9" w:rsidRDefault="001E0B94" w:rsidP="00795AD5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559" w:type="dxa"/>
          </w:tcPr>
          <w:p w14:paraId="5B5DEDEE" w14:textId="3B762C97" w:rsidR="001E0B94" w:rsidRPr="002F35A9" w:rsidRDefault="001E0B94" w:rsidP="00795AD5">
            <w:pPr>
              <w:rPr>
                <w:rFonts w:hAnsiTheme="minorHAnsi" w:cstheme="minorHAnsi"/>
                <w:sz w:val="20"/>
                <w:szCs w:val="20"/>
              </w:rPr>
            </w:pPr>
            <w:r w:rsidRPr="003F5A33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F35A9">
              <w:rPr>
                <w:rFonts w:hAnsiTheme="minorHAnsi" w:cstheme="minorHAnsi"/>
                <w:sz w:val="20"/>
                <w:szCs w:val="20"/>
              </w:rPr>
              <w:t xml:space="preserve">: viable </w:t>
            </w:r>
          </w:p>
          <w:p w14:paraId="6A8737E2" w14:textId="5AA80A7C" w:rsidR="001E0B94" w:rsidRPr="002F35A9" w:rsidRDefault="001E0B94" w:rsidP="00795AD5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4903" w:type="dxa"/>
          </w:tcPr>
          <w:p w14:paraId="4614512F" w14:textId="2039EDA2" w:rsidR="00DF4146" w:rsidRDefault="00DF4146" w:rsidP="00DF4146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Function</w:t>
            </w:r>
            <w:r w:rsidR="006013CF">
              <w:rPr>
                <w:rFonts w:hAnsiTheme="minorHAnsi" w:cstheme="minorHAnsi"/>
                <w:b/>
                <w:bCs/>
                <w:sz w:val="20"/>
                <w:szCs w:val="20"/>
              </w:rPr>
              <w:t xml:space="preserve"> and subcellular localization</w:t>
            </w:r>
          </w:p>
          <w:p w14:paraId="05D3CBF6" w14:textId="2FF5D7CB" w:rsidR="001E0B94" w:rsidRDefault="00DF4146" w:rsidP="00DF4146">
            <w:pPr>
              <w:rPr>
                <w:rFonts w:hAnsiTheme="minorHAnsi" w:cstheme="minorHAnsi"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M</w:t>
            </w:r>
            <w:r w:rsidRPr="00AA453C"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begin">
                <w:fldData xml:space="preserve">PEVuZE5vdGU+PENpdGU+PEF1dGhvcj5VbGxyaWNoPC9BdXRob3I+PFllYXI+MTk5NjwvWWVhcj48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==
</w:fldData>
              </w:fldChar>
            </w:r>
            <w:r>
              <w:rPr>
                <w:rFonts w:hAnsiTheme="minorHAnsi" w:cstheme="minorHAnsi"/>
                <w:bCs/>
                <w:sz w:val="20"/>
                <w:szCs w:val="20"/>
              </w:rPr>
              <w:instrText xml:space="preserve"> ADDIN EN.CITE </w:instrText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begin">
                <w:fldData xml:space="preserve">PEVuZE5vdGU+PENpdGU+PEF1dGhvcj5VbGxyaWNoPC9BdXRob3I+PFllYXI+MTk5NjwvWWVhcj48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==
</w:fldData>
              </w:fldChar>
            </w:r>
            <w:r>
              <w:rPr>
                <w:rFonts w:hAnsiTheme="minorHAnsi" w:cstheme="minorHAnsi"/>
                <w:bCs/>
                <w:sz w:val="20"/>
                <w:szCs w:val="20"/>
              </w:rPr>
              <w:instrText xml:space="preserve"> ADDIN EN.CITE.DATA </w:instrText>
            </w:r>
            <w:r>
              <w:rPr>
                <w:rFonts w:hAnsiTheme="minorHAnsi" w:cstheme="minorHAnsi"/>
                <w:bCs/>
                <w:sz w:val="20"/>
                <w:szCs w:val="20"/>
              </w:rPr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bCs/>
                <w:sz w:val="20"/>
                <w:szCs w:val="20"/>
              </w:rPr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separate"/>
            </w:r>
            <w:r>
              <w:rPr>
                <w:rFonts w:hAnsiTheme="minorHAnsi" w:cstheme="minorHAnsi"/>
                <w:bCs/>
                <w:noProof/>
                <w:sz w:val="20"/>
                <w:szCs w:val="20"/>
              </w:rPr>
              <w:t>(Ullrich et al., 1996; Urbe et al., 1993)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end"/>
            </w:r>
          </w:p>
          <w:p w14:paraId="05644577" w14:textId="50A4D24C" w:rsidR="004B429D" w:rsidRDefault="004B429D" w:rsidP="00DF4146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Viability</w:t>
            </w:r>
          </w:p>
          <w:p w14:paraId="7B868F95" w14:textId="52570F96" w:rsidR="00DF4146" w:rsidRPr="00EB68CF" w:rsidRDefault="004B429D" w:rsidP="004B429D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 xml:space="preserve">: </w:t>
            </w:r>
            <w:r w:rsidR="0095439B">
              <w:rPr>
                <w:rFonts w:hAnsiTheme="minorHAnsi" w:cstheme="minorHAnsi"/>
                <w:bCs/>
                <w:sz w:val="20"/>
                <w:szCs w:val="20"/>
              </w:rPr>
              <w:fldChar w:fldCharType="begin">
                <w:fldData xml:space="preserve">PEVuZE5vdGU+PENpdGU+PEF1dGhvcj5EJmFwb3M7QWdvc3Rpbm88L0F1dGhvcj48WWVhcj4yMDE5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</w:fldData>
              </w:fldChar>
            </w:r>
            <w:r w:rsidR="0095439B">
              <w:rPr>
                <w:rFonts w:hAnsiTheme="minorHAnsi" w:cstheme="minorHAnsi"/>
                <w:bCs/>
                <w:sz w:val="20"/>
                <w:szCs w:val="20"/>
              </w:rPr>
              <w:instrText xml:space="preserve"> ADDIN EN.CITE </w:instrText>
            </w:r>
            <w:r w:rsidR="0095439B">
              <w:rPr>
                <w:rFonts w:hAnsiTheme="minorHAnsi" w:cstheme="minorHAnsi"/>
                <w:bCs/>
                <w:sz w:val="20"/>
                <w:szCs w:val="20"/>
              </w:rPr>
              <w:fldChar w:fldCharType="begin">
                <w:fldData xml:space="preserve">PEVuZE5vdGU+PENpdGU+PEF1dGhvcj5EJmFwb3M7QWdvc3Rpbm88L0F1dGhvcj48WWVhcj4yMDE5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</w:fldData>
              </w:fldChar>
            </w:r>
            <w:r w:rsidR="0095439B">
              <w:rPr>
                <w:rFonts w:hAnsiTheme="minorHAnsi" w:cstheme="minorHAnsi"/>
                <w:bCs/>
                <w:sz w:val="20"/>
                <w:szCs w:val="20"/>
              </w:rPr>
              <w:instrText xml:space="preserve"> ADDIN EN.CITE.DATA </w:instrText>
            </w:r>
            <w:r w:rsidR="0095439B">
              <w:rPr>
                <w:rFonts w:hAnsiTheme="minorHAnsi" w:cstheme="minorHAnsi"/>
                <w:bCs/>
                <w:sz w:val="20"/>
                <w:szCs w:val="20"/>
              </w:rPr>
            </w:r>
            <w:r w:rsidR="0095439B">
              <w:rPr>
                <w:rFonts w:hAnsiTheme="minorHAnsi" w:cstheme="minorHAnsi"/>
                <w:bCs/>
                <w:sz w:val="20"/>
                <w:szCs w:val="20"/>
              </w:rPr>
              <w:fldChar w:fldCharType="end"/>
            </w:r>
            <w:r w:rsidR="0095439B">
              <w:rPr>
                <w:rFonts w:hAnsiTheme="minorHAnsi" w:cstheme="minorHAnsi"/>
                <w:bCs/>
                <w:sz w:val="20"/>
                <w:szCs w:val="20"/>
              </w:rPr>
            </w:r>
            <w:r w:rsidR="0095439B">
              <w:rPr>
                <w:rFonts w:hAnsiTheme="minorHAnsi" w:cstheme="minorHAnsi"/>
                <w:bCs/>
                <w:sz w:val="20"/>
                <w:szCs w:val="20"/>
              </w:rPr>
              <w:fldChar w:fldCharType="separate"/>
            </w:r>
            <w:r w:rsidR="0095439B">
              <w:rPr>
                <w:rFonts w:hAnsiTheme="minorHAnsi" w:cstheme="minorHAnsi"/>
                <w:bCs/>
                <w:noProof/>
                <w:sz w:val="20"/>
                <w:szCs w:val="20"/>
              </w:rPr>
              <w:t>(D'Agostino et al., 2019)</w:t>
            </w:r>
            <w:r w:rsidR="0095439B">
              <w:rPr>
                <w:rFonts w:hAnsiTheme="minorHAnsi" w:cstheme="minorHAnsi"/>
                <w:bCs/>
                <w:sz w:val="20"/>
                <w:szCs w:val="20"/>
              </w:rPr>
              <w:fldChar w:fldCharType="end"/>
            </w:r>
          </w:p>
        </w:tc>
      </w:tr>
      <w:tr w:rsidR="00C67B95" w:rsidRPr="00CF23DC" w14:paraId="1500A25F" w14:textId="77777777" w:rsidTr="00C67B95">
        <w:trPr>
          <w:trHeight w:val="340"/>
        </w:trPr>
        <w:tc>
          <w:tcPr>
            <w:tcW w:w="1412" w:type="dxa"/>
          </w:tcPr>
          <w:p w14:paraId="440A0309" w14:textId="20E6B361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Rab11c (Rab25)</w:t>
            </w:r>
          </w:p>
        </w:tc>
        <w:tc>
          <w:tcPr>
            <w:tcW w:w="1276" w:type="dxa"/>
            <w:vMerge/>
          </w:tcPr>
          <w:p w14:paraId="4F233FD8" w14:textId="3A033872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701" w:type="dxa"/>
            <w:vMerge/>
          </w:tcPr>
          <w:p w14:paraId="16551790" w14:textId="08842154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2275" w:type="dxa"/>
          </w:tcPr>
          <w:p w14:paraId="6A89ADD4" w14:textId="5AF4C94C" w:rsidR="001E0B94" w:rsidRPr="001E1996" w:rsidRDefault="001E0B94" w:rsidP="00E973AF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B01F3C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apical recycling pathway </w:t>
            </w:r>
          </w:p>
        </w:tc>
        <w:tc>
          <w:tcPr>
            <w:tcW w:w="2262" w:type="dxa"/>
          </w:tcPr>
          <w:p w14:paraId="6358CA3B" w14:textId="0A72BDE4" w:rsidR="001E0B94" w:rsidRDefault="001E0B94" w:rsidP="00381224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C07CE5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 w:rsidRPr="001E1996">
              <w:rPr>
                <w:rFonts w:hAnsiTheme="minorHAnsi" w:cstheme="minorHAnsi"/>
                <w:sz w:val="20"/>
                <w:szCs w:val="20"/>
              </w:rPr>
              <w:t xml:space="preserve">recycling endosomes </w:t>
            </w:r>
          </w:p>
          <w:p w14:paraId="00618866" w14:textId="536DA411" w:rsidR="001E0B94" w:rsidRPr="000E7560" w:rsidRDefault="001E0B94" w:rsidP="00381224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559" w:type="dxa"/>
          </w:tcPr>
          <w:p w14:paraId="78BF1F25" w14:textId="5E1A879E" w:rsidR="001E0B94" w:rsidRPr="002F35A9" w:rsidRDefault="001E0B94" w:rsidP="00795AD5">
            <w:pPr>
              <w:rPr>
                <w:rFonts w:hAnsiTheme="minorHAnsi" w:cstheme="minorHAnsi"/>
                <w:sz w:val="20"/>
                <w:szCs w:val="20"/>
              </w:rPr>
            </w:pPr>
            <w:r w:rsidRPr="0058562D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F35A9"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="00EC370D">
              <w:rPr>
                <w:rFonts w:hAnsiTheme="minorHAnsi" w:cstheme="minorHAnsi"/>
                <w:sz w:val="20"/>
                <w:szCs w:val="20"/>
              </w:rPr>
              <w:t>viable</w:t>
            </w:r>
          </w:p>
          <w:p w14:paraId="6CC20614" w14:textId="303C0482" w:rsidR="001E0B94" w:rsidRPr="002F35A9" w:rsidRDefault="001E0B94" w:rsidP="00795AD5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4903" w:type="dxa"/>
          </w:tcPr>
          <w:p w14:paraId="13D2C640" w14:textId="695E12CD" w:rsidR="00604C2C" w:rsidRDefault="00604C2C" w:rsidP="00604C2C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Function</w:t>
            </w:r>
            <w:r w:rsidR="00B75B13">
              <w:rPr>
                <w:rFonts w:hAnsiTheme="minorHAnsi" w:cstheme="minorHAnsi"/>
                <w:b/>
                <w:bCs/>
                <w:sz w:val="20"/>
                <w:szCs w:val="20"/>
              </w:rPr>
              <w:t xml:space="preserve"> and subcellular localization</w:t>
            </w:r>
          </w:p>
          <w:p w14:paraId="14C18163" w14:textId="77777777" w:rsidR="00604C2C" w:rsidRDefault="00604C2C" w:rsidP="00604C2C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M</w:t>
            </w:r>
            <w:r w:rsidRPr="00AA453C"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DYXNhbm92YTwvQXV0aG9yPjxZZWFyPjE5OTk8L1llYXI+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DYXNhbm92YTwvQXV0aG9yPjxZZWFyPjE5OTk8L1llYXI+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>
              <w:rPr>
                <w:rFonts w:hAnsiTheme="minorHAnsi" w:cstheme="minorHAnsi"/>
                <w:noProof/>
                <w:sz w:val="20"/>
                <w:szCs w:val="20"/>
              </w:rPr>
              <w:t>(Casanova et al., 1999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7506CC3A" w14:textId="77777777" w:rsidR="00EC370D" w:rsidRDefault="00EC370D" w:rsidP="00604C2C">
            <w:pPr>
              <w:rPr>
                <w:rFonts w:hAnsiTheme="minorHAnsi" w:cstheme="minorHAnsi"/>
                <w:b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Viability</w:t>
            </w:r>
          </w:p>
          <w:p w14:paraId="5975BDD6" w14:textId="6B415928" w:rsidR="00EC370D" w:rsidRPr="00EC370D" w:rsidRDefault="00EC370D" w:rsidP="00604C2C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OYW08L0F1dGhvcj48WWVhcj4yMDEwPC9ZZWFyPjxSZWNO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</w:fldData>
              </w:fldChar>
            </w:r>
            <w:r w:rsidR="0095439B"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OYW08L0F1dGhvcj48WWVhcj4yMDEwPC9ZZWFyPjxSZWNO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</w:fldData>
              </w:fldChar>
            </w:r>
            <w:r w:rsidR="0095439B"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 w:rsidR="0095439B">
              <w:rPr>
                <w:rFonts w:hAnsiTheme="minorHAnsi" w:cstheme="minorHAnsi"/>
                <w:sz w:val="20"/>
                <w:szCs w:val="20"/>
              </w:rPr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95439B">
              <w:rPr>
                <w:rFonts w:hAnsiTheme="minorHAnsi" w:cstheme="minorHAnsi"/>
                <w:sz w:val="20"/>
                <w:szCs w:val="20"/>
              </w:rPr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95439B">
              <w:rPr>
                <w:rFonts w:hAnsiTheme="minorHAnsi" w:cstheme="minorHAnsi"/>
                <w:noProof/>
                <w:sz w:val="20"/>
                <w:szCs w:val="20"/>
              </w:rPr>
              <w:t>(Nam et al., 2010)</w: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C67B95" w:rsidRPr="00CF23DC" w14:paraId="67EB1076" w14:textId="77777777" w:rsidTr="00C67B95">
        <w:trPr>
          <w:trHeight w:val="340"/>
        </w:trPr>
        <w:tc>
          <w:tcPr>
            <w:tcW w:w="1412" w:type="dxa"/>
          </w:tcPr>
          <w:p w14:paraId="2808A8A1" w14:textId="77777777" w:rsidR="006B2A4E" w:rsidRDefault="006B2A4E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4DCF1ACE" w14:textId="3515FFF2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Rab12</w:t>
            </w:r>
          </w:p>
        </w:tc>
        <w:tc>
          <w:tcPr>
            <w:tcW w:w="1276" w:type="dxa"/>
          </w:tcPr>
          <w:p w14:paraId="54C2498F" w14:textId="77777777" w:rsidR="006B2A4E" w:rsidRDefault="006B2A4E" w:rsidP="006B2A4E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</w:p>
          <w:p w14:paraId="1D442788" w14:textId="3CD865B3" w:rsidR="001E0B94" w:rsidRPr="002F35A9" w:rsidRDefault="001E0B94" w:rsidP="006B2A4E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1701" w:type="dxa"/>
          </w:tcPr>
          <w:p w14:paraId="0F5B4E52" w14:textId="77777777" w:rsidR="006B2A4E" w:rsidRDefault="006B2A4E" w:rsidP="006B2A4E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</w:p>
          <w:p w14:paraId="1B70309E" w14:textId="3A05E628" w:rsidR="001E0B94" w:rsidRDefault="001E0B94" w:rsidP="006B2A4E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-</w:t>
            </w:r>
          </w:p>
          <w:p w14:paraId="5AAD45F3" w14:textId="6F39E76D" w:rsidR="006B2A4E" w:rsidRPr="002F35A9" w:rsidRDefault="006B2A4E" w:rsidP="006B2A4E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2275" w:type="dxa"/>
          </w:tcPr>
          <w:p w14:paraId="78AB9297" w14:textId="22C9EF08" w:rsidR="001E0B94" w:rsidRPr="007559B2" w:rsidRDefault="001E0B94" w:rsidP="00795AD5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B01F3C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degradation of Transferrin receptor from recycling endosome to lysosome </w:t>
            </w:r>
          </w:p>
        </w:tc>
        <w:tc>
          <w:tcPr>
            <w:tcW w:w="2262" w:type="dxa"/>
          </w:tcPr>
          <w:p w14:paraId="60621614" w14:textId="7405EB1A" w:rsidR="001E0B94" w:rsidRPr="00D6433F" w:rsidRDefault="001E0B94" w:rsidP="008436C5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C07CE5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recycling endosome </w:t>
            </w:r>
          </w:p>
        </w:tc>
        <w:tc>
          <w:tcPr>
            <w:tcW w:w="1559" w:type="dxa"/>
          </w:tcPr>
          <w:p w14:paraId="6D116064" w14:textId="1D69950B" w:rsidR="001E0B94" w:rsidRPr="002F35A9" w:rsidRDefault="001E0B94" w:rsidP="00795AD5">
            <w:pPr>
              <w:rPr>
                <w:rFonts w:hAnsiTheme="minorHAnsi" w:cstheme="minorHAnsi"/>
                <w:sz w:val="20"/>
                <w:szCs w:val="20"/>
              </w:rPr>
            </w:pPr>
            <w:r w:rsidRPr="0058562D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F35A9">
              <w:rPr>
                <w:rFonts w:hAnsiTheme="minorHAnsi" w:cstheme="minorHAnsi"/>
                <w:sz w:val="20"/>
                <w:szCs w:val="20"/>
              </w:rPr>
              <w:t>: viable</w:t>
            </w:r>
          </w:p>
        </w:tc>
        <w:tc>
          <w:tcPr>
            <w:tcW w:w="4903" w:type="dxa"/>
          </w:tcPr>
          <w:p w14:paraId="6B2A7B55" w14:textId="59043017" w:rsidR="00712F41" w:rsidRDefault="00712F41" w:rsidP="00712F41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Function</w:t>
            </w:r>
            <w:r w:rsidR="002C4139">
              <w:rPr>
                <w:rFonts w:hAnsiTheme="minorHAnsi" w:cstheme="minorHAnsi"/>
                <w:b/>
                <w:bCs/>
                <w:sz w:val="20"/>
                <w:szCs w:val="20"/>
              </w:rPr>
              <w:t xml:space="preserve"> and subcellular localization</w:t>
            </w:r>
          </w:p>
          <w:p w14:paraId="3C9F9D8A" w14:textId="22E9D370" w:rsidR="001E0B94" w:rsidRDefault="00712F41" w:rsidP="00712F41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M</w:t>
            </w:r>
            <w:r w:rsidRPr="00AA453C"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/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 &lt;EndNote&gt;&lt;Cite&gt;&lt;Author&gt;Matsui&lt;/Author&gt;&lt;Year&gt;2011&lt;/Year&gt;&lt;RecNum&gt;241&lt;/RecNum&gt;&lt;DisplayText&gt;(Matsui et al., 2011)&lt;/DisplayText&gt;&lt;record&gt;&lt;rec-number&gt;241&lt;/rec-number&gt;&lt;foreign-keys&gt;&lt;key app="EN" db-id="e9t0f9vxyzfpvlefz2k5rrsupwvfa5eava90" timestamp="1607253976"&gt;241&lt;/key&gt;&lt;/foreign-keys&gt;&lt;ref-type name="Journal Article"&gt;17&lt;/ref-type&gt;&lt;contributors&gt;&lt;authors&gt;&lt;author&gt;Matsui, T.&lt;/author&gt;&lt;author&gt;Itoh, T.&lt;/author&gt;&lt;author&gt;Fukuda, M.&lt;/author&gt;&lt;/authors&gt;&lt;/contributors&gt;&lt;auth-address&gt;Laboratory of Membrane Trafficking Mechanisms, Department of Developmental Biology and Neurosciences, Graduate School of Life Sciences, Tohoku University, Aobayama, Aoba-ku, Sendai, Miyagi 980-8578, Japan.&lt;/auth-address&gt;&lt;titles&gt;&lt;title&gt;Small GTPase Rab12 regulates constitutive degradation of transferrin receptor&lt;/title&gt;&lt;secondary-title&gt;Traffic&lt;/secondary-title&gt;&lt;/titles&gt;&lt;periodical&gt;&lt;full-title&gt;Traffic&lt;/full-title&gt;&lt;/periodical&gt;&lt;pages&gt;1432-43&lt;/pages&gt;&lt;volume&gt;12&lt;/volume&gt;&lt;number&gt;10&lt;/number&gt;&lt;edition&gt;2011/07/02&lt;/edition&gt;&lt;keywords&gt;&lt;keyword&gt;Animals&lt;/keyword&gt;&lt;keyword&gt;COS Cells&lt;/keyword&gt;&lt;keyword&gt;Cell Line, Tumor&lt;/keyword&gt;&lt;keyword&gt;Cell Membrane/metabolism&lt;/keyword&gt;&lt;keyword&gt;Chlorocebus aethiops&lt;/keyword&gt;&lt;keyword&gt;Electrophoresis, Polyacrylamide Gel&lt;/keyword&gt;&lt;keyword&gt;Humans&lt;/keyword&gt;&lt;keyword&gt;Intracellular Membranes/metabolism&lt;/keyword&gt;&lt;keyword&gt;Mice&lt;/keyword&gt;&lt;keyword&gt;Models, Biological&lt;/keyword&gt;&lt;keyword&gt;Protein Transport&lt;/keyword&gt;&lt;keyword&gt;RNA, Small Interfering/genetics&lt;/keyword&gt;&lt;keyword&gt;Receptors, Transferrin/*metabolism&lt;/keyword&gt;&lt;keyword&gt;Spleen/metabolism&lt;/keyword&gt;&lt;keyword&gt;Transfection&lt;/keyword&gt;&lt;keyword&gt;rab GTP-Binding Proteins/genetics/metabolism/*physiology&lt;/keyword&gt;&lt;/keywords&gt;&lt;dates&gt;&lt;year&gt;2011&lt;/year&gt;&lt;pub-dates&gt;&lt;date&gt;Oct&lt;/date&gt;&lt;/pub-dates&gt;&lt;/dates&gt;&lt;isbn&gt;1600-0854 (Electronic)&amp;#xD;1398-9219 (Linking)&lt;/isbn&gt;&lt;accession-num&gt;21718402&lt;/accession-num&gt;&lt;urls&gt;&lt;related-urls&gt;&lt;url&gt;https://www.ncbi.nlm.nih.gov/pubmed/21718402&lt;/url&gt;&lt;/related-urls&gt;&lt;/urls&gt;&lt;electronic-resource-num&gt;10.1111/j.1600-0854.2011.01240.x&lt;/electronic-resource-num&gt;&lt;/record&gt;&lt;/Cite&gt;&lt;/EndNote&gt;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>
              <w:rPr>
                <w:rFonts w:hAnsiTheme="minorHAnsi" w:cstheme="minorHAnsi"/>
                <w:noProof/>
                <w:sz w:val="20"/>
                <w:szCs w:val="20"/>
              </w:rPr>
              <w:t>(Matsui et al., 2011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7F612B7A" w14:textId="5BADC147" w:rsidR="00BC2895" w:rsidRDefault="00BC2895" w:rsidP="00712F41">
            <w:pPr>
              <w:rPr>
                <w:rFonts w:hAnsiTheme="minorHAnsi" w:cstheme="minorHAnsi"/>
                <w:b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Viability</w:t>
            </w:r>
          </w:p>
          <w:p w14:paraId="4461684C" w14:textId="5124FC8E" w:rsidR="00712F41" w:rsidRPr="00EB68CF" w:rsidRDefault="00BC2895" w:rsidP="00BC2895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4D0BB8">
              <w:rPr>
                <w:rFonts w:hAnsiTheme="minorHAnsi" w:cstheme="minorHAnsi"/>
                <w:sz w:val="20"/>
                <w:szCs w:val="20"/>
              </w:rPr>
              <w:t>:</w:t>
            </w:r>
            <w:r w:rsidRPr="004D0BB8">
              <w:rPr>
                <w:rFonts w:hAnsiTheme="minorHAnsi" w:cstheme="minorHAnsi"/>
                <w:bCs/>
                <w:sz w:val="20"/>
                <w:szCs w:val="20"/>
              </w:rPr>
              <w:t xml:space="preserve"> International Mouse Phenotyping Consortium</w:t>
            </w:r>
          </w:p>
        </w:tc>
      </w:tr>
      <w:tr w:rsidR="00C67B95" w:rsidRPr="009F0A37" w14:paraId="3DF73E1B" w14:textId="77777777" w:rsidTr="00C67B95">
        <w:trPr>
          <w:trHeight w:val="340"/>
        </w:trPr>
        <w:tc>
          <w:tcPr>
            <w:tcW w:w="1412" w:type="dxa"/>
          </w:tcPr>
          <w:p w14:paraId="50233B91" w14:textId="77777777" w:rsidR="0085305E" w:rsidRDefault="0085305E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2531FFB3" w14:textId="50185289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Rab13 (Rab8c)</w:t>
            </w:r>
          </w:p>
        </w:tc>
        <w:tc>
          <w:tcPr>
            <w:tcW w:w="1276" w:type="dxa"/>
          </w:tcPr>
          <w:p w14:paraId="0E9E1113" w14:textId="77777777" w:rsidR="0085305E" w:rsidRDefault="0085305E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0A2B3964" w14:textId="72B115CB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  <w:highlight w:val="yellow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Sec4</w:t>
            </w:r>
          </w:p>
        </w:tc>
        <w:tc>
          <w:tcPr>
            <w:tcW w:w="1701" w:type="dxa"/>
          </w:tcPr>
          <w:p w14:paraId="18EF9E66" w14:textId="77777777" w:rsidR="0085305E" w:rsidRDefault="0085305E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3745701E" w14:textId="6101B0FC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DmRab8</w:t>
            </w:r>
          </w:p>
        </w:tc>
        <w:tc>
          <w:tcPr>
            <w:tcW w:w="2275" w:type="dxa"/>
          </w:tcPr>
          <w:p w14:paraId="176AEB5A" w14:textId="103A11FB" w:rsidR="001E0B94" w:rsidRDefault="001E0B94" w:rsidP="00795AD5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B01F3C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 w:rsidRPr="009B11E2">
              <w:rPr>
                <w:rFonts w:hAnsiTheme="minorHAnsi" w:cstheme="minorHAnsi"/>
                <w:sz w:val="20"/>
                <w:szCs w:val="20"/>
              </w:rPr>
              <w:t>assembly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 w:rsidRPr="009B11E2">
              <w:rPr>
                <w:rFonts w:hAnsiTheme="minorHAnsi" w:cstheme="minorHAnsi"/>
                <w:sz w:val="20"/>
                <w:szCs w:val="20"/>
              </w:rPr>
              <w:t>epithelial tight junction</w:t>
            </w:r>
            <w:r>
              <w:rPr>
                <w:rFonts w:hAnsiTheme="minorHAnsi" w:cstheme="minorHAnsi"/>
                <w:sz w:val="20"/>
                <w:szCs w:val="20"/>
              </w:rPr>
              <w:t xml:space="preserve">s, endocytic recycling to PM, trafficking between recycling endosomes and TGN </w:t>
            </w:r>
          </w:p>
          <w:p w14:paraId="7D5F25B5" w14:textId="77777777" w:rsidR="001E0B94" w:rsidRDefault="001E0B94" w:rsidP="00795AD5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46367E13" w14:textId="1A5312D5" w:rsidR="001E0B94" w:rsidRDefault="001E0B94" w:rsidP="003827AD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Sc</w:t>
            </w:r>
            <w:r w:rsidRPr="00B01F3C"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>fusion of Golgi vesicles with PM, secretion</w:t>
            </w:r>
            <w:r w:rsidR="005C6F94">
              <w:rPr>
                <w:rFonts w:hAnsiTheme="minorHAnsi" w:cstheme="minorHAnsi"/>
                <w:sz w:val="20"/>
                <w:szCs w:val="20"/>
              </w:rPr>
              <w:t>,</w:t>
            </w:r>
            <w:r>
              <w:rPr>
                <w:rFonts w:hAnsiTheme="minorHAnsi" w:cstheme="minorHAnsi"/>
                <w:sz w:val="20"/>
                <w:szCs w:val="20"/>
              </w:rPr>
              <w:t xml:space="preserve"> assembly of exocyst </w:t>
            </w:r>
          </w:p>
          <w:p w14:paraId="338F7958" w14:textId="77777777" w:rsidR="001E0B94" w:rsidRDefault="001E0B94" w:rsidP="003827AD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147DDD34" w14:textId="5D6AE37A" w:rsidR="001E0B94" w:rsidRPr="002F35A9" w:rsidRDefault="001E0B94" w:rsidP="003827AD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B01F3C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synaptic growth responses in NMJ, regulates recycling endosome function, regulates furrow ingression, regulates exocytic trafficking </w:t>
            </w:r>
          </w:p>
        </w:tc>
        <w:tc>
          <w:tcPr>
            <w:tcW w:w="2262" w:type="dxa"/>
          </w:tcPr>
          <w:p w14:paraId="6EBE6823" w14:textId="463BEF98" w:rsidR="001E0B94" w:rsidRDefault="001E0B94" w:rsidP="00795AD5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C07CE5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sz w:val="20"/>
                <w:szCs w:val="20"/>
              </w:rPr>
              <w:t xml:space="preserve"> tight junctions, recycling endosomes, TGN </w:t>
            </w:r>
          </w:p>
          <w:p w14:paraId="4052A4E6" w14:textId="77777777" w:rsidR="001E0B94" w:rsidRDefault="001E0B94" w:rsidP="00795AD5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3D8CECF6" w14:textId="19AC02C3" w:rsidR="001E0B94" w:rsidRDefault="001E0B94" w:rsidP="003827AD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Sc</w:t>
            </w:r>
            <w:r w:rsidRPr="00C07CE5"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Golgi secretory vesicles, PM </w:t>
            </w:r>
          </w:p>
          <w:p w14:paraId="626B784D" w14:textId="77777777" w:rsidR="001E0B94" w:rsidRDefault="001E0B94" w:rsidP="003827AD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500701E7" w14:textId="5C9AA03F" w:rsidR="001E0B94" w:rsidRPr="002F35A9" w:rsidRDefault="001E0B94" w:rsidP="003827AD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C07CE5"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t xml:space="preserve">PM, Golgi, recycling endosomes </w:t>
            </w:r>
          </w:p>
        </w:tc>
        <w:tc>
          <w:tcPr>
            <w:tcW w:w="1559" w:type="dxa"/>
          </w:tcPr>
          <w:p w14:paraId="27395AF4" w14:textId="3B81C1CF" w:rsidR="001E0B94" w:rsidRPr="00C577BB" w:rsidRDefault="001E0B94" w:rsidP="00795AD5">
            <w:pPr>
              <w:rPr>
                <w:rFonts w:hAnsiTheme="minorHAnsi" w:cstheme="minorHAnsi"/>
                <w:sz w:val="20"/>
                <w:szCs w:val="20"/>
                <w:lang w:val="de-DE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de-DE"/>
              </w:rPr>
              <w:t>M</w:t>
            </w:r>
            <w:r w:rsidRPr="00C577BB">
              <w:rPr>
                <w:rFonts w:hAnsiTheme="minorHAnsi" w:cstheme="minorHAnsi"/>
                <w:sz w:val="20"/>
                <w:szCs w:val="20"/>
                <w:lang w:val="de-DE"/>
              </w:rPr>
              <w:t>: viable</w:t>
            </w:r>
          </w:p>
          <w:p w14:paraId="7D84BF2F" w14:textId="7AD03D38" w:rsidR="001E0B94" w:rsidRPr="00C577BB" w:rsidRDefault="001E0B94" w:rsidP="00795AD5">
            <w:pPr>
              <w:rPr>
                <w:rFonts w:hAnsiTheme="minorHAnsi" w:cstheme="minorHAnsi"/>
                <w:sz w:val="20"/>
                <w:szCs w:val="20"/>
                <w:lang w:val="de-DE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de-DE"/>
              </w:rPr>
              <w:t>Sc</w:t>
            </w:r>
            <w:r w:rsidRPr="00C577BB">
              <w:rPr>
                <w:rFonts w:hAnsiTheme="minorHAnsi" w:cstheme="minorHAnsi"/>
                <w:sz w:val="20"/>
                <w:szCs w:val="20"/>
                <w:lang w:val="de-DE"/>
              </w:rPr>
              <w:t xml:space="preserve">: lethal </w:t>
            </w:r>
          </w:p>
          <w:p w14:paraId="2DC8B22A" w14:textId="164F9AFD" w:rsidR="001E0B94" w:rsidRPr="00C577BB" w:rsidRDefault="001E0B94" w:rsidP="00795AD5">
            <w:pPr>
              <w:rPr>
                <w:rFonts w:hAnsiTheme="minorHAnsi" w:cstheme="minorHAnsi"/>
                <w:sz w:val="20"/>
                <w:szCs w:val="20"/>
                <w:lang w:val="de-DE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de-DE"/>
              </w:rPr>
              <w:t>Dm</w:t>
            </w:r>
            <w:r w:rsidRPr="00C577BB">
              <w:rPr>
                <w:rFonts w:hAnsiTheme="minorHAnsi" w:cstheme="minorHAnsi"/>
                <w:sz w:val="20"/>
                <w:szCs w:val="20"/>
                <w:lang w:val="de-DE"/>
              </w:rPr>
              <w:t xml:space="preserve">: lethal </w:t>
            </w:r>
          </w:p>
        </w:tc>
        <w:tc>
          <w:tcPr>
            <w:tcW w:w="4903" w:type="dxa"/>
          </w:tcPr>
          <w:p w14:paraId="1CEEA2F2" w14:textId="10B5D898" w:rsidR="005C6F94" w:rsidRPr="00C577BB" w:rsidRDefault="005C6F94" w:rsidP="005C6F94">
            <w:pPr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Function</w:t>
            </w:r>
          </w:p>
          <w:p w14:paraId="4D181C21" w14:textId="77777777" w:rsidR="001E0B94" w:rsidRPr="00C577BB" w:rsidRDefault="005C6F94" w:rsidP="005C6F94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Ob2tlczwvQXV0aG9yPjxZZWFyPjIwMDg8L1llYXI+PFJl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Ob2tlczwvQXV0aG9yPjxZZWFyPjIwMDg8L1llYXI+PFJl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Kohler et al., 2004; Nokes et al., 2008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6E832E3E" w14:textId="5747B4A8" w:rsidR="005C6F94" w:rsidRPr="00C577BB" w:rsidRDefault="005C6F94" w:rsidP="005C6F94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nl-NL"/>
              </w:rPr>
              <w:t>Sc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Hb3VkPC9BdXRob3I+PFllYXI+MTk4ODwvWWVhcj48UmVj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Hb3VkPC9BdXRob3I+PFllYXI+MTk4ODwvWWVhcj48UmVj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123DED">
              <w:rPr>
                <w:rFonts w:hAnsiTheme="minorHAnsi" w:cstheme="minorHAnsi"/>
                <w:sz w:val="20"/>
                <w:szCs w:val="20"/>
              </w:rPr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123DED"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Goud et al., 1988; Guo et al., 1999; Salminen and Novick, 1987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4210AC2A" w14:textId="7F7F51E2" w:rsidR="005C6F94" w:rsidRPr="00C577BB" w:rsidRDefault="005C6F94" w:rsidP="005C6F94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nl-NL"/>
              </w:rPr>
              <w:t>Dm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XZXN0PC9BdXRob3I+PFllYXI+MjAxNTwvWWVhcj48UmVj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==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XZXN0PC9BdXRob3I+PFllYXI+MjAxNTwvWWVhcj48UmVj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==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123DED">
              <w:rPr>
                <w:rFonts w:hAnsiTheme="minorHAnsi" w:cstheme="minorHAnsi"/>
                <w:sz w:val="20"/>
                <w:szCs w:val="20"/>
              </w:rPr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123DED"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Mavor et al., 2016; West et al., 2015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14A99C01" w14:textId="2B430AD3" w:rsidR="005C6F94" w:rsidRPr="00C577BB" w:rsidRDefault="005C6F94" w:rsidP="005C6F94">
            <w:pPr>
              <w:rPr>
                <w:rFonts w:hAnsiTheme="minorHAnsi" w:cstheme="minorHAnsi"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Subcellular localization</w:t>
            </w:r>
          </w:p>
          <w:p w14:paraId="4EFABDF7" w14:textId="6D05AC79" w:rsidR="005C6F94" w:rsidRPr="00C577BB" w:rsidRDefault="005C6F94" w:rsidP="005C6F94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t>: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aYWhyYW91aTwvQXV0aG9yPjxZZWFyPjE5OTQ8L1llYXI+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aYWhyYW91aTwvQXV0aG9yPjxZZWFyPjE5OTQ8L1llYXI+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123DED">
              <w:rPr>
                <w:rFonts w:hAnsiTheme="minorHAnsi" w:cstheme="minorHAnsi"/>
                <w:sz w:val="20"/>
                <w:szCs w:val="20"/>
              </w:rPr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123DED"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Nokes et al., 2008; Zahraoui et al., 1994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225D893F" w14:textId="77777777" w:rsidR="005C6F94" w:rsidRPr="00C577BB" w:rsidRDefault="005C6F94" w:rsidP="005C6F94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nl-NL"/>
              </w:rPr>
              <w:t>Sc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Hb3VkPC9BdXRob3I+PFllYXI+MTk4ODwvWWVhcj48UmVj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Hb3VkPC9BdXRob3I+PFllYXI+MTk4ODwvWWVhcj48UmVj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Goud et al., 1988; Salminen and Novick, 1987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58BFDB4A" w14:textId="3E935B51" w:rsidR="005C6F94" w:rsidRPr="00F955B9" w:rsidRDefault="005C6F94" w:rsidP="005C6F94">
            <w:pPr>
              <w:rPr>
                <w:rFonts w:hAnsiTheme="minorHAnsi" w:cstheme="minorHAnsi"/>
                <w:sz w:val="20"/>
                <w:szCs w:val="20"/>
                <w:lang w:val="de-DE"/>
              </w:rPr>
            </w:pPr>
            <w:r w:rsidRPr="00F955B9">
              <w:rPr>
                <w:rFonts w:hAnsiTheme="minorHAnsi" w:cstheme="minorHAnsi"/>
                <w:b/>
                <w:sz w:val="20"/>
                <w:szCs w:val="20"/>
                <w:lang w:val="de-DE"/>
              </w:rPr>
              <w:t>Dm</w:t>
            </w:r>
            <w:r w:rsidRPr="00F955B9">
              <w:rPr>
                <w:rFonts w:hAnsiTheme="minorHAnsi" w:cstheme="minorHAnsi"/>
                <w:sz w:val="20"/>
                <w:szCs w:val="20"/>
                <w:lang w:val="de-DE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NYXZvcjwvQXV0aG9yPjxZZWFyPjIwMTY8L1llYXI+PFJl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==
</w:fldData>
              </w:fldChar>
            </w:r>
            <w:r w:rsidR="00123DED" w:rsidRPr="00F955B9">
              <w:rPr>
                <w:rFonts w:hAnsiTheme="minorHAnsi" w:cstheme="minorHAnsi"/>
                <w:sz w:val="20"/>
                <w:szCs w:val="20"/>
                <w:lang w:val="de-DE"/>
              </w:rPr>
              <w:instrText xml:space="preserve"> ADDIN EN.CITE </w:instrText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NYXZvcjwvQXV0aG9yPjxZZWFyPjIwMTY8L1llYXI+PFJl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==
</w:fldData>
              </w:fldChar>
            </w:r>
            <w:r w:rsidR="00123DED" w:rsidRPr="00F955B9">
              <w:rPr>
                <w:rFonts w:hAnsiTheme="minorHAnsi" w:cstheme="minorHAnsi"/>
                <w:sz w:val="20"/>
                <w:szCs w:val="20"/>
                <w:lang w:val="de-DE"/>
              </w:rPr>
              <w:instrText xml:space="preserve"> ADDIN EN.CITE.DATA </w:instrText>
            </w:r>
            <w:r w:rsidR="00123DED">
              <w:rPr>
                <w:rFonts w:hAnsiTheme="minorHAnsi" w:cstheme="minorHAnsi"/>
                <w:sz w:val="20"/>
                <w:szCs w:val="20"/>
              </w:rPr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123DED" w:rsidRPr="00F955B9">
              <w:rPr>
                <w:rFonts w:hAnsiTheme="minorHAnsi" w:cstheme="minorHAnsi"/>
                <w:noProof/>
                <w:sz w:val="20"/>
                <w:szCs w:val="20"/>
                <w:lang w:val="de-DE"/>
              </w:rPr>
              <w:t>(Mavor et al., 2016; West et al., 2015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436E54D9" w14:textId="4602FEB1" w:rsidR="00AB148B" w:rsidRDefault="00AB148B" w:rsidP="005C6F94">
            <w:pPr>
              <w:rPr>
                <w:rFonts w:hAnsiTheme="minorHAnsi" w:cstheme="minorHAnsi"/>
                <w:b/>
                <w:sz w:val="20"/>
                <w:szCs w:val="20"/>
              </w:rPr>
            </w:pPr>
            <w:r w:rsidRPr="00AB148B">
              <w:rPr>
                <w:rFonts w:hAnsiTheme="minorHAnsi" w:cstheme="minorHAnsi"/>
                <w:b/>
                <w:bCs/>
                <w:sz w:val="20"/>
                <w:szCs w:val="20"/>
              </w:rPr>
              <w:t>Viability</w:t>
            </w:r>
          </w:p>
          <w:p w14:paraId="676A1C54" w14:textId="2B01D20C" w:rsidR="00B32152" w:rsidRDefault="00B32152" w:rsidP="00B32152">
            <w:pPr>
              <w:rPr>
                <w:rFonts w:hAnsiTheme="minorHAnsi" w:cstheme="minorHAnsi"/>
                <w:b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Pr="004D0BB8">
              <w:rPr>
                <w:rFonts w:hAnsiTheme="minorHAnsi" w:cstheme="minorHAnsi"/>
                <w:bCs/>
                <w:sz w:val="20"/>
                <w:szCs w:val="20"/>
              </w:rPr>
              <w:t>International Mouse Phenotyping Consortium</w:t>
            </w:r>
          </w:p>
          <w:p w14:paraId="504610CA" w14:textId="1D83E162" w:rsidR="00AB148B" w:rsidRPr="00C577BB" w:rsidRDefault="007A236D" w:rsidP="005C6F94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nl-NL"/>
              </w:rPr>
              <w:t>Sc</w:t>
            </w:r>
            <w:r w:rsidR="00AB148B" w:rsidRPr="00C577BB">
              <w:rPr>
                <w:rFonts w:hAnsiTheme="minorHAnsi" w:cstheme="minorHAnsi"/>
                <w:sz w:val="20"/>
                <w:szCs w:val="20"/>
                <w:lang w:val="nl-NL"/>
              </w:rPr>
              <w:t>: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 </w:t>
            </w:r>
            <w:r w:rsidRPr="002F35A9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HaWFldmVyPC9BdXRob3I+PFllYXI+MjAwMjwvWWVhcj48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Pr="002F35A9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HaWFldmVyPC9BdXRob3I+PFllYXI+MjAwMjwvWWVhcj48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Pr="002F35A9">
              <w:rPr>
                <w:rFonts w:hAnsiTheme="minorHAnsi" w:cstheme="minorHAnsi"/>
                <w:sz w:val="20"/>
                <w:szCs w:val="20"/>
              </w:rPr>
            </w:r>
            <w:r w:rsidRPr="002F35A9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Pr="002F35A9">
              <w:rPr>
                <w:rFonts w:hAnsiTheme="minorHAnsi" w:cstheme="minorHAnsi"/>
                <w:sz w:val="20"/>
                <w:szCs w:val="20"/>
              </w:rPr>
            </w:r>
            <w:r w:rsidRPr="002F35A9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Giaever et al., 2002)</w:t>
            </w:r>
            <w:r w:rsidRPr="002F35A9"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7DEB10FA" w14:textId="06F98AE5" w:rsidR="007A236D" w:rsidRPr="00C577BB" w:rsidRDefault="007A236D" w:rsidP="005C6F94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nl-NL"/>
              </w:rPr>
              <w:t>Dm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HaWFndHpvZ2xvdTwvQXV0aG9yPjxZZWFyPjIwMTI8L1ll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HaWFndHpvZ2xvdTwvQXV0aG9yPjxZZWFyPjIwMTI8L1ll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Giagtzoglou et al., 2012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C67B95" w:rsidRPr="00CF23DC" w14:paraId="2CF21737" w14:textId="77777777" w:rsidTr="00C67B95">
        <w:trPr>
          <w:trHeight w:val="340"/>
        </w:trPr>
        <w:tc>
          <w:tcPr>
            <w:tcW w:w="1412" w:type="dxa"/>
          </w:tcPr>
          <w:p w14:paraId="79998BC8" w14:textId="77777777" w:rsidR="0085305E" w:rsidRPr="00C577BB" w:rsidRDefault="0085305E" w:rsidP="00381E5A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</w:p>
          <w:p w14:paraId="20B1A6ED" w14:textId="3B9C6348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Rab14</w:t>
            </w:r>
          </w:p>
        </w:tc>
        <w:tc>
          <w:tcPr>
            <w:tcW w:w="1276" w:type="dxa"/>
          </w:tcPr>
          <w:p w14:paraId="283413DE" w14:textId="77777777" w:rsidR="0085305E" w:rsidRDefault="0085305E" w:rsidP="0085305E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</w:p>
          <w:p w14:paraId="5A5D9442" w14:textId="4DF0C14A" w:rsidR="001E0B94" w:rsidRPr="002F35A9" w:rsidRDefault="001E0B94" w:rsidP="0085305E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1701" w:type="dxa"/>
          </w:tcPr>
          <w:p w14:paraId="64488A5B" w14:textId="77777777" w:rsidR="0085305E" w:rsidRDefault="0085305E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530D90BA" w14:textId="12947491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DmRab14</w:t>
            </w:r>
          </w:p>
        </w:tc>
        <w:tc>
          <w:tcPr>
            <w:tcW w:w="2275" w:type="dxa"/>
          </w:tcPr>
          <w:p w14:paraId="063FF88C" w14:textId="4881F2E3" w:rsidR="001E0B94" w:rsidRDefault="001E0B94" w:rsidP="00795AD5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B01F3C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 w:rsidRPr="00CB729D">
              <w:rPr>
                <w:rFonts w:hAnsiTheme="minorHAnsi" w:cstheme="minorHAnsi"/>
                <w:sz w:val="20"/>
                <w:szCs w:val="20"/>
              </w:rPr>
              <w:t>regulation of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carrier membranes between ER/Golgi and endosomes </w:t>
            </w:r>
          </w:p>
          <w:p w14:paraId="221F5009" w14:textId="77777777" w:rsidR="001E0B94" w:rsidRDefault="001E0B94" w:rsidP="00795AD5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6569AE38" w14:textId="5851F7AD" w:rsidR="001E0B94" w:rsidRPr="00AA14E4" w:rsidRDefault="001E0B94" w:rsidP="00795AD5">
            <w:pPr>
              <w:rPr>
                <w:rFonts w:hAnsiTheme="minorHAnsi" w:cstheme="minorHAnsi"/>
                <w:b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lastRenderedPageBreak/>
              <w:t>Dm</w:t>
            </w:r>
            <w:r w:rsidRPr="00B01F3C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 w:rsidRPr="00AA14E4">
              <w:rPr>
                <w:rFonts w:hAnsiTheme="minorHAnsi" w:cstheme="minorHAnsi"/>
                <w:sz w:val="20"/>
                <w:szCs w:val="20"/>
              </w:rPr>
              <w:t>phagosome</w:t>
            </w:r>
            <w:r>
              <w:rPr>
                <w:rFonts w:hAnsiTheme="minorHAnsi" w:cstheme="minorHAnsi"/>
                <w:sz w:val="20"/>
                <w:szCs w:val="20"/>
              </w:rPr>
              <w:t xml:space="preserve"> maturation /acidification, fusion of phagosomes with late endosomes and lysosomes </w:t>
            </w:r>
          </w:p>
        </w:tc>
        <w:tc>
          <w:tcPr>
            <w:tcW w:w="2262" w:type="dxa"/>
          </w:tcPr>
          <w:p w14:paraId="458F74B0" w14:textId="63082A4F" w:rsidR="001E0B94" w:rsidRDefault="001E0B94" w:rsidP="00795AD5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lastRenderedPageBreak/>
              <w:t>M</w:t>
            </w:r>
            <w:r w:rsidRPr="00233948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ER, TGN, early endosomes, GLUT4 vesicles </w:t>
            </w:r>
          </w:p>
          <w:p w14:paraId="5B1584C2" w14:textId="77777777" w:rsidR="001E0B94" w:rsidRDefault="001E0B94" w:rsidP="00795AD5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4B14BCB2" w14:textId="03E08DDC" w:rsidR="001E0B94" w:rsidRPr="00AA14E4" w:rsidRDefault="001E0B94" w:rsidP="00795AD5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lastRenderedPageBreak/>
              <w:t>Dm</w:t>
            </w:r>
            <w:r w:rsidRPr="00233948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 w:rsidRPr="00AA14E4">
              <w:rPr>
                <w:rFonts w:hAnsiTheme="minorHAnsi" w:cstheme="minorHAnsi"/>
                <w:sz w:val="20"/>
                <w:szCs w:val="20"/>
              </w:rPr>
              <w:t>phagosomes,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 w:rsidRPr="00AA14E4">
              <w:rPr>
                <w:rFonts w:hAnsiTheme="minorHAnsi" w:cstheme="minorHAnsi"/>
                <w:sz w:val="20"/>
                <w:szCs w:val="20"/>
              </w:rPr>
              <w:t>early and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late endosomes </w:t>
            </w:r>
          </w:p>
        </w:tc>
        <w:tc>
          <w:tcPr>
            <w:tcW w:w="1559" w:type="dxa"/>
          </w:tcPr>
          <w:p w14:paraId="2F3D83EE" w14:textId="2A9E6D0F" w:rsidR="001E0B94" w:rsidRPr="002F35A9" w:rsidRDefault="001E0B94" w:rsidP="00795AD5">
            <w:pPr>
              <w:rPr>
                <w:rFonts w:hAnsiTheme="minorHAnsi" w:cstheme="minorHAnsi"/>
                <w:sz w:val="20"/>
                <w:szCs w:val="20"/>
              </w:rPr>
            </w:pPr>
            <w:r w:rsidRPr="0058562D">
              <w:rPr>
                <w:rFonts w:hAnsiTheme="minorHAnsi" w:cstheme="minorHAnsi"/>
                <w:b/>
                <w:sz w:val="20"/>
                <w:szCs w:val="20"/>
              </w:rPr>
              <w:lastRenderedPageBreak/>
              <w:t>M</w:t>
            </w:r>
            <w:r w:rsidRPr="002F35A9"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="00EC58FF">
              <w:rPr>
                <w:rFonts w:hAnsiTheme="minorHAnsi" w:cstheme="minorHAnsi"/>
                <w:sz w:val="20"/>
                <w:szCs w:val="20"/>
              </w:rPr>
              <w:t>no KO model</w:t>
            </w:r>
          </w:p>
          <w:p w14:paraId="312B0A2A" w14:textId="587F06AF" w:rsidR="001E0B94" w:rsidRPr="002F35A9" w:rsidRDefault="001E0B94" w:rsidP="00795AD5">
            <w:pPr>
              <w:rPr>
                <w:rFonts w:hAnsiTheme="minorHAnsi" w:cstheme="minorHAnsi"/>
                <w:sz w:val="20"/>
                <w:szCs w:val="20"/>
              </w:rPr>
            </w:pPr>
            <w:r w:rsidRPr="0058562D"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2F35A9">
              <w:rPr>
                <w:rFonts w:hAnsiTheme="minorHAnsi" w:cstheme="minorHAnsi"/>
                <w:sz w:val="20"/>
                <w:szCs w:val="20"/>
              </w:rPr>
              <w:t>: viable</w:t>
            </w:r>
          </w:p>
        </w:tc>
        <w:tc>
          <w:tcPr>
            <w:tcW w:w="4903" w:type="dxa"/>
          </w:tcPr>
          <w:p w14:paraId="66D9F784" w14:textId="7BF1B56C" w:rsidR="001C3275" w:rsidRDefault="001C3275" w:rsidP="001C3275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Function</w:t>
            </w:r>
          </w:p>
          <w:p w14:paraId="5C276CBE" w14:textId="77777777" w:rsidR="001E0B94" w:rsidRDefault="001C3275" w:rsidP="001C3275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M</w:t>
            </w:r>
            <w:r w:rsidRPr="00AA453C"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KdW51dHVsYTwvQXV0aG9yPjxZZWFyPjIwMDQ8L1llYXI+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KdW51dHVsYTwvQXV0aG9yPjxZZWFyPjIwMDQ8L1llYXI+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>
              <w:rPr>
                <w:rFonts w:hAnsiTheme="minorHAnsi" w:cstheme="minorHAnsi"/>
                <w:noProof/>
                <w:sz w:val="20"/>
                <w:szCs w:val="20"/>
              </w:rPr>
              <w:t>(Junutula et al., 2004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22FF219A" w14:textId="77777777" w:rsidR="001C3275" w:rsidRDefault="001C3275" w:rsidP="001C3275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1C3275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/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 &lt;EndNote&gt;&lt;Cite&gt;&lt;Author&gt;Garg&lt;/Author&gt;&lt;Year&gt;2014&lt;/Year&gt;&lt;RecNum&gt;60&lt;/RecNum&gt;&lt;DisplayText&gt;(Garg and Wu, 2014)&lt;/DisplayText&gt;&lt;record&gt;&lt;rec-number&gt;60&lt;/rec-number&gt;&lt;foreign-keys&gt;&lt;key app="EN" db-id="e9t0f9vxyzfpvlefz2k5rrsupwvfa5eava90" timestamp="1605966623"&gt;60&lt;/key&gt;&lt;/foreign-keys&gt;&lt;ref-type name="Journal Article"&gt;17&lt;/ref-type&gt;&lt;contributors&gt;&lt;authors&gt;&lt;author&gt;Garg, A.&lt;/author&gt;&lt;author&gt;Wu, L. P.&lt;/author&gt;&lt;/authors&gt;&lt;/contributors&gt;&lt;auth-address&gt;Institute for Bioscience and Biotechnology Research, Department of Cell Biology and Molecular Genetics, University of Maryland, College Park, MD, 20742, USA.&lt;/auth-address&gt;&lt;titles&gt;&lt;title&gt;Drosophila Rab14 mediates phagocytosis in the immune response to Staphylococcus aureus&lt;/title&gt;&lt;secondary-title&gt;Cell Microbiol&lt;/secondary-title&gt;&lt;/titles&gt;&lt;periodical&gt;&lt;full-title&gt;Cell Microbiol&lt;/full-title&gt;&lt;/periodical&gt;&lt;pages&gt;296-310&lt;/pages&gt;&lt;volume&gt;16&lt;/volume&gt;&lt;number&gt;2&lt;/number&gt;&lt;edition&gt;2013/10/15&lt;/edition&gt;&lt;keywords&gt;&lt;keyword&gt;Animals&lt;/keyword&gt;&lt;keyword&gt;Drosophila/genetics/immunology/*microbiology&lt;/keyword&gt;&lt;keyword&gt;Drosophila Proteins/*metabolism&lt;/keyword&gt;&lt;keyword&gt;Fluorescent Antibody Technique&lt;/keyword&gt;&lt;keyword&gt;Gene Knockout Techniques&lt;/keyword&gt;&lt;keyword&gt;Hemocytes/*immunology/*microbiology&lt;/keyword&gt;&lt;keyword&gt;*Phagocytosis&lt;/keyword&gt;&lt;keyword&gt;Phagosomes/immunology/metabolism&lt;/keyword&gt;&lt;keyword&gt;Protein Transport&lt;/keyword&gt;&lt;keyword&gt;Staphylococcus aureus/*immunology&lt;/keyword&gt;&lt;keyword&gt;rab GTP-Binding Proteins/*metabolism&lt;/keyword&gt;&lt;/keywords&gt;&lt;dates&gt;&lt;year&gt;2014&lt;/year&gt;&lt;pub-dates&gt;&lt;date&gt;Feb&lt;/date&gt;&lt;/pub-dates&gt;&lt;/dates&gt;&lt;isbn&gt;1462-5822 (Electronic)&amp;#xD;1462-5814 (Linking)&lt;/isbn&gt;&lt;accession-num&gt;24119134&lt;/accession-num&gt;&lt;urls&gt;&lt;related-urls&gt;&lt;url&gt;https://www.ncbi.nlm.nih.gov/pubmed/24119134&lt;/url&gt;&lt;/related-urls&gt;&lt;/urls&gt;&lt;custom2&gt;PMC4120862&lt;/custom2&gt;&lt;electronic-resource-num&gt;10.1111/cmi.12220&lt;/electronic-resource-num&gt;&lt;/record&gt;&lt;/Cite&gt;&lt;/EndNote&gt;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>
              <w:rPr>
                <w:rFonts w:hAnsiTheme="minorHAnsi" w:cstheme="minorHAnsi"/>
                <w:noProof/>
                <w:sz w:val="20"/>
                <w:szCs w:val="20"/>
              </w:rPr>
              <w:t>(Garg and Wu, 2014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30B8CBC4" w14:textId="02C9EA5F" w:rsidR="001C3275" w:rsidRDefault="001C3275" w:rsidP="001C3275">
            <w:pPr>
              <w:rPr>
                <w:rFonts w:hAnsiTheme="minorHAnsi" w:cstheme="minorHAnsi"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Subcellular localization</w:t>
            </w:r>
          </w:p>
          <w:p w14:paraId="5A80B6F4" w14:textId="2A5FA9EA" w:rsidR="001C3275" w:rsidRPr="00C577BB" w:rsidRDefault="001C3275" w:rsidP="001C3275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t>: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KdW51dHVsYTwvQXV0aG9yPjxZZWFyPjIwMDQ8L1llYXI+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KdW51dHVsYTwvQXV0aG9yPjxZZWFyPjIwMDQ8L1llYXI+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123DED">
              <w:rPr>
                <w:rFonts w:hAnsiTheme="minorHAnsi" w:cstheme="minorHAnsi"/>
                <w:sz w:val="20"/>
                <w:szCs w:val="20"/>
              </w:rPr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123DED"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Junutula et al., 2004; Larance et al., 2005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4A7606DD" w14:textId="58AEE2E6" w:rsidR="001C3275" w:rsidRPr="001C3275" w:rsidRDefault="001C3275" w:rsidP="001C3275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lastRenderedPageBreak/>
              <w:t>Dm</w:t>
            </w:r>
            <w:r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/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 &lt;EndNote&gt;&lt;Cite&gt;&lt;Author&gt;Garg&lt;/Author&gt;&lt;Year&gt;2014&lt;/Year&gt;&lt;RecNum&gt;60&lt;/RecNum&gt;&lt;DisplayText&gt;(Garg and Wu, 2014)&lt;/DisplayText&gt;&lt;record&gt;&lt;rec-number&gt;60&lt;/rec-number&gt;&lt;foreign-keys&gt;&lt;key app="EN" db-id="e9t0f9vxyzfpvlefz2k5rrsupwvfa5eava90" timestamp="1605966623"&gt;60&lt;/key&gt;&lt;/foreign-keys&gt;&lt;ref-type name="Journal Article"&gt;17&lt;/ref-type&gt;&lt;contributors&gt;&lt;authors&gt;&lt;author&gt;Garg, A.&lt;/author&gt;&lt;author&gt;Wu, L. P.&lt;/author&gt;&lt;/authors&gt;&lt;/contributors&gt;&lt;auth-address&gt;Institute for Bioscience and Biotechnology Research, Department of Cell Biology and Molecular Genetics, University of Maryland, College Park, MD, 20742, USA.&lt;/auth-address&gt;&lt;titles&gt;&lt;title&gt;Drosophila Rab14 mediates phagocytosis in the immune response to Staphylococcus aureus&lt;/title&gt;&lt;secondary-title&gt;Cell Microbiol&lt;/secondary-title&gt;&lt;/titles&gt;&lt;periodical&gt;&lt;full-title&gt;Cell Microbiol&lt;/full-title&gt;&lt;/periodical&gt;&lt;pages&gt;296-310&lt;/pages&gt;&lt;volume&gt;16&lt;/volume&gt;&lt;number&gt;2&lt;/number&gt;&lt;edition&gt;2013/10/15&lt;/edition&gt;&lt;keywords&gt;&lt;keyword&gt;Animals&lt;/keyword&gt;&lt;keyword&gt;Drosophila/genetics/immunology/*microbiology&lt;/keyword&gt;&lt;keyword&gt;Drosophila Proteins/*metabolism&lt;/keyword&gt;&lt;keyword&gt;Fluorescent Antibody Technique&lt;/keyword&gt;&lt;keyword&gt;Gene Knockout Techniques&lt;/keyword&gt;&lt;keyword&gt;Hemocytes/*immunology/*microbiology&lt;/keyword&gt;&lt;keyword&gt;*Phagocytosis&lt;/keyword&gt;&lt;keyword&gt;Phagosomes/immunology/metabolism&lt;/keyword&gt;&lt;keyword&gt;Protein Transport&lt;/keyword&gt;&lt;keyword&gt;Staphylococcus aureus/*immunology&lt;/keyword&gt;&lt;keyword&gt;rab GTP-Binding Proteins/*metabolism&lt;/keyword&gt;&lt;/keywords&gt;&lt;dates&gt;&lt;year&gt;2014&lt;/year&gt;&lt;pub-dates&gt;&lt;date&gt;Feb&lt;/date&gt;&lt;/pub-dates&gt;&lt;/dates&gt;&lt;isbn&gt;1462-5822 (Electronic)&amp;#xD;1462-5814 (Linking)&lt;/isbn&gt;&lt;accession-num&gt;24119134&lt;/accession-num&gt;&lt;urls&gt;&lt;related-urls&gt;&lt;url&gt;https://www.ncbi.nlm.nih.gov/pubmed/24119134&lt;/url&gt;&lt;/related-urls&gt;&lt;/urls&gt;&lt;custom2&gt;PMC4120862&lt;/custom2&gt;&lt;electronic-resource-num&gt;10.1111/cmi.12220&lt;/electronic-resource-num&gt;&lt;/record&gt;&lt;/Cite&gt;&lt;/EndNote&gt;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>
              <w:rPr>
                <w:rFonts w:hAnsiTheme="minorHAnsi" w:cstheme="minorHAnsi"/>
                <w:noProof/>
                <w:sz w:val="20"/>
                <w:szCs w:val="20"/>
              </w:rPr>
              <w:t>(Garg and Wu, 2014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C67B95" w:rsidRPr="00CF23DC" w14:paraId="77FC03B1" w14:textId="77777777" w:rsidTr="00C67B95">
        <w:trPr>
          <w:trHeight w:val="340"/>
        </w:trPr>
        <w:tc>
          <w:tcPr>
            <w:tcW w:w="1412" w:type="dxa"/>
          </w:tcPr>
          <w:p w14:paraId="39FD1EE8" w14:textId="77777777" w:rsidR="0085305E" w:rsidRDefault="0085305E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5116723E" w14:textId="2DB2A8A9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Rab15</w:t>
            </w:r>
          </w:p>
        </w:tc>
        <w:tc>
          <w:tcPr>
            <w:tcW w:w="1276" w:type="dxa"/>
          </w:tcPr>
          <w:p w14:paraId="0169D32B" w14:textId="77777777" w:rsidR="0085305E" w:rsidRDefault="0085305E" w:rsidP="0085305E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</w:p>
          <w:p w14:paraId="65298598" w14:textId="70EAF946" w:rsidR="001E0B94" w:rsidRPr="002F35A9" w:rsidRDefault="001E0B94" w:rsidP="0085305E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1701" w:type="dxa"/>
          </w:tcPr>
          <w:p w14:paraId="6F80CDDC" w14:textId="77777777" w:rsidR="0085305E" w:rsidRDefault="0085305E" w:rsidP="0085305E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</w:p>
          <w:p w14:paraId="04F70698" w14:textId="53D6B8EA" w:rsidR="001E0B94" w:rsidRPr="002F35A9" w:rsidRDefault="001E0B94" w:rsidP="0085305E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2275" w:type="dxa"/>
          </w:tcPr>
          <w:p w14:paraId="13D039D2" w14:textId="42F4B990" w:rsidR="001E0B94" w:rsidRPr="00423395" w:rsidRDefault="001E0B94" w:rsidP="00795AD5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9A6E02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 w:rsidRPr="00423395">
              <w:rPr>
                <w:rFonts w:hAnsiTheme="minorHAnsi" w:cstheme="minorHAnsi"/>
                <w:sz w:val="20"/>
                <w:szCs w:val="20"/>
              </w:rPr>
              <w:t>traffic from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early/sorting endosome to recycling endosome </w:t>
            </w:r>
          </w:p>
        </w:tc>
        <w:tc>
          <w:tcPr>
            <w:tcW w:w="2262" w:type="dxa"/>
          </w:tcPr>
          <w:p w14:paraId="5BD83784" w14:textId="2C41B305" w:rsidR="001E0B94" w:rsidRPr="000105B3" w:rsidRDefault="001E0B94" w:rsidP="00795AD5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33948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early/sorting endosomes, pericentriolar recycling endosomes </w:t>
            </w:r>
          </w:p>
        </w:tc>
        <w:tc>
          <w:tcPr>
            <w:tcW w:w="1559" w:type="dxa"/>
          </w:tcPr>
          <w:p w14:paraId="1F11C2DE" w14:textId="20428A3B" w:rsidR="001E0B94" w:rsidRPr="002F35A9" w:rsidRDefault="001E0B94" w:rsidP="00795AD5">
            <w:pPr>
              <w:rPr>
                <w:rFonts w:hAnsiTheme="minorHAnsi" w:cstheme="minorHAnsi"/>
                <w:sz w:val="20"/>
                <w:szCs w:val="20"/>
              </w:rPr>
            </w:pPr>
            <w:r w:rsidRPr="0058562D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F35A9">
              <w:rPr>
                <w:rFonts w:hAnsiTheme="minorHAnsi" w:cstheme="minorHAnsi"/>
                <w:sz w:val="20"/>
                <w:szCs w:val="20"/>
              </w:rPr>
              <w:t>: viable</w:t>
            </w:r>
          </w:p>
        </w:tc>
        <w:tc>
          <w:tcPr>
            <w:tcW w:w="4903" w:type="dxa"/>
          </w:tcPr>
          <w:p w14:paraId="2416A52B" w14:textId="1730F4FD" w:rsidR="004A0BFC" w:rsidRDefault="004A0BFC" w:rsidP="004A0BFC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Function</w:t>
            </w:r>
          </w:p>
          <w:p w14:paraId="464AAFF8" w14:textId="77777777" w:rsidR="001E0B94" w:rsidRDefault="004A0BFC" w:rsidP="004A0BFC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M</w:t>
            </w:r>
            <w:r w:rsidRPr="00AA453C"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/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 &lt;EndNote&gt;&lt;Cite&gt;&lt;Author&gt;Zuk&lt;/Author&gt;&lt;Year&gt;2000&lt;/Year&gt;&lt;RecNum&gt;247&lt;/RecNum&gt;&lt;DisplayText&gt;(Zuk and Elferink, 2000)&lt;/DisplayText&gt;&lt;record&gt;&lt;rec-number&gt;247&lt;/rec-number&gt;&lt;foreign-keys&gt;&lt;key app="EN" db-id="e9t0f9vxyzfpvlefz2k5rrsupwvfa5eava90" timestamp="1607254492"&gt;247&lt;/key&gt;&lt;/foreign-keys&gt;&lt;ref-type name="Journal Article"&gt;17&lt;/ref-type&gt;&lt;contributors&gt;&lt;authors&gt;&lt;author&gt;Zuk, P. A.&lt;/author&gt;&lt;author&gt;Elferink, L. A.&lt;/author&gt;&lt;/authors&gt;&lt;/contributors&gt;&lt;auth-address&gt;Department of Biological Sciences, Wayne State University, Detroit, Michigan 48202, USA.&lt;/auth-address&gt;&lt;titles&gt;&lt;title&gt;Rab15 differentially regulates early endocytic trafficking&lt;/title&gt;&lt;secondary-title&gt;J Biol Chem&lt;/secondary-title&gt;&lt;/titles&gt;&lt;periodical&gt;&lt;full-title&gt;J Biol Chem&lt;/full-title&gt;&lt;/periodical&gt;&lt;pages&gt;26754-64&lt;/pages&gt;&lt;volume&gt;275&lt;/volume&gt;&lt;number&gt;35&lt;/number&gt;&lt;edition&gt;2000/06/06&lt;/edition&gt;&lt;keywords&gt;&lt;keyword&gt;Animals&lt;/keyword&gt;&lt;keyword&gt;Base Sequence&lt;/keyword&gt;&lt;keyword&gt;CHO Cells&lt;/keyword&gt;&lt;keyword&gt;Cell Line&lt;/keyword&gt;&lt;keyword&gt;Cricetinae&lt;/keyword&gt;&lt;keyword&gt;DNA Primers&lt;/keyword&gt;&lt;keyword&gt;*Endocytosis&lt;/keyword&gt;&lt;keyword&gt;Endosomes/metabolism&lt;/keyword&gt;&lt;keyword&gt;Guanosine Triphosphate/metabolism&lt;/keyword&gt;&lt;keyword&gt;Hydrolysis&lt;/keyword&gt;&lt;keyword&gt;Membrane Fusion&lt;/keyword&gt;&lt;keyword&gt;Mutation&lt;/keyword&gt;&lt;keyword&gt;rab GTP-Binding Proteins/genetics/*physiology&lt;/keyword&gt;&lt;/keywords&gt;&lt;dates&gt;&lt;year&gt;2000&lt;/year&gt;&lt;pub-dates&gt;&lt;date&gt;Sep 1&lt;/date&gt;&lt;/pub-dates&gt;&lt;/dates&gt;&lt;isbn&gt;0021-9258 (Print)&amp;#xD;0021-9258 (Linking)&lt;/isbn&gt;&lt;accession-num&gt;10837464&lt;/accession-num&gt;&lt;urls&gt;&lt;related-urls&gt;&lt;url&gt;https://www.ncbi.nlm.nih.gov/pubmed/10837464&lt;/url&gt;&lt;/related-urls&gt;&lt;/urls&gt;&lt;electronic-resource-num&gt;10.1074/jbc.M000344200&lt;/electronic-resource-num&gt;&lt;/record&gt;&lt;/Cite&gt;&lt;/EndNote&gt;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>
              <w:rPr>
                <w:rFonts w:hAnsiTheme="minorHAnsi" w:cstheme="minorHAnsi"/>
                <w:noProof/>
                <w:sz w:val="20"/>
                <w:szCs w:val="20"/>
              </w:rPr>
              <w:t>(Zuk and Elferink, 2000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3A4D9A15" w14:textId="4C334369" w:rsidR="004A0BFC" w:rsidRDefault="004A0BFC" w:rsidP="004A0BFC">
            <w:pPr>
              <w:rPr>
                <w:rFonts w:hAnsiTheme="minorHAnsi" w:cstheme="minorHAnsi"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Subcellular localization</w:t>
            </w:r>
          </w:p>
          <w:p w14:paraId="0B331D91" w14:textId="77777777" w:rsidR="004A0BFC" w:rsidRDefault="004A0BFC" w:rsidP="004A0BFC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adWs8L0F1dGhvcj48WWVhcj4xOTk5PC9ZZWFyPjxSZWNO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</w:fldData>
              </w:fldChar>
            </w:r>
            <w:r w:rsidR="00123DED"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adWs8L0F1dGhvcj48WWVhcj4xOTk5PC9ZZWFyPjxSZWNO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</w:fldData>
              </w:fldChar>
            </w:r>
            <w:r w:rsidR="00123DED"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 w:rsidR="00123DED">
              <w:rPr>
                <w:rFonts w:hAnsiTheme="minorHAnsi" w:cstheme="minorHAnsi"/>
                <w:sz w:val="20"/>
                <w:szCs w:val="20"/>
              </w:rPr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123DED">
              <w:rPr>
                <w:rFonts w:hAnsiTheme="minorHAnsi" w:cstheme="minorHAnsi"/>
                <w:noProof/>
                <w:sz w:val="20"/>
                <w:szCs w:val="20"/>
              </w:rPr>
              <w:t>(Zuk and Elferink, 1999, 2000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0E70CD67" w14:textId="77777777" w:rsidR="000B451E" w:rsidRDefault="000B451E" w:rsidP="004A0BFC">
            <w:pPr>
              <w:rPr>
                <w:rFonts w:hAnsiTheme="minorHAnsi" w:cstheme="minorHAnsi"/>
                <w:b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Viability</w:t>
            </w:r>
          </w:p>
          <w:p w14:paraId="13C497B0" w14:textId="1DF84200" w:rsidR="000B451E" w:rsidRPr="000B451E" w:rsidRDefault="000B451E" w:rsidP="000B451E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Pr="004D0BB8">
              <w:rPr>
                <w:rFonts w:hAnsiTheme="minorHAnsi" w:cstheme="minorHAnsi"/>
                <w:bCs/>
                <w:sz w:val="20"/>
                <w:szCs w:val="20"/>
              </w:rPr>
              <w:t>International Mouse Phenotyping Consortium</w:t>
            </w:r>
          </w:p>
        </w:tc>
      </w:tr>
      <w:tr w:rsidR="00C67B95" w:rsidRPr="00CF23DC" w14:paraId="42C45EF9" w14:textId="77777777" w:rsidTr="00C67B95">
        <w:trPr>
          <w:trHeight w:val="340"/>
        </w:trPr>
        <w:tc>
          <w:tcPr>
            <w:tcW w:w="1412" w:type="dxa"/>
          </w:tcPr>
          <w:p w14:paraId="53BD6191" w14:textId="77777777" w:rsidR="0085305E" w:rsidRDefault="0085305E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1A268574" w14:textId="3E977702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Rab16 (Rab3d)</w:t>
            </w:r>
          </w:p>
        </w:tc>
        <w:tc>
          <w:tcPr>
            <w:tcW w:w="1276" w:type="dxa"/>
          </w:tcPr>
          <w:p w14:paraId="54A2C7D8" w14:textId="77777777" w:rsidR="0085305E" w:rsidRDefault="0085305E" w:rsidP="0085305E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</w:p>
          <w:p w14:paraId="52DA7933" w14:textId="6ED0A04E" w:rsidR="001E0B94" w:rsidRPr="002F35A9" w:rsidRDefault="001E0B94" w:rsidP="0085305E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1701" w:type="dxa"/>
          </w:tcPr>
          <w:p w14:paraId="62D5588B" w14:textId="77777777" w:rsidR="0085305E" w:rsidRDefault="0085305E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22686D00" w14:textId="3B6668F5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DmRab3</w:t>
            </w:r>
          </w:p>
        </w:tc>
        <w:tc>
          <w:tcPr>
            <w:tcW w:w="2275" w:type="dxa"/>
          </w:tcPr>
          <w:p w14:paraId="0A1ADBD2" w14:textId="00162C86" w:rsidR="001E0B94" w:rsidRDefault="001E0B94" w:rsidP="000E7560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9A6E02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exocytosis </w:t>
            </w:r>
          </w:p>
          <w:p w14:paraId="3190550A" w14:textId="77777777" w:rsidR="001E0B94" w:rsidRDefault="001E0B94" w:rsidP="000E7560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5BEC858D" w14:textId="76B0FB37" w:rsidR="001E0B94" w:rsidRPr="002F35A9" w:rsidRDefault="001E0B94" w:rsidP="000E7560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9A6E02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regulation and maintenance of presynaptic active zone structure </w:t>
            </w:r>
          </w:p>
        </w:tc>
        <w:tc>
          <w:tcPr>
            <w:tcW w:w="2262" w:type="dxa"/>
          </w:tcPr>
          <w:p w14:paraId="4C28A023" w14:textId="51DBA2D3" w:rsidR="001E0B94" w:rsidRDefault="001E0B94" w:rsidP="000E7560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33948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secretory granules (in mast cells) </w:t>
            </w:r>
          </w:p>
          <w:p w14:paraId="4941FD28" w14:textId="77777777" w:rsidR="001E0B94" w:rsidRDefault="001E0B94" w:rsidP="000E7560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18D3352C" w14:textId="46B4260C" w:rsidR="001E0B94" w:rsidRPr="002F35A9" w:rsidRDefault="001E0B94" w:rsidP="000E7560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233948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 w:rsidRPr="00E22E71">
              <w:rPr>
                <w:rFonts w:hAnsiTheme="minorHAnsi" w:cstheme="minorHAnsi"/>
                <w:sz w:val="20"/>
                <w:szCs w:val="20"/>
              </w:rPr>
              <w:t>presynaptic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active zone, synapse </w:t>
            </w:r>
          </w:p>
        </w:tc>
        <w:tc>
          <w:tcPr>
            <w:tcW w:w="1559" w:type="dxa"/>
          </w:tcPr>
          <w:p w14:paraId="37A4F170" w14:textId="0CA19193" w:rsidR="001E0B94" w:rsidRPr="002F35A9" w:rsidRDefault="001E0B94" w:rsidP="000E7560">
            <w:pPr>
              <w:rPr>
                <w:rFonts w:hAnsiTheme="minorHAnsi" w:cstheme="minorHAnsi"/>
                <w:sz w:val="20"/>
                <w:szCs w:val="20"/>
              </w:rPr>
            </w:pPr>
            <w:r w:rsidRPr="0058562D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F35A9"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="002D3E2D">
              <w:rPr>
                <w:rFonts w:hAnsiTheme="minorHAnsi" w:cstheme="minorHAnsi"/>
                <w:sz w:val="20"/>
                <w:szCs w:val="20"/>
              </w:rPr>
              <w:t>viable</w:t>
            </w:r>
            <w:r w:rsidRPr="002F35A9">
              <w:rPr>
                <w:rFonts w:hAnsiTheme="minorHAnsi" w:cstheme="minorHAnsi"/>
                <w:sz w:val="20"/>
                <w:szCs w:val="20"/>
              </w:rPr>
              <w:t xml:space="preserve"> </w:t>
            </w:r>
          </w:p>
          <w:p w14:paraId="11E76BF0" w14:textId="2A44012E" w:rsidR="001E0B94" w:rsidRPr="002F35A9" w:rsidRDefault="001E0B94" w:rsidP="000E7560">
            <w:pPr>
              <w:rPr>
                <w:rFonts w:hAnsiTheme="minorHAnsi" w:cstheme="minorHAnsi"/>
                <w:sz w:val="20"/>
                <w:szCs w:val="20"/>
              </w:rPr>
            </w:pPr>
            <w:r w:rsidRPr="0058562D"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2F35A9">
              <w:rPr>
                <w:rFonts w:hAnsiTheme="minorHAnsi" w:cstheme="minorHAnsi"/>
                <w:sz w:val="20"/>
                <w:szCs w:val="20"/>
              </w:rPr>
              <w:t xml:space="preserve">: viable </w:t>
            </w:r>
          </w:p>
        </w:tc>
        <w:tc>
          <w:tcPr>
            <w:tcW w:w="4903" w:type="dxa"/>
          </w:tcPr>
          <w:p w14:paraId="160E6AFE" w14:textId="65ADF825" w:rsidR="002079A9" w:rsidRPr="00C577BB" w:rsidRDefault="002079A9" w:rsidP="002079A9">
            <w:pPr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Function</w:t>
            </w:r>
          </w:p>
          <w:p w14:paraId="27E49CD4" w14:textId="77777777" w:rsidR="001E0B94" w:rsidRPr="00C577BB" w:rsidRDefault="002079A9" w:rsidP="002079A9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UdXZpbTwvQXV0aG9yPjxZZWFyPjE5OTk8L1llYXI+PFJl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UdXZpbTwvQXV0aG9yPjxZZWFyPjE5OTk8L1llYXI+PFJl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Tuvim et al., 1999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799800C5" w14:textId="77777777" w:rsidR="002079A9" w:rsidRPr="00C577BB" w:rsidRDefault="002079A9" w:rsidP="002079A9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nl-NL"/>
              </w:rPr>
              <w:t>Dm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HcmFmPC9BdXRob3I+PFllYXI+MjAwOTwvWWVhcj48UmVj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HcmFmPC9BdXRob3I+PFllYXI+MjAwOTwvWWVhcj48UmVj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Ehmann et al., 2014; Graf et al., 2009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5762797B" w14:textId="5E159DF3" w:rsidR="002079A9" w:rsidRPr="00C577BB" w:rsidRDefault="002079A9" w:rsidP="002079A9">
            <w:pPr>
              <w:rPr>
                <w:rFonts w:hAnsiTheme="minorHAnsi" w:cstheme="minorHAnsi"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Subcellular localization</w:t>
            </w:r>
          </w:p>
          <w:p w14:paraId="78CF2B69" w14:textId="77777777" w:rsidR="002079A9" w:rsidRPr="00C577BB" w:rsidRDefault="002079A9" w:rsidP="002079A9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t>: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UdXZpbTwvQXV0aG9yPjxZZWFyPjE5OTk8L1llYXI+PFJl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UdXZpbTwvQXV0aG9yPjxZZWFyPjE5OTk8L1llYXI+PFJl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Tuvim et al., 1999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5E6C5BE4" w14:textId="222632BE" w:rsidR="002079A9" w:rsidRPr="00C577BB" w:rsidRDefault="002079A9" w:rsidP="002079A9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nl-NL"/>
              </w:rPr>
              <w:t>Dm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HcmFmPC9BdXRob3I+PFllYXI+MjAwOTwvWWVhcj48UmVj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HcmFmPC9BdXRob3I+PFllYXI+MjAwOTwvWWVhcj48UmVj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123DED">
              <w:rPr>
                <w:rFonts w:hAnsiTheme="minorHAnsi" w:cstheme="minorHAnsi"/>
                <w:sz w:val="20"/>
                <w:szCs w:val="20"/>
              </w:rPr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123DED"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Chan et al., 2011; Graf et al., 2009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7005BB5C" w14:textId="2D5A6675" w:rsidR="007E0D71" w:rsidRPr="00C577BB" w:rsidRDefault="007E0D71" w:rsidP="002079A9">
            <w:pPr>
              <w:rPr>
                <w:rFonts w:hAnsiTheme="minorHAnsi" w:cstheme="minorHAnsi"/>
                <w:b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nl-NL"/>
              </w:rPr>
              <w:t>Viability</w:t>
            </w:r>
          </w:p>
          <w:p w14:paraId="001956DF" w14:textId="512F76B0" w:rsidR="002D3E2D" w:rsidRPr="00C577BB" w:rsidRDefault="002D3E2D" w:rsidP="002079A9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: </w: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SaWVkZWw8L0F1dGhvcj48WWVhcj4yMDAyPC9ZZWFyPjxS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</w:fldData>
              </w:fldChar>
            </w:r>
            <w:r w:rsidR="0095439B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SaWVkZWw8L0F1dGhvcj48WWVhcj4yMDAyPC9ZZWFyPjxS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</w:fldData>
              </w:fldChar>
            </w:r>
            <w:r w:rsidR="0095439B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95439B">
              <w:rPr>
                <w:rFonts w:hAnsiTheme="minorHAnsi" w:cstheme="minorHAnsi"/>
                <w:sz w:val="20"/>
                <w:szCs w:val="20"/>
              </w:rPr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95439B">
              <w:rPr>
                <w:rFonts w:hAnsiTheme="minorHAnsi" w:cstheme="minorHAnsi"/>
                <w:sz w:val="20"/>
                <w:szCs w:val="20"/>
              </w:rPr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95439B"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Riedel et al., 2002)</w: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1B2A59D1" w14:textId="0DEE07B3" w:rsidR="007E0D71" w:rsidRPr="007E0D71" w:rsidRDefault="007E0D71" w:rsidP="002079A9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HcmFmPC9BdXRob3I+PFllYXI+MjAwOTwvWWVhcj48UmVj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HcmFmPC9BdXRob3I+PFllYXI+MjAwOTwvWWVhcj48UmVj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>
              <w:rPr>
                <w:rFonts w:hAnsiTheme="minorHAnsi" w:cstheme="minorHAnsi"/>
                <w:noProof/>
                <w:sz w:val="20"/>
                <w:szCs w:val="20"/>
              </w:rPr>
              <w:t>(Graf et al., 2009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C67B95" w:rsidRPr="00CF23DC" w14:paraId="5D653E26" w14:textId="77777777" w:rsidTr="00C67B95">
        <w:trPr>
          <w:trHeight w:val="340"/>
        </w:trPr>
        <w:tc>
          <w:tcPr>
            <w:tcW w:w="1412" w:type="dxa"/>
          </w:tcPr>
          <w:p w14:paraId="06BD34BA" w14:textId="77777777" w:rsidR="0085305E" w:rsidRDefault="0085305E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5233DD94" w14:textId="2354C95A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Rab17</w:t>
            </w:r>
          </w:p>
        </w:tc>
        <w:tc>
          <w:tcPr>
            <w:tcW w:w="1276" w:type="dxa"/>
          </w:tcPr>
          <w:p w14:paraId="0E04F250" w14:textId="77777777" w:rsidR="0085305E" w:rsidRDefault="0085305E" w:rsidP="0085305E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</w:p>
          <w:p w14:paraId="2AC8594C" w14:textId="2A80107A" w:rsidR="001E0B94" w:rsidRPr="002F35A9" w:rsidRDefault="001E0B94" w:rsidP="0085305E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1701" w:type="dxa"/>
          </w:tcPr>
          <w:p w14:paraId="5CE0789D" w14:textId="77777777" w:rsidR="0085305E" w:rsidRDefault="0085305E" w:rsidP="0085305E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</w:p>
          <w:p w14:paraId="63168CFA" w14:textId="2B14ED4D" w:rsidR="001E0B94" w:rsidRPr="002F35A9" w:rsidRDefault="001E0B94" w:rsidP="0085305E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2275" w:type="dxa"/>
          </w:tcPr>
          <w:p w14:paraId="0791B35C" w14:textId="00F6B643" w:rsidR="001E0B94" w:rsidRPr="00C77224" w:rsidRDefault="001E0B94" w:rsidP="000E7560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9A6E02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 w:rsidRPr="00C77224">
              <w:rPr>
                <w:rFonts w:hAnsiTheme="minorHAnsi" w:cstheme="minorHAnsi"/>
                <w:sz w:val="20"/>
                <w:szCs w:val="20"/>
              </w:rPr>
              <w:t>Transcytosis</w:t>
            </w:r>
            <w:r>
              <w:rPr>
                <w:rFonts w:hAnsiTheme="minorHAnsi" w:cstheme="minorHAnsi"/>
                <w:sz w:val="20"/>
                <w:szCs w:val="20"/>
              </w:rPr>
              <w:t xml:space="preserve"> </w:t>
            </w:r>
          </w:p>
        </w:tc>
        <w:tc>
          <w:tcPr>
            <w:tcW w:w="2262" w:type="dxa"/>
          </w:tcPr>
          <w:p w14:paraId="489C757B" w14:textId="27718144" w:rsidR="001E0B94" w:rsidRPr="00475774" w:rsidRDefault="001E0B94" w:rsidP="000E7560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33948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recycling endosomes, basolateral PM, apical tubules </w:t>
            </w:r>
          </w:p>
        </w:tc>
        <w:tc>
          <w:tcPr>
            <w:tcW w:w="1559" w:type="dxa"/>
          </w:tcPr>
          <w:p w14:paraId="76AD434B" w14:textId="5C4B9DBC" w:rsidR="001E0B94" w:rsidRPr="002F35A9" w:rsidRDefault="001E0B94" w:rsidP="000E7560">
            <w:pPr>
              <w:rPr>
                <w:rFonts w:hAnsiTheme="minorHAnsi" w:cstheme="minorHAnsi"/>
                <w:sz w:val="20"/>
                <w:szCs w:val="20"/>
              </w:rPr>
            </w:pPr>
            <w:r w:rsidRPr="0058562D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F35A9">
              <w:rPr>
                <w:rFonts w:hAnsiTheme="minorHAnsi" w:cstheme="minorHAnsi"/>
                <w:sz w:val="20"/>
                <w:szCs w:val="20"/>
              </w:rPr>
              <w:t>: viable</w:t>
            </w:r>
          </w:p>
        </w:tc>
        <w:tc>
          <w:tcPr>
            <w:tcW w:w="4903" w:type="dxa"/>
          </w:tcPr>
          <w:p w14:paraId="5461460B" w14:textId="42D66ABC" w:rsidR="007C1ABF" w:rsidRPr="00C577BB" w:rsidRDefault="007C1ABF" w:rsidP="007C1ABF">
            <w:pPr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Function</w:t>
            </w:r>
          </w:p>
          <w:p w14:paraId="016E947E" w14:textId="77777777" w:rsidR="001E0B94" w:rsidRPr="00C577BB" w:rsidRDefault="007C1ABF" w:rsidP="007C1ABF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t>: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aYWNjaGk8L0F1dGhvcj48WWVhcj4xOTk4PC9ZZWFyPjxS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aYWNjaGk8L0F1dGhvcj48WWVhcj4xOTk4PC9ZZWFyPjxS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Zacchi et al., 1998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0A4361A5" w14:textId="36C9867D" w:rsidR="007C1ABF" w:rsidRDefault="007C1ABF" w:rsidP="007C1ABF">
            <w:pPr>
              <w:rPr>
                <w:rFonts w:hAnsiTheme="minorHAnsi" w:cstheme="minorHAnsi"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Subcellular localization</w:t>
            </w:r>
          </w:p>
          <w:p w14:paraId="5BE9340C" w14:textId="77777777" w:rsidR="007C1ABF" w:rsidRDefault="007C1ABF" w:rsidP="007C1ABF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IdW56aWtlcjwvQXV0aG9yPjxZZWFyPjE5OTg8L1llYXI+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</w:fldData>
              </w:fldChar>
            </w:r>
            <w:r w:rsidR="00123DED"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IdW56aWtlcjwvQXV0aG9yPjxZZWFyPjE5OTg8L1llYXI+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</w:fldData>
              </w:fldChar>
            </w:r>
            <w:r w:rsidR="00123DED"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 w:rsidR="00123DED">
              <w:rPr>
                <w:rFonts w:hAnsiTheme="minorHAnsi" w:cstheme="minorHAnsi"/>
                <w:sz w:val="20"/>
                <w:szCs w:val="20"/>
              </w:rPr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123DED">
              <w:rPr>
                <w:rFonts w:hAnsiTheme="minorHAnsi" w:cstheme="minorHAnsi"/>
                <w:noProof/>
                <w:sz w:val="20"/>
                <w:szCs w:val="20"/>
              </w:rPr>
              <w:t>(Hunziker and Peters, 1998; Lutcke et al., 1993; Zacchi et al., 1998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1C7E85C8" w14:textId="77777777" w:rsidR="00AD3DAC" w:rsidRDefault="00AD3DAC" w:rsidP="00AD3DAC">
            <w:pPr>
              <w:rPr>
                <w:rFonts w:hAnsiTheme="minorHAnsi" w:cstheme="minorHAnsi"/>
                <w:b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Viability</w:t>
            </w:r>
          </w:p>
          <w:p w14:paraId="732B40E3" w14:textId="3CDEFFD4" w:rsidR="00AD3DAC" w:rsidRPr="00EB68CF" w:rsidRDefault="00AD3DAC" w:rsidP="00AD3DAC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Pr="004D0BB8">
              <w:rPr>
                <w:rFonts w:hAnsiTheme="minorHAnsi" w:cstheme="minorHAnsi"/>
                <w:bCs/>
                <w:sz w:val="20"/>
                <w:szCs w:val="20"/>
              </w:rPr>
              <w:t>International Mouse Phenotyping Consortium</w:t>
            </w:r>
          </w:p>
        </w:tc>
      </w:tr>
      <w:tr w:rsidR="00C67B95" w:rsidRPr="00CF23DC" w14:paraId="3C59B3F3" w14:textId="77777777" w:rsidTr="00C67B95">
        <w:trPr>
          <w:trHeight w:val="340"/>
        </w:trPr>
        <w:tc>
          <w:tcPr>
            <w:tcW w:w="1412" w:type="dxa"/>
          </w:tcPr>
          <w:p w14:paraId="42D24D14" w14:textId="77777777" w:rsidR="0085305E" w:rsidRDefault="0085305E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027C4B34" w14:textId="239C6B6F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Rab18</w:t>
            </w:r>
          </w:p>
        </w:tc>
        <w:tc>
          <w:tcPr>
            <w:tcW w:w="1276" w:type="dxa"/>
          </w:tcPr>
          <w:p w14:paraId="4EB10FC7" w14:textId="77777777" w:rsidR="0085305E" w:rsidRDefault="0085305E" w:rsidP="0085305E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</w:p>
          <w:p w14:paraId="755DCE13" w14:textId="03D99EE3" w:rsidR="001E0B94" w:rsidRPr="002F35A9" w:rsidRDefault="001E0B94" w:rsidP="0085305E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1701" w:type="dxa"/>
          </w:tcPr>
          <w:p w14:paraId="74EC5F67" w14:textId="77777777" w:rsidR="0085305E" w:rsidRDefault="0085305E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2AB793FC" w14:textId="18E3C43F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DmRab18</w:t>
            </w:r>
          </w:p>
        </w:tc>
        <w:tc>
          <w:tcPr>
            <w:tcW w:w="2275" w:type="dxa"/>
          </w:tcPr>
          <w:p w14:paraId="0013C3EB" w14:textId="7785EF74" w:rsidR="001E0B94" w:rsidRDefault="001E0B94" w:rsidP="000E7560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9A6E02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lipid droplet formation </w:t>
            </w:r>
          </w:p>
          <w:p w14:paraId="3899385D" w14:textId="77777777" w:rsidR="001E0B94" w:rsidRDefault="001E0B94" w:rsidP="000E7560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7113881D" w14:textId="3B63F693" w:rsidR="001E0B94" w:rsidRPr="000D3913" w:rsidRDefault="001E0B94" w:rsidP="000E7560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9A6E02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unknown </w:t>
            </w:r>
          </w:p>
        </w:tc>
        <w:tc>
          <w:tcPr>
            <w:tcW w:w="2262" w:type="dxa"/>
          </w:tcPr>
          <w:p w14:paraId="3053CEF3" w14:textId="5DD374B2" w:rsidR="001E0B94" w:rsidRDefault="001E0B94" w:rsidP="000E7560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33948"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t xml:space="preserve">ER, Golgi, lipid droplets </w:t>
            </w:r>
          </w:p>
          <w:p w14:paraId="4C488138" w14:textId="77777777" w:rsidR="001E0B94" w:rsidRDefault="001E0B94" w:rsidP="000E7560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6D8BC723" w14:textId="7835721C" w:rsidR="001E0B94" w:rsidRPr="00F17BC5" w:rsidRDefault="001E0B94" w:rsidP="000E7560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233948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ER, early Golgi, early endosomes </w:t>
            </w:r>
          </w:p>
        </w:tc>
        <w:tc>
          <w:tcPr>
            <w:tcW w:w="1559" w:type="dxa"/>
          </w:tcPr>
          <w:p w14:paraId="2F1549E5" w14:textId="15E23294" w:rsidR="001E0B94" w:rsidRPr="002F35A9" w:rsidRDefault="001E0B94" w:rsidP="000E7560">
            <w:pPr>
              <w:rPr>
                <w:rFonts w:hAnsiTheme="minorHAnsi" w:cstheme="minorHAnsi"/>
                <w:sz w:val="20"/>
                <w:szCs w:val="20"/>
              </w:rPr>
            </w:pPr>
            <w:r w:rsidRPr="002E2079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F35A9"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="00700C6B">
              <w:rPr>
                <w:rFonts w:hAnsiTheme="minorHAnsi" w:cstheme="minorHAnsi"/>
                <w:sz w:val="20"/>
                <w:szCs w:val="20"/>
              </w:rPr>
              <w:t>viable</w:t>
            </w:r>
          </w:p>
          <w:p w14:paraId="1E9AF2A2" w14:textId="66CABE82" w:rsidR="001E0B94" w:rsidRPr="002F35A9" w:rsidRDefault="001E0B94" w:rsidP="000E7560">
            <w:pPr>
              <w:rPr>
                <w:rFonts w:hAnsiTheme="minorHAnsi" w:cstheme="minorHAnsi"/>
                <w:sz w:val="20"/>
                <w:szCs w:val="20"/>
              </w:rPr>
            </w:pPr>
            <w:r w:rsidRPr="002E2079"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2F35A9">
              <w:rPr>
                <w:rFonts w:hAnsiTheme="minorHAnsi" w:cstheme="minorHAnsi"/>
                <w:sz w:val="20"/>
                <w:szCs w:val="20"/>
              </w:rPr>
              <w:t>: viable</w:t>
            </w:r>
          </w:p>
        </w:tc>
        <w:tc>
          <w:tcPr>
            <w:tcW w:w="4903" w:type="dxa"/>
          </w:tcPr>
          <w:p w14:paraId="5D0AD0AC" w14:textId="6C393B3B" w:rsidR="004D73E2" w:rsidRPr="00C577BB" w:rsidRDefault="004D73E2" w:rsidP="004D73E2">
            <w:pPr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Function</w:t>
            </w:r>
          </w:p>
          <w:p w14:paraId="1EDD72BD" w14:textId="77777777" w:rsidR="001E0B94" w:rsidRPr="00C577BB" w:rsidRDefault="004D73E2" w:rsidP="004D73E2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PemVraTwvQXV0aG9yPjxZZWFyPjIwMDU8L1llYXI+PFJl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PemVraTwvQXV0aG9yPjxZZWFyPjIwMDU8L1llYXI+PFJl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Ozeki et al., 2005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308787F7" w14:textId="6AA22DC2" w:rsidR="004D73E2" w:rsidRPr="00C577BB" w:rsidRDefault="004D73E2" w:rsidP="004D73E2">
            <w:pPr>
              <w:rPr>
                <w:rFonts w:hAnsiTheme="minorHAnsi" w:cstheme="minorHAnsi"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Subcellular localization</w:t>
            </w:r>
          </w:p>
          <w:p w14:paraId="758FF419" w14:textId="27872B44" w:rsidR="004D73E2" w:rsidRPr="00C577BB" w:rsidRDefault="004D73E2" w:rsidP="004D73E2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EZWpnYWFyZDwvQXV0aG9yPjxZZWFyPjIwMDg8L1llYXI+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=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EZWpnYWFyZDwvQXV0aG9yPjxZZWFyPjIwMDg8L1llYXI+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=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123DED">
              <w:rPr>
                <w:rFonts w:hAnsiTheme="minorHAnsi" w:cstheme="minorHAnsi"/>
                <w:sz w:val="20"/>
                <w:szCs w:val="20"/>
              </w:rPr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123DED"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Dejgaard et al., 2008; Ozeki et al., 2005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2348B18E" w14:textId="77777777" w:rsidR="004D73E2" w:rsidRPr="00F955B9" w:rsidRDefault="004D73E2" w:rsidP="004D73E2">
            <w:pPr>
              <w:rPr>
                <w:rFonts w:hAnsiTheme="minorHAnsi" w:cstheme="minorHAnsi"/>
                <w:sz w:val="20"/>
                <w:szCs w:val="20"/>
                <w:lang w:val="de-DE"/>
              </w:rPr>
            </w:pPr>
            <w:r w:rsidRPr="00F955B9">
              <w:rPr>
                <w:rFonts w:hAnsiTheme="minorHAnsi" w:cstheme="minorHAnsi"/>
                <w:b/>
                <w:sz w:val="20"/>
                <w:szCs w:val="20"/>
                <w:lang w:val="de-DE"/>
              </w:rPr>
              <w:t>Dm</w:t>
            </w:r>
            <w:r w:rsidRPr="00F955B9">
              <w:rPr>
                <w:rFonts w:hAnsiTheme="minorHAnsi" w:cstheme="minorHAnsi"/>
                <w:sz w:val="20"/>
                <w:szCs w:val="20"/>
                <w:lang w:val="de-DE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HaWxsaW5naGFtPC9BdXRob3I+PFllYXI+MjAxNDwvWWVh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</w:fldData>
              </w:fldChar>
            </w:r>
            <w:r w:rsidR="00123DED" w:rsidRPr="00F955B9">
              <w:rPr>
                <w:rFonts w:hAnsiTheme="minorHAnsi" w:cstheme="minorHAnsi"/>
                <w:sz w:val="20"/>
                <w:szCs w:val="20"/>
                <w:lang w:val="de-DE"/>
              </w:rPr>
              <w:instrText xml:space="preserve"> ADDIN EN.CITE </w:instrText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HaWxsaW5naGFtPC9BdXRob3I+PFllYXI+MjAxNDwvWWVh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</w:fldData>
              </w:fldChar>
            </w:r>
            <w:r w:rsidR="00123DED" w:rsidRPr="00F955B9">
              <w:rPr>
                <w:rFonts w:hAnsiTheme="minorHAnsi" w:cstheme="minorHAnsi"/>
                <w:sz w:val="20"/>
                <w:szCs w:val="20"/>
                <w:lang w:val="de-DE"/>
              </w:rPr>
              <w:instrText xml:space="preserve"> ADDIN EN.CITE.DATA </w:instrText>
            </w:r>
            <w:r w:rsidR="00123DED">
              <w:rPr>
                <w:rFonts w:hAnsiTheme="minorHAnsi" w:cstheme="minorHAnsi"/>
                <w:sz w:val="20"/>
                <w:szCs w:val="20"/>
              </w:rPr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123DED" w:rsidRPr="00F955B9">
              <w:rPr>
                <w:rFonts w:hAnsiTheme="minorHAnsi" w:cstheme="minorHAnsi"/>
                <w:noProof/>
                <w:sz w:val="20"/>
                <w:szCs w:val="20"/>
                <w:lang w:val="de-DE"/>
              </w:rPr>
              <w:t>(Chan et al., 2011; Gillingham et al., 2014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54937AF1" w14:textId="77777777" w:rsidR="00700C6B" w:rsidRDefault="00700C6B" w:rsidP="004D73E2">
            <w:pPr>
              <w:rPr>
                <w:rFonts w:hAnsiTheme="minorHAnsi" w:cstheme="minorHAnsi"/>
                <w:b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Viability</w:t>
            </w:r>
          </w:p>
          <w:p w14:paraId="5FB4F64C" w14:textId="45076E0F" w:rsidR="00700C6B" w:rsidRPr="00700C6B" w:rsidRDefault="00700C6B" w:rsidP="004D73E2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DYXJwYW5pbmk8L0F1dGhvcj48WWVhcj4yMDE0PC9ZZWFy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</w:fldData>
              </w:fldChar>
            </w:r>
            <w:r w:rsidR="0095439B"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DYXJwYW5pbmk8L0F1dGhvcj48WWVhcj4yMDE0PC9ZZWFy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</w:fldData>
              </w:fldChar>
            </w:r>
            <w:r w:rsidR="0095439B"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 w:rsidR="0095439B">
              <w:rPr>
                <w:rFonts w:hAnsiTheme="minorHAnsi" w:cstheme="minorHAnsi"/>
                <w:sz w:val="20"/>
                <w:szCs w:val="20"/>
              </w:rPr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95439B">
              <w:rPr>
                <w:rFonts w:hAnsiTheme="minorHAnsi" w:cstheme="minorHAnsi"/>
                <w:sz w:val="20"/>
                <w:szCs w:val="20"/>
              </w:rPr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95439B">
              <w:rPr>
                <w:rFonts w:hAnsiTheme="minorHAnsi" w:cstheme="minorHAnsi"/>
                <w:noProof/>
                <w:sz w:val="20"/>
                <w:szCs w:val="20"/>
              </w:rPr>
              <w:t>(Carpanini et al., 2014)</w: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C67B95" w:rsidRPr="00CF23DC" w14:paraId="6045A8BF" w14:textId="77777777" w:rsidTr="00C67B95">
        <w:trPr>
          <w:trHeight w:val="340"/>
        </w:trPr>
        <w:tc>
          <w:tcPr>
            <w:tcW w:w="1412" w:type="dxa"/>
          </w:tcPr>
          <w:p w14:paraId="645493F0" w14:textId="77777777" w:rsidR="00BB5324" w:rsidRDefault="00BB5324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58595229" w14:textId="63C0539D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Rab19a</w:t>
            </w:r>
          </w:p>
        </w:tc>
        <w:tc>
          <w:tcPr>
            <w:tcW w:w="1276" w:type="dxa"/>
          </w:tcPr>
          <w:p w14:paraId="43825D65" w14:textId="77777777" w:rsidR="00D9567F" w:rsidRDefault="00D9567F" w:rsidP="00D9567F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</w:p>
          <w:p w14:paraId="75B1C369" w14:textId="04797B78" w:rsidR="001E0B94" w:rsidRPr="002F35A9" w:rsidRDefault="001E0B94" w:rsidP="00D9567F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1701" w:type="dxa"/>
            <w:vMerge w:val="restart"/>
          </w:tcPr>
          <w:p w14:paraId="1EEC3426" w14:textId="77777777" w:rsidR="00BB5324" w:rsidRDefault="00BB5324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1480531B" w14:textId="1BBC393A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DmRab19</w:t>
            </w:r>
          </w:p>
          <w:p w14:paraId="3FA28F27" w14:textId="4851A36A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2275" w:type="dxa"/>
          </w:tcPr>
          <w:p w14:paraId="5719D70F" w14:textId="77777777" w:rsidR="001E0B94" w:rsidRDefault="001E0B94" w:rsidP="000E7560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9A6E02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unknown </w:t>
            </w:r>
          </w:p>
          <w:p w14:paraId="0DDE8617" w14:textId="77777777" w:rsidR="001E0B94" w:rsidRDefault="001E0B94" w:rsidP="000E7560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2CA342AC" w14:textId="41154EB0" w:rsidR="001E0B94" w:rsidRPr="009413A1" w:rsidRDefault="001E0B94" w:rsidP="002630E2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9A6E02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>promotes enteroendocrine cell differentiation (in cooperation with Atg16)</w:t>
            </w:r>
          </w:p>
        </w:tc>
        <w:tc>
          <w:tcPr>
            <w:tcW w:w="2262" w:type="dxa"/>
          </w:tcPr>
          <w:p w14:paraId="775AF43B" w14:textId="0EDD2E98" w:rsidR="001E0B94" w:rsidRPr="00C577BB" w:rsidRDefault="001E0B94" w:rsidP="000E7560">
            <w:pPr>
              <w:rPr>
                <w:rFonts w:hAnsiTheme="minorHAnsi" w:cstheme="minorHAnsi"/>
                <w:sz w:val="20"/>
                <w:szCs w:val="20"/>
                <w:lang w:val="de-DE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de-DE"/>
              </w:rPr>
              <w:t>M</w:t>
            </w:r>
            <w:r w:rsidRPr="00C577BB">
              <w:rPr>
                <w:rFonts w:hAnsiTheme="minorHAnsi" w:cstheme="minorHAnsi"/>
                <w:sz w:val="20"/>
                <w:szCs w:val="20"/>
                <w:lang w:val="de-DE"/>
              </w:rPr>
              <w:t>:</w:t>
            </w:r>
            <w:r w:rsidRPr="00C577BB">
              <w:rPr>
                <w:rFonts w:hAnsiTheme="minorHAnsi" w:cstheme="minorHAnsi"/>
                <w:b/>
                <w:sz w:val="20"/>
                <w:szCs w:val="20"/>
                <w:lang w:val="de-DE"/>
              </w:rPr>
              <w:t xml:space="preserve"> </w:t>
            </w:r>
            <w:r w:rsidRPr="00C577BB">
              <w:rPr>
                <w:rFonts w:hAnsiTheme="minorHAnsi" w:cstheme="minorHAnsi"/>
                <w:sz w:val="20"/>
                <w:szCs w:val="20"/>
                <w:lang w:val="de-DE"/>
              </w:rPr>
              <w:t xml:space="preserve">Golgi </w:t>
            </w:r>
          </w:p>
          <w:p w14:paraId="18AE6C6A" w14:textId="77777777" w:rsidR="001E0B94" w:rsidRPr="00C577BB" w:rsidRDefault="001E0B94" w:rsidP="000E7560">
            <w:pPr>
              <w:rPr>
                <w:rFonts w:hAnsiTheme="minorHAnsi" w:cstheme="minorHAnsi"/>
                <w:sz w:val="20"/>
                <w:szCs w:val="20"/>
                <w:lang w:val="de-DE"/>
              </w:rPr>
            </w:pPr>
          </w:p>
          <w:p w14:paraId="532A9411" w14:textId="380F4F28" w:rsidR="001E0B94" w:rsidRPr="00C577BB" w:rsidRDefault="001E0B94" w:rsidP="000E7560">
            <w:pPr>
              <w:rPr>
                <w:rFonts w:hAnsiTheme="minorHAnsi" w:cstheme="minorHAnsi"/>
                <w:sz w:val="20"/>
                <w:szCs w:val="20"/>
                <w:lang w:val="de-DE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de-DE"/>
              </w:rPr>
              <w:t>Dm</w:t>
            </w:r>
            <w:r w:rsidRPr="00C577BB">
              <w:rPr>
                <w:rFonts w:hAnsiTheme="minorHAnsi" w:cstheme="minorHAnsi"/>
                <w:sz w:val="20"/>
                <w:szCs w:val="20"/>
                <w:lang w:val="de-DE"/>
              </w:rPr>
              <w:t>:</w:t>
            </w:r>
            <w:r w:rsidRPr="00C577BB">
              <w:rPr>
                <w:rFonts w:hAnsiTheme="minorHAnsi" w:cstheme="minorHAnsi"/>
                <w:b/>
                <w:sz w:val="20"/>
                <w:szCs w:val="20"/>
                <w:lang w:val="de-DE"/>
              </w:rPr>
              <w:t xml:space="preserve"> </w:t>
            </w:r>
            <w:r w:rsidRPr="00C577BB">
              <w:rPr>
                <w:rFonts w:hAnsiTheme="minorHAnsi" w:cstheme="minorHAnsi"/>
                <w:sz w:val="20"/>
                <w:szCs w:val="20"/>
                <w:lang w:val="de-DE"/>
              </w:rPr>
              <w:t xml:space="preserve">Golgi, recycling endosomes </w:t>
            </w:r>
          </w:p>
        </w:tc>
        <w:tc>
          <w:tcPr>
            <w:tcW w:w="1559" w:type="dxa"/>
          </w:tcPr>
          <w:p w14:paraId="6AC70B7B" w14:textId="77777777" w:rsidR="001E0B94" w:rsidRPr="002F35A9" w:rsidRDefault="001E0B94" w:rsidP="000E7560">
            <w:pPr>
              <w:rPr>
                <w:rFonts w:hAnsiTheme="minorHAnsi" w:cstheme="minorHAnsi"/>
                <w:sz w:val="20"/>
                <w:szCs w:val="20"/>
              </w:rPr>
            </w:pPr>
            <w:r w:rsidRPr="002E2079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F35A9">
              <w:rPr>
                <w:rFonts w:hAnsiTheme="minorHAnsi" w:cstheme="minorHAnsi"/>
                <w:sz w:val="20"/>
                <w:szCs w:val="20"/>
              </w:rPr>
              <w:t>: viable</w:t>
            </w:r>
          </w:p>
          <w:p w14:paraId="72D30FB2" w14:textId="1A70F621" w:rsidR="001E0B94" w:rsidRPr="002F35A9" w:rsidRDefault="001E0B94" w:rsidP="000E7560">
            <w:pPr>
              <w:rPr>
                <w:rFonts w:hAnsiTheme="minorHAnsi" w:cstheme="minorHAnsi"/>
                <w:sz w:val="20"/>
                <w:szCs w:val="20"/>
              </w:rPr>
            </w:pPr>
            <w:r w:rsidRPr="002E2079"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2F35A9">
              <w:rPr>
                <w:rFonts w:hAnsiTheme="minorHAnsi" w:cstheme="minorHAnsi"/>
                <w:sz w:val="20"/>
                <w:szCs w:val="20"/>
              </w:rPr>
              <w:t>: viable</w:t>
            </w:r>
          </w:p>
        </w:tc>
        <w:tc>
          <w:tcPr>
            <w:tcW w:w="4903" w:type="dxa"/>
          </w:tcPr>
          <w:p w14:paraId="16F4FE84" w14:textId="6AC257E5" w:rsidR="002630E2" w:rsidRPr="00C577BB" w:rsidRDefault="002630E2" w:rsidP="002630E2">
            <w:pPr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Function</w:t>
            </w:r>
          </w:p>
          <w:p w14:paraId="7FFB249A" w14:textId="77777777" w:rsidR="001E0B94" w:rsidRPr="00C577BB" w:rsidRDefault="002630E2" w:rsidP="002630E2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D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OYWd5PC9BdXRob3I+PFllYXI+MjAxNzwvWWVhcj48UmVj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=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OYWd5PC9BdXRob3I+PFllYXI+MjAxNzwvWWVhcj48UmVj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=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Nagy et al., 2017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60B82719" w14:textId="3CB2E606" w:rsidR="002630E2" w:rsidRDefault="002630E2" w:rsidP="002630E2">
            <w:pPr>
              <w:rPr>
                <w:rFonts w:hAnsiTheme="minorHAnsi" w:cstheme="minorHAnsi"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Subcellular localization</w:t>
            </w:r>
          </w:p>
          <w:p w14:paraId="3E4BFBDA" w14:textId="77777777" w:rsidR="002630E2" w:rsidRPr="00F955B9" w:rsidRDefault="002630E2" w:rsidP="002630E2">
            <w:pPr>
              <w:rPr>
                <w:rFonts w:hAnsiTheme="minorHAnsi" w:cstheme="minorHAnsi"/>
                <w:sz w:val="20"/>
                <w:szCs w:val="20"/>
                <w:lang w:val="de-DE"/>
              </w:rPr>
            </w:pPr>
            <w:r w:rsidRPr="00F955B9">
              <w:rPr>
                <w:rFonts w:hAnsiTheme="minorHAnsi" w:cstheme="minorHAnsi"/>
                <w:b/>
                <w:bCs/>
                <w:sz w:val="20"/>
                <w:szCs w:val="20"/>
                <w:lang w:val="de-DE"/>
              </w:rPr>
              <w:t>M</w:t>
            </w:r>
            <w:r w:rsidRPr="00F955B9">
              <w:rPr>
                <w:rFonts w:hAnsiTheme="minorHAnsi" w:cstheme="minorHAnsi"/>
                <w:bCs/>
                <w:sz w:val="20"/>
                <w:szCs w:val="20"/>
                <w:lang w:val="de-DE"/>
              </w:rPr>
              <w:t>:</w:t>
            </w:r>
            <w:r w:rsidRPr="00F955B9">
              <w:rPr>
                <w:rFonts w:hAnsiTheme="minorHAnsi" w:cstheme="minorHAnsi"/>
                <w:sz w:val="20"/>
                <w:szCs w:val="20"/>
                <w:lang w:val="de-DE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/>
            </w:r>
            <w:r w:rsidRPr="00F955B9">
              <w:rPr>
                <w:rFonts w:hAnsiTheme="minorHAnsi" w:cstheme="minorHAnsi"/>
                <w:sz w:val="20"/>
                <w:szCs w:val="20"/>
                <w:lang w:val="de-DE"/>
              </w:rPr>
              <w:instrText xml:space="preserve"> ADDIN EN.CITE &lt;EndNote&gt;&lt;Cite&gt;&lt;Author&gt;Sinka&lt;/Author&gt;&lt;Year&gt;2008&lt;/Year&gt;&lt;RecNum&gt;73&lt;/RecNum&gt;&lt;DisplayText&gt;(Sinka et al., 2008)&lt;/DisplayText&gt;&lt;record&gt;&lt;rec-number&gt;73&lt;/rec-number&gt;&lt;foreign-keys&gt;&lt;key app="EN" db-id="e9t0f9vxyzfpvlefz2k5rrsupwvfa5eava90" timestamp="1605971977"&gt;73&lt;/key&gt;&lt;/foreign-keys&gt;&lt;ref-type name="Journal Article"&gt;17&lt;/ref-type&gt;&lt;contributors&gt;&lt;authors&gt;&lt;author&gt;Sinka, R.&lt;/author&gt;&lt;author&gt;Gillingham, A. K.&lt;/author&gt;&lt;author&gt;Kondylis, V.&lt;/author&gt;&lt;author&gt;Munro, S.&lt;/author&gt;&lt;/authors&gt;&lt;/contributors&gt;&lt;auth-address&gt;Medical Research Council Laboratory of Molecular Biology, Cambridge, England, UK.&lt;/auth-address&gt;&lt;titles&gt;&lt;title&gt;Golgi coiled-coil proteins contain multiple binding sites for Rab family G proteins&lt;/title&gt;&lt;secondary-title&gt;J Cell Biol&lt;/secondary-title&gt;&lt;/titles&gt;&lt;periodical&gt;&lt;full-title&gt;J Cell Biol&lt;/full-title&gt;&lt;/periodical&gt;&lt;pages&gt;607-15&lt;/pages&gt;&lt;volume&gt;183&lt;/volume&gt;&lt;number&gt;4&lt;/number&gt;&lt;edition&gt;2008/11/13&lt;/edition&gt;&lt;keywords&gt;&lt;keyword&gt;Animals&lt;/keyword&gt;&lt;keyword&gt;Drosophila Proteins/genetics/*metabolism&lt;/keyword&gt;&lt;keyword&gt;Drosophila melanogaster&lt;/keyword&gt;&lt;keyword&gt;Golgi Apparatus/genetics/*metabolism&lt;/keyword&gt;&lt;keyword&gt;Membrane Proteins/genetics/*metabolism&lt;/keyword&gt;&lt;keyword&gt;Microtubule-Associated Proteins/genetics/*metabolism&lt;/keyword&gt;&lt;keyword&gt;*Models, Biological&lt;/keyword&gt;&lt;keyword&gt;Protein Transport/physiology&lt;/keyword&gt;&lt;keyword&gt;Ribosomes/genetics/metabolism&lt;/keyword&gt;&lt;keyword&gt;rab GTP-Binding Proteins/genetics/*metabolism&lt;/keyword&gt;&lt;/keywords&gt;&lt;dates&gt;&lt;year&gt;2008&lt;/year&gt;&lt;pub-dates&gt;&lt;date&gt;Nov 17&lt;/date&gt;&lt;/pub-dates&gt;&lt;/dates&gt;&lt;isbn&gt;1540-8140 (Electronic)&amp;#xD;0021-9525 (Linking)&lt;/isbn&gt;&lt;accession-num&gt;19001129&lt;/accession-num&gt;&lt;urls&gt;&lt;related-urls&gt;&lt;url&gt;https://www.ncbi.nlm.nih.gov/pubmed/19001129&lt;/url&gt;&lt;/related-urls&gt;&lt;/urls&gt;&lt;custom2&gt;PMC2582897&lt;/custom2&gt;&lt;electronic-resource-num&gt;10.1083/jcb.200808018&lt;/electronic-resource-num&gt;&lt;/record&gt;&lt;/Cite&gt;&lt;/EndNote&gt;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F955B9">
              <w:rPr>
                <w:rFonts w:hAnsiTheme="minorHAnsi" w:cstheme="minorHAnsi"/>
                <w:noProof/>
                <w:sz w:val="20"/>
                <w:szCs w:val="20"/>
                <w:lang w:val="de-DE"/>
              </w:rPr>
              <w:t>(Sinka et al., 2008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73E88099" w14:textId="77777777" w:rsidR="002630E2" w:rsidRPr="00C577BB" w:rsidRDefault="002630E2" w:rsidP="002630E2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nl-NL"/>
              </w:rPr>
              <w:t>Dm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HaWxsaW5naGFtPC9BdXRob3I+PFllYXI+MjAxNDwvWWVh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HaWxsaW5naGFtPC9BdXRob3I+PFllYXI+MjAxNDwvWWVh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123DED">
              <w:rPr>
                <w:rFonts w:hAnsiTheme="minorHAnsi" w:cstheme="minorHAnsi"/>
                <w:sz w:val="20"/>
                <w:szCs w:val="20"/>
              </w:rPr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123DED"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Chan et al., 2011; Gillingham et al., 2014; Sinka et al., 2008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466AC3AC" w14:textId="77777777" w:rsidR="0054042C" w:rsidRDefault="0054042C" w:rsidP="002630E2">
            <w:pPr>
              <w:rPr>
                <w:rFonts w:hAnsiTheme="minorHAnsi" w:cstheme="minorHAnsi"/>
                <w:b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Viability</w:t>
            </w:r>
          </w:p>
          <w:p w14:paraId="5A5A9652" w14:textId="2F55E502" w:rsidR="0054042C" w:rsidRPr="0054042C" w:rsidRDefault="0054042C" w:rsidP="002630E2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lastRenderedPageBreak/>
              <w:t>M</w:t>
            </w:r>
            <w:r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EaWNraW5zb248L0F1dGhvcj48WWVhcj4yMDE2PC9ZZWFy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</w:fldData>
              </w:fldChar>
            </w:r>
            <w:r w:rsidR="0095439B"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EaWNraW5zb248L0F1dGhvcj48WWVhcj4yMDE2PC9ZZWFy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</w:fldData>
              </w:fldChar>
            </w:r>
            <w:r w:rsidR="0095439B"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 w:rsidR="0095439B">
              <w:rPr>
                <w:rFonts w:hAnsiTheme="minorHAnsi" w:cstheme="minorHAnsi"/>
                <w:sz w:val="20"/>
                <w:szCs w:val="20"/>
              </w:rPr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95439B">
              <w:rPr>
                <w:rFonts w:hAnsiTheme="minorHAnsi" w:cstheme="minorHAnsi"/>
                <w:sz w:val="20"/>
                <w:szCs w:val="20"/>
              </w:rPr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95439B">
              <w:rPr>
                <w:rFonts w:hAnsiTheme="minorHAnsi" w:cstheme="minorHAnsi"/>
                <w:noProof/>
                <w:sz w:val="20"/>
                <w:szCs w:val="20"/>
              </w:rPr>
              <w:t>(Dickinson et al., 2016)</w: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C67B95" w:rsidRPr="00CF23DC" w14:paraId="41E5CC44" w14:textId="77777777" w:rsidTr="00C67B95">
        <w:trPr>
          <w:trHeight w:val="340"/>
        </w:trPr>
        <w:tc>
          <w:tcPr>
            <w:tcW w:w="1412" w:type="dxa"/>
          </w:tcPr>
          <w:p w14:paraId="3F97F9FE" w14:textId="77777777" w:rsidR="00D9567F" w:rsidRDefault="00D9567F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4FCB78AE" w14:textId="7B45CB5F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Rab19b (Rab43)</w:t>
            </w:r>
          </w:p>
        </w:tc>
        <w:tc>
          <w:tcPr>
            <w:tcW w:w="1276" w:type="dxa"/>
          </w:tcPr>
          <w:p w14:paraId="7134C712" w14:textId="77777777" w:rsidR="00D9567F" w:rsidRDefault="00D9567F" w:rsidP="00D9567F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</w:p>
          <w:p w14:paraId="4BE18ABE" w14:textId="445E5020" w:rsidR="001E0B94" w:rsidRPr="002F35A9" w:rsidRDefault="001E0B94" w:rsidP="00D9567F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1701" w:type="dxa"/>
            <w:vMerge/>
          </w:tcPr>
          <w:p w14:paraId="26948B91" w14:textId="1D5301FF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2275" w:type="dxa"/>
          </w:tcPr>
          <w:p w14:paraId="01CDC1BD" w14:textId="27DF526C" w:rsidR="001E0B94" w:rsidRPr="008B7980" w:rsidRDefault="001E0B94" w:rsidP="008B7980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9A6E02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retrograde trafficking from endosomes to TGN, biogenesis and maintenance of Golgi structure, anterograde trafficking between ER-to-Golgi, through medial Golgi </w:t>
            </w:r>
          </w:p>
        </w:tc>
        <w:tc>
          <w:tcPr>
            <w:tcW w:w="2262" w:type="dxa"/>
          </w:tcPr>
          <w:p w14:paraId="611F85C0" w14:textId="3263E2D8" w:rsidR="001E0B94" w:rsidRPr="00F955B9" w:rsidRDefault="001E0B94" w:rsidP="000E7560">
            <w:pPr>
              <w:rPr>
                <w:rFonts w:hAnsiTheme="minorHAnsi" w:cstheme="minorHAnsi"/>
                <w:sz w:val="20"/>
                <w:szCs w:val="20"/>
                <w:lang w:val="de-DE"/>
              </w:rPr>
            </w:pPr>
            <w:r w:rsidRPr="00F955B9">
              <w:rPr>
                <w:rFonts w:hAnsiTheme="minorHAnsi" w:cstheme="minorHAnsi"/>
                <w:b/>
                <w:sz w:val="20"/>
                <w:szCs w:val="20"/>
                <w:lang w:val="de-DE"/>
              </w:rPr>
              <w:t>M</w:t>
            </w:r>
            <w:r w:rsidRPr="00F955B9">
              <w:rPr>
                <w:rFonts w:hAnsiTheme="minorHAnsi" w:cstheme="minorHAnsi"/>
                <w:sz w:val="20"/>
                <w:szCs w:val="20"/>
                <w:lang w:val="de-DE"/>
              </w:rPr>
              <w:t>:</w:t>
            </w:r>
            <w:r w:rsidRPr="00F955B9">
              <w:rPr>
                <w:rFonts w:hAnsiTheme="minorHAnsi" w:cstheme="minorHAnsi"/>
                <w:b/>
                <w:sz w:val="20"/>
                <w:szCs w:val="20"/>
                <w:lang w:val="de-DE"/>
              </w:rPr>
              <w:t xml:space="preserve"> </w:t>
            </w:r>
            <w:r w:rsidRPr="00F955B9">
              <w:rPr>
                <w:rFonts w:hAnsiTheme="minorHAnsi" w:cstheme="minorHAnsi"/>
                <w:sz w:val="20"/>
                <w:szCs w:val="20"/>
                <w:lang w:val="de-DE"/>
              </w:rPr>
              <w:t xml:space="preserve">ER, medial Golgi, TGN </w:t>
            </w:r>
          </w:p>
        </w:tc>
        <w:tc>
          <w:tcPr>
            <w:tcW w:w="1559" w:type="dxa"/>
          </w:tcPr>
          <w:p w14:paraId="41B0B9C4" w14:textId="77777777" w:rsidR="001E0B94" w:rsidRPr="002F35A9" w:rsidRDefault="001E0B94" w:rsidP="000E7560">
            <w:pPr>
              <w:rPr>
                <w:rFonts w:hAnsiTheme="minorHAnsi" w:cstheme="minorHAnsi"/>
                <w:sz w:val="20"/>
                <w:szCs w:val="20"/>
              </w:rPr>
            </w:pPr>
            <w:r w:rsidRPr="002E2079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F35A9">
              <w:rPr>
                <w:rFonts w:hAnsiTheme="minorHAnsi" w:cstheme="minorHAnsi"/>
                <w:sz w:val="20"/>
                <w:szCs w:val="20"/>
              </w:rPr>
              <w:t>: viable</w:t>
            </w:r>
          </w:p>
          <w:p w14:paraId="071D1712" w14:textId="4BA87BA7" w:rsidR="001E0B94" w:rsidRPr="002F35A9" w:rsidRDefault="001E0B94" w:rsidP="000E7560">
            <w:pPr>
              <w:rPr>
                <w:rFonts w:hAnsiTheme="minorHAnsi" w:cstheme="minorHAnsi"/>
                <w:sz w:val="20"/>
                <w:szCs w:val="20"/>
              </w:rPr>
            </w:pPr>
            <w:r w:rsidRPr="002E2079"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2F35A9">
              <w:rPr>
                <w:rFonts w:hAnsiTheme="minorHAnsi" w:cstheme="minorHAnsi"/>
                <w:sz w:val="20"/>
                <w:szCs w:val="20"/>
              </w:rPr>
              <w:t>: viable</w:t>
            </w:r>
          </w:p>
        </w:tc>
        <w:tc>
          <w:tcPr>
            <w:tcW w:w="4903" w:type="dxa"/>
          </w:tcPr>
          <w:p w14:paraId="4D3ACF3D" w14:textId="362F5B5B" w:rsidR="00C31EA1" w:rsidRPr="00C577BB" w:rsidRDefault="00C31EA1" w:rsidP="00C31EA1">
            <w:pPr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Function</w:t>
            </w:r>
          </w:p>
          <w:p w14:paraId="473BA234" w14:textId="7AE55C06" w:rsidR="001E0B94" w:rsidRPr="00C577BB" w:rsidRDefault="00C31EA1" w:rsidP="00C31EA1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GdWNoczwvQXV0aG9yPjxZZWFyPjIwMDc8L1llYXI+PFJl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GdWNoczwvQXV0aG9yPjxZZWFyPjIwMDc8L1llYXI+PFJl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123DED">
              <w:rPr>
                <w:rFonts w:hAnsiTheme="minorHAnsi" w:cstheme="minorHAnsi"/>
                <w:sz w:val="20"/>
                <w:szCs w:val="20"/>
              </w:rPr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123DED"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Cox et al., 2016; Dejgaard et al., 2008; Fuchs et al., 2007; Haas et al., 2007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55CA9056" w14:textId="51D09078" w:rsidR="003B1EBA" w:rsidRPr="00C577BB" w:rsidRDefault="003B1EBA" w:rsidP="003B1EBA">
            <w:pPr>
              <w:rPr>
                <w:rFonts w:hAnsiTheme="minorHAnsi" w:cstheme="minorHAnsi"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Subcellular localization</w:t>
            </w:r>
          </w:p>
          <w:p w14:paraId="009E1331" w14:textId="77777777" w:rsidR="003B1EBA" w:rsidRPr="00C577BB" w:rsidRDefault="003B1EBA" w:rsidP="003B1EBA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EZWpnYWFyZDwvQXV0aG9yPjxZZWFyPjIwMDg8L1llYXI+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EZWpnYWFyZDwvQXV0aG9yPjxZZWFyPjIwMDg8L1llYXI+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Cox et al., 2016; Dejgaard et al., 2008; Fuchs et al., 2007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7894D8FC" w14:textId="77777777" w:rsidR="0054133F" w:rsidRDefault="0054133F" w:rsidP="003B1EBA">
            <w:pPr>
              <w:rPr>
                <w:rFonts w:hAnsiTheme="minorHAnsi" w:cstheme="minorHAnsi"/>
                <w:b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Viability</w:t>
            </w:r>
          </w:p>
          <w:p w14:paraId="2BBB0CC6" w14:textId="306CB324" w:rsidR="0054133F" w:rsidRPr="0054133F" w:rsidRDefault="0054133F" w:rsidP="003B1EBA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EaWNraW5zb248L0F1dGhvcj48WWVhcj4yMDE2PC9ZZWFy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</w:fldData>
              </w:fldChar>
            </w:r>
            <w:r w:rsidR="0095439B"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EaWNraW5zb248L0F1dGhvcj48WWVhcj4yMDE2PC9ZZWFy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</w:fldData>
              </w:fldChar>
            </w:r>
            <w:r w:rsidR="0095439B"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 w:rsidR="0095439B">
              <w:rPr>
                <w:rFonts w:hAnsiTheme="minorHAnsi" w:cstheme="minorHAnsi"/>
                <w:sz w:val="20"/>
                <w:szCs w:val="20"/>
              </w:rPr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95439B">
              <w:rPr>
                <w:rFonts w:hAnsiTheme="minorHAnsi" w:cstheme="minorHAnsi"/>
                <w:sz w:val="20"/>
                <w:szCs w:val="20"/>
              </w:rPr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95439B">
              <w:rPr>
                <w:rFonts w:hAnsiTheme="minorHAnsi" w:cstheme="minorHAnsi"/>
                <w:noProof/>
                <w:sz w:val="20"/>
                <w:szCs w:val="20"/>
              </w:rPr>
              <w:t>(Dickinson et al., 2016; Kretzer et al., 2016)</w: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C67B95" w:rsidRPr="00CF23DC" w14:paraId="480590FB" w14:textId="77777777" w:rsidTr="00C67B95">
        <w:trPr>
          <w:trHeight w:val="340"/>
        </w:trPr>
        <w:tc>
          <w:tcPr>
            <w:tcW w:w="1412" w:type="dxa"/>
          </w:tcPr>
          <w:p w14:paraId="139C16B1" w14:textId="77777777" w:rsidR="00D9567F" w:rsidRDefault="00D9567F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569D5940" w14:textId="10C5E984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Rab20</w:t>
            </w:r>
          </w:p>
        </w:tc>
        <w:tc>
          <w:tcPr>
            <w:tcW w:w="1276" w:type="dxa"/>
          </w:tcPr>
          <w:p w14:paraId="2AE9AC89" w14:textId="77777777" w:rsidR="00D9567F" w:rsidRDefault="00D9567F" w:rsidP="00D9567F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</w:p>
          <w:p w14:paraId="6D75C5C9" w14:textId="67791363" w:rsidR="001E0B94" w:rsidRPr="002F35A9" w:rsidRDefault="001E0B94" w:rsidP="00D9567F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1701" w:type="dxa"/>
          </w:tcPr>
          <w:p w14:paraId="57AB7374" w14:textId="77777777" w:rsidR="00D9567F" w:rsidRDefault="00D9567F" w:rsidP="00D9567F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</w:p>
          <w:p w14:paraId="5A31B28B" w14:textId="661F3E71" w:rsidR="001E0B94" w:rsidRPr="002F35A9" w:rsidRDefault="001E0B94" w:rsidP="00D9567F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2275" w:type="dxa"/>
          </w:tcPr>
          <w:p w14:paraId="619BDF3D" w14:textId="13907A93" w:rsidR="001E0B94" w:rsidRPr="00295A45" w:rsidRDefault="001E0B94" w:rsidP="000E7560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9A6E02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early to late macropinosome maturation </w:t>
            </w:r>
          </w:p>
        </w:tc>
        <w:tc>
          <w:tcPr>
            <w:tcW w:w="2262" w:type="dxa"/>
          </w:tcPr>
          <w:p w14:paraId="6DC6093C" w14:textId="1EB27912" w:rsidR="001E0B94" w:rsidRPr="00295A45" w:rsidRDefault="001E0B94" w:rsidP="000E7560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33948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macropinosomes </w:t>
            </w:r>
          </w:p>
        </w:tc>
        <w:tc>
          <w:tcPr>
            <w:tcW w:w="1559" w:type="dxa"/>
          </w:tcPr>
          <w:p w14:paraId="72F75879" w14:textId="36EA0148" w:rsidR="001E0B94" w:rsidRPr="002F35A9" w:rsidRDefault="001E0B94" w:rsidP="000E7560">
            <w:pPr>
              <w:rPr>
                <w:rFonts w:hAnsiTheme="minorHAnsi" w:cstheme="minorHAnsi"/>
                <w:sz w:val="20"/>
                <w:szCs w:val="20"/>
              </w:rPr>
            </w:pPr>
            <w:r w:rsidRPr="002E2079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F35A9">
              <w:rPr>
                <w:rFonts w:hAnsiTheme="minorHAnsi" w:cstheme="minorHAnsi"/>
                <w:sz w:val="20"/>
                <w:szCs w:val="20"/>
              </w:rPr>
              <w:t>: viable</w:t>
            </w:r>
          </w:p>
        </w:tc>
        <w:tc>
          <w:tcPr>
            <w:tcW w:w="4903" w:type="dxa"/>
          </w:tcPr>
          <w:p w14:paraId="054B7916" w14:textId="49432056" w:rsidR="001057B3" w:rsidRDefault="001057B3" w:rsidP="001057B3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Function</w:t>
            </w:r>
          </w:p>
          <w:p w14:paraId="31A9ADAE" w14:textId="77777777" w:rsidR="001E0B94" w:rsidRDefault="001057B3" w:rsidP="001057B3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FZ2FtaTwvQXV0aG9yPjxZZWFyPjIwMTI8L1llYXI+PFJl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=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FZ2FtaTwvQXV0aG9yPjxZZWFyPjIwMTI8L1llYXI+PFJl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=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>
              <w:rPr>
                <w:rFonts w:hAnsiTheme="minorHAnsi" w:cstheme="minorHAnsi"/>
                <w:noProof/>
                <w:sz w:val="20"/>
                <w:szCs w:val="20"/>
              </w:rPr>
              <w:t>(Egami and Araki, 2012a, b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5578C73F" w14:textId="2F3C6DCB" w:rsidR="001057B3" w:rsidRDefault="001057B3" w:rsidP="001057B3">
            <w:pPr>
              <w:rPr>
                <w:rFonts w:hAnsiTheme="minorHAnsi" w:cstheme="minorHAnsi"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Subcellular localization</w:t>
            </w:r>
          </w:p>
          <w:p w14:paraId="0DDBEAF1" w14:textId="77777777" w:rsidR="001057B3" w:rsidRDefault="001057B3" w:rsidP="001057B3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/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 &lt;EndNote&gt;&lt;Cite&gt;&lt;Author&gt;Egami&lt;/Author&gt;&lt;Year&gt;2012&lt;/Year&gt;&lt;RecNum&gt;256&lt;/RecNum&gt;&lt;DisplayText&gt;(Egami and Araki, 2012b)&lt;/DisplayText&gt;&lt;record&gt;&lt;rec-number&gt;256&lt;/rec-number&gt;&lt;foreign-keys&gt;&lt;key app="EN" db-id="e9t0f9vxyzfpvlefz2k5rrsupwvfa5eava90" timestamp="1607255253"&gt;256&lt;/key&gt;&lt;/foreign-keys&gt;&lt;ref-type name="Journal Article"&gt;17&lt;/ref-type&gt;&lt;contributors&gt;&lt;authors&gt;&lt;author&gt;Egami, Y.&lt;/author&gt;&lt;author&gt;Araki, N.&lt;/author&gt;&lt;/authors&gt;&lt;/contributors&gt;&lt;auth-address&gt;Department of Histology and Cell Biology, School of Medicine, Kagawa University, Miki, Kagawa 761-0793, Japan.&lt;/auth-address&gt;&lt;titles&gt;&lt;title&gt;Spatiotemporal Localization of Rab20 in Live RAW264 Macrophages during Macropinocytosis&lt;/title&gt;&lt;secondary-title&gt;Acta Histochem Cytochem&lt;/secondary-title&gt;&lt;/titles&gt;&lt;periodical&gt;&lt;full-title&gt;Acta Histochem Cytochem&lt;/full-title&gt;&lt;/periodical&gt;&lt;pages&gt;317-23&lt;/pages&gt;&lt;volume&gt;45&lt;/volume&gt;&lt;number&gt;6&lt;/number&gt;&lt;edition&gt;2013/02/05&lt;/edition&gt;&lt;keywords&gt;&lt;keyword&gt;Rab20&lt;/keyword&gt;&lt;keyword&gt;endocytosis&lt;/keyword&gt;&lt;keyword&gt;live-cell imaging&lt;/keyword&gt;&lt;keyword&gt;macrophage&lt;/keyword&gt;&lt;keyword&gt;macropinocytosis&lt;/keyword&gt;&lt;/keywords&gt;&lt;dates&gt;&lt;year&gt;2012&lt;/year&gt;&lt;pub-dates&gt;&lt;date&gt;Dec 26&lt;/date&gt;&lt;/pub-dates&gt;&lt;/dates&gt;&lt;isbn&gt;0044-5991 (Print)&amp;#xD;0044-5991 (Linking)&lt;/isbn&gt;&lt;accession-num&gt;23378675&lt;/accession-num&gt;&lt;urls&gt;&lt;related-urls&gt;&lt;url&gt;https://www.ncbi.nlm.nih.gov/pubmed/23378675&lt;/url&gt;&lt;/related-urls&gt;&lt;/urls&gt;&lt;custom2&gt;PMC3554782&lt;/custom2&gt;&lt;electronic-resource-num&gt;10.1267/ahc.12014&lt;/electronic-resource-num&gt;&lt;/record&gt;&lt;/Cite&gt;&lt;/EndNote&gt;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>
              <w:rPr>
                <w:rFonts w:hAnsiTheme="minorHAnsi" w:cstheme="minorHAnsi"/>
                <w:noProof/>
                <w:sz w:val="20"/>
                <w:szCs w:val="20"/>
              </w:rPr>
              <w:t>(Egami and Araki, 2012b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1C9AB23A" w14:textId="77777777" w:rsidR="00CE08C3" w:rsidRDefault="00CE08C3" w:rsidP="001057B3">
            <w:pPr>
              <w:rPr>
                <w:rFonts w:hAnsiTheme="minorHAnsi" w:cstheme="minorHAnsi"/>
                <w:b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Viability</w:t>
            </w:r>
          </w:p>
          <w:p w14:paraId="3F9B6885" w14:textId="23CE57E3" w:rsidR="00CE08C3" w:rsidRPr="00CE08C3" w:rsidRDefault="00CE08C3" w:rsidP="001057B3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EaWNraW5zb248L0F1dGhvcj48WWVhcj4yMDE2PC9ZZWFy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</w:fldData>
              </w:fldChar>
            </w:r>
            <w:r w:rsidR="0095439B"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EaWNraW5zb248L0F1dGhvcj48WWVhcj4yMDE2PC9ZZWFy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</w:fldData>
              </w:fldChar>
            </w:r>
            <w:r w:rsidR="0095439B"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 w:rsidR="0095439B">
              <w:rPr>
                <w:rFonts w:hAnsiTheme="minorHAnsi" w:cstheme="minorHAnsi"/>
                <w:sz w:val="20"/>
                <w:szCs w:val="20"/>
              </w:rPr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95439B">
              <w:rPr>
                <w:rFonts w:hAnsiTheme="minorHAnsi" w:cstheme="minorHAnsi"/>
                <w:sz w:val="20"/>
                <w:szCs w:val="20"/>
              </w:rPr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95439B">
              <w:rPr>
                <w:rFonts w:hAnsiTheme="minorHAnsi" w:cstheme="minorHAnsi"/>
                <w:noProof/>
                <w:sz w:val="20"/>
                <w:szCs w:val="20"/>
              </w:rPr>
              <w:t>(Dickinson et al., 2016)</w: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C67B95" w:rsidRPr="00CF23DC" w14:paraId="3AE8870A" w14:textId="77777777" w:rsidTr="00C67B95">
        <w:trPr>
          <w:trHeight w:val="340"/>
        </w:trPr>
        <w:tc>
          <w:tcPr>
            <w:tcW w:w="1412" w:type="dxa"/>
          </w:tcPr>
          <w:p w14:paraId="723EA2EF" w14:textId="77777777" w:rsidR="00D9567F" w:rsidRDefault="00D9567F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6B6782DF" w14:textId="743D6452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Rab21</w:t>
            </w:r>
          </w:p>
        </w:tc>
        <w:tc>
          <w:tcPr>
            <w:tcW w:w="1276" w:type="dxa"/>
          </w:tcPr>
          <w:p w14:paraId="7107FEE8" w14:textId="77777777" w:rsidR="00D9567F" w:rsidRDefault="00D9567F" w:rsidP="00D9567F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</w:p>
          <w:p w14:paraId="7D149CE5" w14:textId="618CC900" w:rsidR="001E0B94" w:rsidRPr="002F35A9" w:rsidRDefault="001E0B94" w:rsidP="00D9567F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1701" w:type="dxa"/>
          </w:tcPr>
          <w:p w14:paraId="37A94809" w14:textId="77777777" w:rsidR="00D9567F" w:rsidRDefault="00D9567F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1AD3EF03" w14:textId="5ACAF86D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DmRab21</w:t>
            </w:r>
          </w:p>
        </w:tc>
        <w:tc>
          <w:tcPr>
            <w:tcW w:w="2275" w:type="dxa"/>
          </w:tcPr>
          <w:p w14:paraId="7D289EA4" w14:textId="7FF94630" w:rsidR="001E0B94" w:rsidRDefault="001E0B94" w:rsidP="000E7560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9A6E02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 w:rsidRPr="008F3254">
              <w:rPr>
                <w:rFonts w:hAnsiTheme="minorHAnsi" w:cstheme="minorHAnsi"/>
                <w:sz w:val="20"/>
                <w:szCs w:val="20"/>
              </w:rPr>
              <w:t>integrin endocytosis</w:t>
            </w:r>
            <w:r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Pr="008F3254">
              <w:rPr>
                <w:rFonts w:hAnsiTheme="minorHAnsi" w:cstheme="minorHAnsi"/>
                <w:sz w:val="20"/>
                <w:szCs w:val="20"/>
              </w:rPr>
              <w:t>to regulate cell adhesion and cytokinesis</w:t>
            </w:r>
            <w:r>
              <w:rPr>
                <w:rFonts w:hAnsiTheme="minorHAnsi" w:cstheme="minorHAnsi"/>
                <w:sz w:val="20"/>
                <w:szCs w:val="20"/>
              </w:rPr>
              <w:t xml:space="preserve"> </w:t>
            </w:r>
          </w:p>
          <w:p w14:paraId="2D0DF7EC" w14:textId="77777777" w:rsidR="001E0B94" w:rsidRDefault="001E0B94" w:rsidP="000E7560">
            <w:pPr>
              <w:rPr>
                <w:rFonts w:hAnsiTheme="minorHAnsi" w:cstheme="minorHAnsi"/>
                <w:b/>
                <w:sz w:val="20"/>
                <w:szCs w:val="20"/>
              </w:rPr>
            </w:pPr>
          </w:p>
          <w:p w14:paraId="527A785B" w14:textId="3385033E" w:rsidR="001E0B94" w:rsidRPr="00FF4AE6" w:rsidRDefault="001E0B94" w:rsidP="000E7560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9A6E02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fusion of autophagosomes with lysosomes, autophagosome maturation </w:t>
            </w:r>
          </w:p>
        </w:tc>
        <w:tc>
          <w:tcPr>
            <w:tcW w:w="2262" w:type="dxa"/>
          </w:tcPr>
          <w:p w14:paraId="71FA83C3" w14:textId="26A2DC08" w:rsidR="001E0B94" w:rsidRDefault="001E0B94" w:rsidP="000E7560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33948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early endosomes </w:t>
            </w:r>
          </w:p>
          <w:p w14:paraId="6A7CB0BD" w14:textId="77777777" w:rsidR="001E0B94" w:rsidRDefault="001E0B94" w:rsidP="000E7560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4E6DB060" w14:textId="54C4DF0B" w:rsidR="001E0B94" w:rsidRPr="00376EDD" w:rsidRDefault="001E0B94" w:rsidP="000E7560">
            <w:pPr>
              <w:rPr>
                <w:rFonts w:hAnsiTheme="minorHAnsi" w:cstheme="minorHAnsi"/>
                <w:b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233948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 w:rsidRPr="00376EDD">
              <w:rPr>
                <w:rFonts w:hAnsiTheme="minorHAnsi" w:cstheme="minorHAnsi"/>
                <w:sz w:val="20"/>
                <w:szCs w:val="20"/>
              </w:rPr>
              <w:t>early and late endosomes</w:t>
            </w:r>
            <w:r>
              <w:rPr>
                <w:rFonts w:hAnsiTheme="minorHAnsi" w:cstheme="minorHAnsi"/>
                <w:sz w:val="20"/>
                <w:szCs w:val="20"/>
              </w:rPr>
              <w:t xml:space="preserve"> </w:t>
            </w:r>
          </w:p>
        </w:tc>
        <w:tc>
          <w:tcPr>
            <w:tcW w:w="1559" w:type="dxa"/>
          </w:tcPr>
          <w:p w14:paraId="2229C21E" w14:textId="77777777" w:rsidR="001E0B94" w:rsidRPr="002F35A9" w:rsidRDefault="001E0B94" w:rsidP="000E7560">
            <w:pPr>
              <w:rPr>
                <w:rFonts w:hAnsiTheme="minorHAnsi" w:cstheme="minorHAnsi"/>
                <w:sz w:val="20"/>
                <w:szCs w:val="20"/>
              </w:rPr>
            </w:pPr>
            <w:r w:rsidRPr="002E2079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F35A9">
              <w:rPr>
                <w:rFonts w:hAnsiTheme="minorHAnsi" w:cstheme="minorHAnsi"/>
                <w:sz w:val="20"/>
                <w:szCs w:val="20"/>
              </w:rPr>
              <w:t>: lethal</w:t>
            </w:r>
          </w:p>
          <w:p w14:paraId="1C8C204B" w14:textId="28444DCA" w:rsidR="001E0B94" w:rsidRPr="002F35A9" w:rsidRDefault="001E0B94" w:rsidP="000E7560">
            <w:pPr>
              <w:rPr>
                <w:rFonts w:hAnsiTheme="minorHAnsi" w:cstheme="minorHAnsi"/>
                <w:sz w:val="20"/>
                <w:szCs w:val="20"/>
              </w:rPr>
            </w:pPr>
            <w:r w:rsidRPr="002E2079"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2F35A9">
              <w:rPr>
                <w:rFonts w:hAnsiTheme="minorHAnsi" w:cstheme="minorHAnsi"/>
                <w:sz w:val="20"/>
                <w:szCs w:val="20"/>
              </w:rPr>
              <w:t>: viable</w:t>
            </w:r>
          </w:p>
        </w:tc>
        <w:tc>
          <w:tcPr>
            <w:tcW w:w="4903" w:type="dxa"/>
          </w:tcPr>
          <w:p w14:paraId="70B4A1C0" w14:textId="3C4CC376" w:rsidR="001057B3" w:rsidRPr="00C577BB" w:rsidRDefault="001057B3" w:rsidP="001057B3">
            <w:pPr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Function</w:t>
            </w:r>
          </w:p>
          <w:p w14:paraId="04725641" w14:textId="77777777" w:rsidR="001E0B94" w:rsidRPr="00C577BB" w:rsidRDefault="001057B3" w:rsidP="001057B3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t xml:space="preserve">: </w:t>
            </w:r>
            <w:r w:rsidR="00197EFD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QZWxsaW5lbjwvQXV0aG9yPjxZZWFyPjIwMDY8L1llYXI+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</w:fldData>
              </w:fldChar>
            </w:r>
            <w:r w:rsidR="00197EF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197EFD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QZWxsaW5lbjwvQXV0aG9yPjxZZWFyPjIwMDY8L1llYXI+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</w:fldData>
              </w:fldChar>
            </w:r>
            <w:r w:rsidR="00197EF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197EFD">
              <w:rPr>
                <w:rFonts w:hAnsiTheme="minorHAnsi" w:cstheme="minorHAnsi"/>
                <w:sz w:val="20"/>
                <w:szCs w:val="20"/>
              </w:rPr>
            </w:r>
            <w:r w:rsidR="00197EFD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197EFD">
              <w:rPr>
                <w:rFonts w:hAnsiTheme="minorHAnsi" w:cstheme="minorHAnsi"/>
                <w:sz w:val="20"/>
                <w:szCs w:val="20"/>
              </w:rPr>
            </w:r>
            <w:r w:rsidR="00197EFD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197EFD"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Pellinen et al., 2006; Pellinen et al., 2008)</w:t>
            </w:r>
            <w:r w:rsidR="00197EFD"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2526BBAF" w14:textId="77777777" w:rsidR="00197EFD" w:rsidRPr="00F955B9" w:rsidRDefault="00197EFD" w:rsidP="001057B3">
            <w:pPr>
              <w:rPr>
                <w:rFonts w:hAnsiTheme="minorHAnsi" w:cstheme="minorHAnsi"/>
                <w:sz w:val="20"/>
                <w:szCs w:val="20"/>
                <w:lang w:val="de-DE"/>
              </w:rPr>
            </w:pPr>
            <w:r w:rsidRPr="00F955B9">
              <w:rPr>
                <w:rFonts w:hAnsiTheme="minorHAnsi" w:cstheme="minorHAnsi"/>
                <w:b/>
                <w:sz w:val="20"/>
                <w:szCs w:val="20"/>
                <w:lang w:val="de-DE"/>
              </w:rPr>
              <w:t>Dm</w:t>
            </w:r>
            <w:r w:rsidRPr="00F955B9">
              <w:rPr>
                <w:rFonts w:hAnsiTheme="minorHAnsi" w:cstheme="minorHAnsi"/>
                <w:sz w:val="20"/>
                <w:szCs w:val="20"/>
                <w:lang w:val="de-DE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KZWFuPC9BdXRob3I+PFllYXI+MjAxNTwvWWVhcj48UmVj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</w:fldData>
              </w:fldChar>
            </w:r>
            <w:r w:rsidRPr="00F955B9">
              <w:rPr>
                <w:rFonts w:hAnsiTheme="minorHAnsi" w:cstheme="minorHAnsi"/>
                <w:sz w:val="20"/>
                <w:szCs w:val="20"/>
                <w:lang w:val="de-DE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KZWFuPC9BdXRob3I+PFllYXI+MjAxNTwvWWVhcj48UmVj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</w:fldData>
              </w:fldChar>
            </w:r>
            <w:r w:rsidRPr="00F955B9">
              <w:rPr>
                <w:rFonts w:hAnsiTheme="minorHAnsi" w:cstheme="minorHAnsi"/>
                <w:sz w:val="20"/>
                <w:szCs w:val="20"/>
                <w:lang w:val="de-DE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F955B9">
              <w:rPr>
                <w:rFonts w:hAnsiTheme="minorHAnsi" w:cstheme="minorHAnsi"/>
                <w:noProof/>
                <w:sz w:val="20"/>
                <w:szCs w:val="20"/>
                <w:lang w:val="de-DE"/>
              </w:rPr>
              <w:t>(Jean et al., 2015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59FAF23A" w14:textId="67F360FA" w:rsidR="00197EFD" w:rsidRDefault="00197EFD" w:rsidP="00197EFD">
            <w:pPr>
              <w:rPr>
                <w:rFonts w:hAnsiTheme="minorHAnsi" w:cstheme="minorHAnsi"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Subcellular localization</w:t>
            </w:r>
          </w:p>
          <w:p w14:paraId="2B212D3B" w14:textId="77777777" w:rsidR="00197EFD" w:rsidRPr="00C577BB" w:rsidRDefault="00197EFD" w:rsidP="00197EFD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t>: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TaW1wc29uPC9BdXRob3I+PFllYXI+MjAwNDwvWWVhcj48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TaW1wc29uPC9BdXRob3I+PFllYXI+MjAwNDwvWWVhcj48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Simpson et al., 2004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5D79AC59" w14:textId="77777777" w:rsidR="00197EFD" w:rsidRPr="00C577BB" w:rsidRDefault="00197EFD" w:rsidP="00197EFD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nl-NL"/>
              </w:rPr>
              <w:t>Dm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KZWFuPC9BdXRob3I+PFllYXI+MjAxMjwvWWVhcj48UmVj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KZWFuPC9BdXRob3I+PFllYXI+MjAxMjwvWWVhcj48UmVj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Jean et al., 2015; Jean et al., 2012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0F4328EF" w14:textId="77777777" w:rsidR="00503B83" w:rsidRDefault="00503B83" w:rsidP="00503B83">
            <w:pPr>
              <w:rPr>
                <w:rFonts w:hAnsiTheme="minorHAnsi" w:cstheme="minorHAnsi"/>
                <w:b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Viability</w:t>
            </w:r>
          </w:p>
          <w:p w14:paraId="4F84F645" w14:textId="1E860CAD" w:rsidR="00503B83" w:rsidRPr="00197EFD" w:rsidRDefault="00503B83" w:rsidP="00503B83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Pr="004D0BB8">
              <w:rPr>
                <w:rFonts w:hAnsiTheme="minorHAnsi" w:cstheme="minorHAnsi"/>
                <w:bCs/>
                <w:sz w:val="20"/>
                <w:szCs w:val="20"/>
              </w:rPr>
              <w:t>International Mouse Phenotyping Consortium</w:t>
            </w:r>
          </w:p>
        </w:tc>
      </w:tr>
      <w:tr w:rsidR="00C67B95" w:rsidRPr="00CF23DC" w14:paraId="075930C3" w14:textId="77777777" w:rsidTr="00C67B95">
        <w:trPr>
          <w:trHeight w:val="340"/>
        </w:trPr>
        <w:tc>
          <w:tcPr>
            <w:tcW w:w="1412" w:type="dxa"/>
          </w:tcPr>
          <w:p w14:paraId="05915989" w14:textId="3D4E25A7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Rab22a</w:t>
            </w:r>
          </w:p>
        </w:tc>
        <w:tc>
          <w:tcPr>
            <w:tcW w:w="1276" w:type="dxa"/>
          </w:tcPr>
          <w:p w14:paraId="34249A83" w14:textId="03E0E7E6" w:rsidR="001E0B94" w:rsidRPr="002F35A9" w:rsidRDefault="001E0B94" w:rsidP="00E8198F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1701" w:type="dxa"/>
          </w:tcPr>
          <w:p w14:paraId="7B4860D6" w14:textId="6A2BE8A7" w:rsidR="001E0B94" w:rsidRPr="002F35A9" w:rsidRDefault="001E0B94" w:rsidP="00E8198F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2275" w:type="dxa"/>
          </w:tcPr>
          <w:p w14:paraId="1638D5C4" w14:textId="3AF8E764" w:rsidR="001E0B94" w:rsidRPr="00705DE1" w:rsidRDefault="001E0B94" w:rsidP="000E7560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9A6E02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endosomal trafficking to Golgi </w:t>
            </w:r>
          </w:p>
        </w:tc>
        <w:tc>
          <w:tcPr>
            <w:tcW w:w="2262" w:type="dxa"/>
          </w:tcPr>
          <w:p w14:paraId="5DD35C59" w14:textId="69DD6AFA" w:rsidR="001E0B94" w:rsidRPr="00705DE1" w:rsidRDefault="001E0B94" w:rsidP="000E7560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33948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early endosomes, TGN </w:t>
            </w:r>
          </w:p>
        </w:tc>
        <w:tc>
          <w:tcPr>
            <w:tcW w:w="1559" w:type="dxa"/>
          </w:tcPr>
          <w:p w14:paraId="40D49BB6" w14:textId="51D2815C" w:rsidR="001E0B94" w:rsidRPr="002F35A9" w:rsidRDefault="001E0B94" w:rsidP="000E7560">
            <w:pPr>
              <w:rPr>
                <w:rFonts w:hAnsiTheme="minorHAnsi" w:cstheme="minorHAnsi"/>
                <w:sz w:val="20"/>
                <w:szCs w:val="20"/>
              </w:rPr>
            </w:pPr>
            <w:r w:rsidRPr="002E2079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F35A9">
              <w:rPr>
                <w:rFonts w:hAnsiTheme="minorHAnsi" w:cstheme="minorHAnsi"/>
                <w:sz w:val="20"/>
                <w:szCs w:val="20"/>
              </w:rPr>
              <w:t>: viable</w:t>
            </w:r>
          </w:p>
        </w:tc>
        <w:tc>
          <w:tcPr>
            <w:tcW w:w="4903" w:type="dxa"/>
          </w:tcPr>
          <w:p w14:paraId="1E82477D" w14:textId="7EDC5239" w:rsidR="00224530" w:rsidRDefault="00224530" w:rsidP="00224530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Function</w:t>
            </w:r>
            <w:r w:rsidR="00260BA1">
              <w:rPr>
                <w:rFonts w:hAnsiTheme="minorHAnsi" w:cstheme="minorHAnsi"/>
                <w:b/>
                <w:bCs/>
                <w:sz w:val="20"/>
                <w:szCs w:val="20"/>
              </w:rPr>
              <w:t xml:space="preserve"> and subcellular localization</w:t>
            </w:r>
          </w:p>
          <w:p w14:paraId="017FC7CF" w14:textId="77777777" w:rsidR="00224530" w:rsidRDefault="00224530" w:rsidP="00224530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LYXVwcGk8L0F1dGhvcj48WWVhcj4yMDAyPC9ZZWFyPjxS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LYXVwcGk8L0F1dGhvcj48WWVhcj4yMDAyPC9ZZWFyPjxS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>
              <w:rPr>
                <w:rFonts w:hAnsiTheme="minorHAnsi" w:cstheme="minorHAnsi"/>
                <w:noProof/>
                <w:sz w:val="20"/>
                <w:szCs w:val="20"/>
              </w:rPr>
              <w:t>(Kauppi et al., 2002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1E210447" w14:textId="77777777" w:rsidR="00F703D1" w:rsidRDefault="00F703D1" w:rsidP="00F703D1">
            <w:pPr>
              <w:rPr>
                <w:rFonts w:hAnsiTheme="minorHAnsi" w:cstheme="minorHAnsi"/>
                <w:b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Viability</w:t>
            </w:r>
          </w:p>
          <w:p w14:paraId="22B7FC5D" w14:textId="73ADD47C" w:rsidR="00F703D1" w:rsidRPr="00EB68CF" w:rsidRDefault="00F703D1" w:rsidP="00F703D1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Pr="004D0BB8">
              <w:rPr>
                <w:rFonts w:hAnsiTheme="minorHAnsi" w:cstheme="minorHAnsi"/>
                <w:bCs/>
                <w:sz w:val="20"/>
                <w:szCs w:val="20"/>
              </w:rPr>
              <w:t>International Mouse Phenotyping Consortium</w:t>
            </w:r>
          </w:p>
        </w:tc>
      </w:tr>
      <w:tr w:rsidR="00C67B95" w:rsidRPr="00CF23DC" w14:paraId="72DCE0A3" w14:textId="77777777" w:rsidTr="00C67B95">
        <w:trPr>
          <w:trHeight w:val="340"/>
        </w:trPr>
        <w:tc>
          <w:tcPr>
            <w:tcW w:w="1412" w:type="dxa"/>
          </w:tcPr>
          <w:p w14:paraId="1F99F34C" w14:textId="77777777" w:rsidR="00E8198F" w:rsidRDefault="00E8198F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1B338582" w14:textId="074FE893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Rab22b (Rab31)</w:t>
            </w:r>
          </w:p>
        </w:tc>
        <w:tc>
          <w:tcPr>
            <w:tcW w:w="1276" w:type="dxa"/>
          </w:tcPr>
          <w:p w14:paraId="017967D9" w14:textId="77777777" w:rsidR="00E8198F" w:rsidRDefault="00E8198F" w:rsidP="00E8198F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</w:p>
          <w:p w14:paraId="22958DF1" w14:textId="47F0F1CF" w:rsidR="001E0B94" w:rsidRPr="002F35A9" w:rsidRDefault="001E0B94" w:rsidP="00E8198F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1701" w:type="dxa"/>
          </w:tcPr>
          <w:p w14:paraId="7C78F8E2" w14:textId="77777777" w:rsidR="00E8198F" w:rsidRDefault="00E8198F" w:rsidP="00E8198F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</w:p>
          <w:p w14:paraId="5E73157D" w14:textId="7BDA3039" w:rsidR="001E0B94" w:rsidRPr="002F35A9" w:rsidRDefault="001E0B94" w:rsidP="00E8198F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2275" w:type="dxa"/>
          </w:tcPr>
          <w:p w14:paraId="0B6EA6B7" w14:textId="56CA7C5D" w:rsidR="001E0B94" w:rsidRPr="002169D3" w:rsidRDefault="001E0B94" w:rsidP="000E7560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9A6E02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transport of mannose 6-phosphate receptors from TGN to endosomes, TGN organization </w:t>
            </w:r>
          </w:p>
        </w:tc>
        <w:tc>
          <w:tcPr>
            <w:tcW w:w="2262" w:type="dxa"/>
          </w:tcPr>
          <w:p w14:paraId="3544BFBA" w14:textId="5D41094D" w:rsidR="001E0B94" w:rsidRPr="00781377" w:rsidRDefault="001E0B94" w:rsidP="000E7560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33948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early and late endosomes, TGN </w:t>
            </w:r>
          </w:p>
        </w:tc>
        <w:tc>
          <w:tcPr>
            <w:tcW w:w="1559" w:type="dxa"/>
          </w:tcPr>
          <w:p w14:paraId="704E1814" w14:textId="75B2DD7D" w:rsidR="001E0B94" w:rsidRPr="002F35A9" w:rsidRDefault="001E0B94" w:rsidP="000E7560">
            <w:pPr>
              <w:rPr>
                <w:rFonts w:hAnsiTheme="minorHAnsi" w:cstheme="minorHAnsi"/>
                <w:sz w:val="20"/>
                <w:szCs w:val="20"/>
              </w:rPr>
            </w:pPr>
            <w:r w:rsidRPr="002E2079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F35A9">
              <w:rPr>
                <w:rFonts w:hAnsiTheme="minorHAnsi" w:cstheme="minorHAnsi"/>
                <w:sz w:val="20"/>
                <w:szCs w:val="20"/>
              </w:rPr>
              <w:t>: viable</w:t>
            </w:r>
          </w:p>
        </w:tc>
        <w:tc>
          <w:tcPr>
            <w:tcW w:w="4903" w:type="dxa"/>
          </w:tcPr>
          <w:p w14:paraId="3546723D" w14:textId="654B5B20" w:rsidR="00F06232" w:rsidRPr="00C577BB" w:rsidRDefault="00F06232" w:rsidP="00F06232">
            <w:pPr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Function</w:t>
            </w:r>
          </w:p>
          <w:p w14:paraId="2120D748" w14:textId="77777777" w:rsidR="001E0B94" w:rsidRPr="00C577BB" w:rsidRDefault="00F06232" w:rsidP="00F06232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t>: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Sb2RyaWd1ZXotR2FiaW48L0F1dGhvcj48WWVhcj4yMDA5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Sb2RyaWd1ZXotR2FiaW48L0F1dGhvcj48WWVhcj4yMDA5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Rodriguez-Gabin et al., 2009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03EFA24D" w14:textId="16F3D5BC" w:rsidR="00F06232" w:rsidRDefault="00F06232" w:rsidP="00F06232">
            <w:pPr>
              <w:rPr>
                <w:rFonts w:hAnsiTheme="minorHAnsi" w:cstheme="minorHAnsi"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Subcellular localization</w:t>
            </w:r>
          </w:p>
          <w:p w14:paraId="5F6F73FF" w14:textId="77777777" w:rsidR="00F06232" w:rsidRPr="00F955B9" w:rsidRDefault="00F06232" w:rsidP="00F06232">
            <w:pPr>
              <w:rPr>
                <w:rFonts w:hAnsiTheme="minorHAnsi" w:cstheme="minorHAnsi"/>
                <w:sz w:val="20"/>
                <w:szCs w:val="20"/>
                <w:lang w:val="de-DE"/>
              </w:rPr>
            </w:pPr>
            <w:r w:rsidRPr="00F955B9">
              <w:rPr>
                <w:rFonts w:hAnsiTheme="minorHAnsi" w:cstheme="minorHAnsi"/>
                <w:b/>
                <w:bCs/>
                <w:sz w:val="20"/>
                <w:szCs w:val="20"/>
                <w:lang w:val="de-DE"/>
              </w:rPr>
              <w:t>M</w:t>
            </w:r>
            <w:r w:rsidRPr="00F955B9">
              <w:rPr>
                <w:rFonts w:hAnsiTheme="minorHAnsi" w:cstheme="minorHAnsi"/>
                <w:bCs/>
                <w:sz w:val="20"/>
                <w:szCs w:val="20"/>
                <w:lang w:val="de-DE"/>
              </w:rPr>
              <w:t>:</w:t>
            </w:r>
            <w:r w:rsidRPr="00F955B9">
              <w:rPr>
                <w:rFonts w:hAnsiTheme="minorHAnsi" w:cstheme="minorHAnsi"/>
                <w:sz w:val="20"/>
                <w:szCs w:val="20"/>
                <w:lang w:val="de-DE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Sb2RyaWd1ZXotR2FiaW48L0F1dGhvcj48WWVhcj4yMDAx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</w:fldData>
              </w:fldChar>
            </w:r>
            <w:r w:rsidRPr="00F955B9">
              <w:rPr>
                <w:rFonts w:hAnsiTheme="minorHAnsi" w:cstheme="minorHAnsi"/>
                <w:sz w:val="20"/>
                <w:szCs w:val="20"/>
                <w:lang w:val="de-DE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Sb2RyaWd1ZXotR2FiaW48L0F1dGhvcj48WWVhcj4yMDAx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</w:fldData>
              </w:fldChar>
            </w:r>
            <w:r w:rsidRPr="00F955B9">
              <w:rPr>
                <w:rFonts w:hAnsiTheme="minorHAnsi" w:cstheme="minorHAnsi"/>
                <w:sz w:val="20"/>
                <w:szCs w:val="20"/>
                <w:lang w:val="de-DE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F955B9">
              <w:rPr>
                <w:rFonts w:hAnsiTheme="minorHAnsi" w:cstheme="minorHAnsi"/>
                <w:noProof/>
                <w:sz w:val="20"/>
                <w:szCs w:val="20"/>
                <w:lang w:val="de-DE"/>
              </w:rPr>
              <w:t>(Ng et al., 2007; Rodriguez-Gabin et al., 2001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6D4B2C75" w14:textId="77777777" w:rsidR="00317A32" w:rsidRDefault="00317A32" w:rsidP="00317A32">
            <w:pPr>
              <w:rPr>
                <w:rFonts w:hAnsiTheme="minorHAnsi" w:cstheme="minorHAnsi"/>
                <w:b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Viability</w:t>
            </w:r>
          </w:p>
          <w:p w14:paraId="000C4C6F" w14:textId="77F5763E" w:rsidR="00317A32" w:rsidRPr="00EB68CF" w:rsidRDefault="00317A32" w:rsidP="00317A32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Pr="004D0BB8">
              <w:rPr>
                <w:rFonts w:hAnsiTheme="minorHAnsi" w:cstheme="minorHAnsi"/>
                <w:bCs/>
                <w:sz w:val="20"/>
                <w:szCs w:val="20"/>
              </w:rPr>
              <w:t>International Mouse Phenotyping Consortium</w:t>
            </w:r>
          </w:p>
        </w:tc>
      </w:tr>
      <w:tr w:rsidR="00C67B95" w:rsidRPr="00CF23DC" w14:paraId="4F367AB4" w14:textId="77777777" w:rsidTr="00C67B95">
        <w:trPr>
          <w:trHeight w:val="340"/>
        </w:trPr>
        <w:tc>
          <w:tcPr>
            <w:tcW w:w="1412" w:type="dxa"/>
          </w:tcPr>
          <w:p w14:paraId="4B89E347" w14:textId="77777777" w:rsidR="00E8198F" w:rsidRDefault="00E8198F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5DA212DB" w14:textId="70175E4F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  <w:highlight w:val="yellow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Rab23</w:t>
            </w:r>
          </w:p>
        </w:tc>
        <w:tc>
          <w:tcPr>
            <w:tcW w:w="1276" w:type="dxa"/>
          </w:tcPr>
          <w:p w14:paraId="50FC98D9" w14:textId="77777777" w:rsidR="00E8198F" w:rsidRDefault="00E8198F" w:rsidP="00E8198F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</w:p>
          <w:p w14:paraId="2DBA48A8" w14:textId="2991948C" w:rsidR="001E0B94" w:rsidRPr="002F35A9" w:rsidRDefault="001E0B94" w:rsidP="00E8198F">
            <w:pPr>
              <w:jc w:val="center"/>
              <w:rPr>
                <w:rFonts w:hAnsiTheme="minorHAnsi" w:cstheme="minorHAnsi"/>
                <w:sz w:val="20"/>
                <w:szCs w:val="20"/>
                <w:highlight w:val="yellow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1701" w:type="dxa"/>
          </w:tcPr>
          <w:p w14:paraId="33B7A84F" w14:textId="77777777" w:rsidR="00E8198F" w:rsidRDefault="00E8198F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5E821A7D" w14:textId="0580A7F2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  <w:highlight w:val="yellow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DmRab23</w:t>
            </w:r>
          </w:p>
        </w:tc>
        <w:tc>
          <w:tcPr>
            <w:tcW w:w="2275" w:type="dxa"/>
          </w:tcPr>
          <w:p w14:paraId="3F7B960C" w14:textId="13C41192" w:rsidR="001E0B94" w:rsidRDefault="001E0B94" w:rsidP="000E7560">
            <w:pPr>
              <w:rPr>
                <w:rFonts w:hAnsiTheme="minorHAnsi" w:cstheme="minorHAnsi"/>
                <w:bCs/>
                <w:sz w:val="20"/>
                <w:szCs w:val="20"/>
              </w:rPr>
            </w:pPr>
            <w:r w:rsidRPr="00C7026E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9A6E02">
              <w:rPr>
                <w:rFonts w:hAnsiTheme="minorHAnsi" w:cstheme="minorHAnsi"/>
                <w:sz w:val="20"/>
                <w:szCs w:val="20"/>
              </w:rPr>
              <w:t>:</w:t>
            </w:r>
            <w:r w:rsidRPr="00C7026E"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 xml:space="preserve">negative regulator of mouse Sonic Hedgehog signaling pathway, left-right patterning in mouse embryo </w:t>
            </w:r>
          </w:p>
          <w:p w14:paraId="1D753752" w14:textId="77777777" w:rsidR="001E0B94" w:rsidRDefault="001E0B94" w:rsidP="000E7560">
            <w:pPr>
              <w:rPr>
                <w:rFonts w:hAnsiTheme="minorHAnsi" w:cstheme="minorHAnsi"/>
                <w:bCs/>
                <w:sz w:val="20"/>
                <w:szCs w:val="20"/>
                <w:highlight w:val="yellow"/>
              </w:rPr>
            </w:pPr>
          </w:p>
          <w:p w14:paraId="7006F61B" w14:textId="18C57B3A" w:rsidR="001E0B94" w:rsidRPr="009E3BEC" w:rsidRDefault="001E0B94" w:rsidP="000E7560">
            <w:pPr>
              <w:rPr>
                <w:rFonts w:hAnsiTheme="minorHAnsi" w:cstheme="minorHAnsi"/>
                <w:b/>
                <w:bCs/>
                <w:sz w:val="20"/>
                <w:szCs w:val="20"/>
                <w:highlight w:val="yellow"/>
              </w:rPr>
            </w:pPr>
            <w:r w:rsidRPr="006F0EF5">
              <w:rPr>
                <w:rFonts w:hAnsiTheme="minorHAnsi" w:cstheme="minorHAnsi"/>
                <w:b/>
                <w:bCs/>
                <w:sz w:val="20"/>
                <w:szCs w:val="20"/>
              </w:rPr>
              <w:t>Dm</w:t>
            </w:r>
            <w:r w:rsidRPr="009A6E02"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 w:rsidRPr="006F0EF5">
              <w:rPr>
                <w:rFonts w:hAnsiTheme="minorHAnsi" w:cstheme="minorHAnsi"/>
                <w:b/>
                <w:bCs/>
                <w:sz w:val="20"/>
                <w:szCs w:val="20"/>
              </w:rPr>
              <w:t xml:space="preserve"> </w:t>
            </w:r>
            <w:r w:rsidRPr="006F0EF5">
              <w:rPr>
                <w:rFonts w:hAnsiTheme="minorHAnsi" w:cstheme="minorHAnsi"/>
                <w:sz w:val="20"/>
                <w:szCs w:val="20"/>
              </w:rPr>
              <w:t xml:space="preserve">restriction of actin accumulation in wing </w:t>
            </w:r>
            <w:r w:rsidRPr="006F0EF5">
              <w:rPr>
                <w:rFonts w:hAnsiTheme="minorHAnsi" w:cstheme="minorHAnsi"/>
                <w:sz w:val="20"/>
                <w:szCs w:val="20"/>
              </w:rPr>
              <w:lastRenderedPageBreak/>
              <w:t xml:space="preserve">cells, localization of core PCP proteins, regulates PCP, regulates hedgehog ligand trafficking in germline stem cell niche </w:t>
            </w:r>
          </w:p>
        </w:tc>
        <w:tc>
          <w:tcPr>
            <w:tcW w:w="2262" w:type="dxa"/>
          </w:tcPr>
          <w:p w14:paraId="39E9F6B2" w14:textId="021C64AE" w:rsidR="001E0B94" w:rsidRDefault="001E0B94" w:rsidP="000E7560">
            <w:pPr>
              <w:rPr>
                <w:rFonts w:hAnsiTheme="minorHAnsi" w:cstheme="minorHAnsi"/>
                <w:bCs/>
                <w:sz w:val="20"/>
                <w:szCs w:val="20"/>
              </w:rPr>
            </w:pPr>
            <w:r w:rsidRPr="00DB79B8">
              <w:rPr>
                <w:rFonts w:hAnsiTheme="minorHAnsi" w:cstheme="minorHAnsi"/>
                <w:b/>
                <w:sz w:val="20"/>
                <w:szCs w:val="20"/>
              </w:rPr>
              <w:lastRenderedPageBreak/>
              <w:t>M</w:t>
            </w:r>
            <w:r w:rsidRPr="00233948">
              <w:rPr>
                <w:rFonts w:hAnsiTheme="minorHAnsi" w:cstheme="minorHAnsi"/>
                <w:sz w:val="20"/>
                <w:szCs w:val="20"/>
              </w:rPr>
              <w:t>:</w:t>
            </w:r>
            <w:r w:rsidRPr="00DB79B8"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 xml:space="preserve">PM, early sorting endosomes </w:t>
            </w:r>
          </w:p>
          <w:p w14:paraId="14E66C92" w14:textId="77777777" w:rsidR="001E0B94" w:rsidRDefault="001E0B94" w:rsidP="000E7560">
            <w:pPr>
              <w:rPr>
                <w:rFonts w:hAnsiTheme="minorHAnsi" w:cstheme="minorHAnsi"/>
                <w:bCs/>
                <w:sz w:val="20"/>
                <w:szCs w:val="20"/>
                <w:highlight w:val="yellow"/>
              </w:rPr>
            </w:pPr>
          </w:p>
          <w:p w14:paraId="1A774D04" w14:textId="52980919" w:rsidR="001E0B94" w:rsidRPr="00A31746" w:rsidRDefault="001E0B94" w:rsidP="000E7560">
            <w:pPr>
              <w:rPr>
                <w:rFonts w:hAnsiTheme="minorHAnsi" w:cstheme="minorHAnsi"/>
                <w:sz w:val="20"/>
                <w:szCs w:val="20"/>
                <w:highlight w:val="yellow"/>
              </w:rPr>
            </w:pPr>
            <w:r w:rsidRPr="00A31746">
              <w:rPr>
                <w:rFonts w:hAnsiTheme="minorHAnsi" w:cstheme="minorHAnsi"/>
                <w:b/>
                <w:bCs/>
                <w:sz w:val="20"/>
                <w:szCs w:val="20"/>
              </w:rPr>
              <w:t>Dm</w:t>
            </w:r>
            <w:r w:rsidRPr="00233948"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 w:rsidRPr="00A31746">
              <w:rPr>
                <w:rFonts w:hAnsiTheme="minorHAnsi" w:cstheme="minorHAnsi"/>
                <w:b/>
                <w:bCs/>
                <w:sz w:val="20"/>
                <w:szCs w:val="20"/>
              </w:rPr>
              <w:t xml:space="preserve"> </w:t>
            </w:r>
            <w:r w:rsidRPr="00A31746">
              <w:rPr>
                <w:rFonts w:hAnsiTheme="minorHAnsi" w:cstheme="minorHAnsi"/>
                <w:bCs/>
                <w:sz w:val="20"/>
                <w:szCs w:val="20"/>
              </w:rPr>
              <w:t>cytoplasm,</w:t>
            </w: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 xml:space="preserve"> </w:t>
            </w:r>
            <w:r w:rsidRPr="00A31746">
              <w:rPr>
                <w:rFonts w:hAnsiTheme="minorHAnsi" w:cstheme="minorHAnsi"/>
                <w:bCs/>
                <w:sz w:val="20"/>
                <w:szCs w:val="20"/>
              </w:rPr>
              <w:t>PM</w:t>
            </w: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 xml:space="preserve"> </w:t>
            </w:r>
          </w:p>
        </w:tc>
        <w:tc>
          <w:tcPr>
            <w:tcW w:w="1559" w:type="dxa"/>
          </w:tcPr>
          <w:p w14:paraId="5B0A3473" w14:textId="77777777" w:rsidR="001E0B94" w:rsidRPr="002F35A9" w:rsidRDefault="001E0B94" w:rsidP="000E7560">
            <w:pPr>
              <w:rPr>
                <w:rFonts w:hAnsiTheme="minorHAnsi" w:cstheme="minorHAnsi"/>
                <w:sz w:val="20"/>
                <w:szCs w:val="20"/>
              </w:rPr>
            </w:pPr>
            <w:r w:rsidRPr="002E2079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F35A9">
              <w:rPr>
                <w:rFonts w:hAnsiTheme="minorHAnsi" w:cstheme="minorHAnsi"/>
                <w:sz w:val="20"/>
                <w:szCs w:val="20"/>
              </w:rPr>
              <w:t>: lethal</w:t>
            </w:r>
          </w:p>
          <w:p w14:paraId="09FFC8BB" w14:textId="1C0A8959" w:rsidR="001E0B94" w:rsidRPr="002F35A9" w:rsidRDefault="001E0B94" w:rsidP="000E7560">
            <w:pPr>
              <w:rPr>
                <w:rFonts w:hAnsiTheme="minorHAnsi" w:cstheme="minorHAnsi"/>
                <w:sz w:val="20"/>
                <w:szCs w:val="20"/>
                <w:highlight w:val="yellow"/>
              </w:rPr>
            </w:pPr>
            <w:r w:rsidRPr="002E2079"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2F35A9">
              <w:rPr>
                <w:rFonts w:hAnsiTheme="minorHAnsi" w:cstheme="minorHAnsi"/>
                <w:sz w:val="20"/>
                <w:szCs w:val="20"/>
              </w:rPr>
              <w:t>: viable</w:t>
            </w:r>
          </w:p>
        </w:tc>
        <w:tc>
          <w:tcPr>
            <w:tcW w:w="4903" w:type="dxa"/>
          </w:tcPr>
          <w:p w14:paraId="06AC6B28" w14:textId="235B517C" w:rsidR="005E2C6A" w:rsidRPr="00C577BB" w:rsidRDefault="005E2C6A" w:rsidP="005E2C6A">
            <w:pPr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Function</w:t>
            </w:r>
          </w:p>
          <w:p w14:paraId="745A90ED" w14:textId="5CEC25ED" w:rsidR="001E0B94" w:rsidRPr="00C577BB" w:rsidRDefault="005E2C6A" w:rsidP="005E2C6A">
            <w:pPr>
              <w:rPr>
                <w:rFonts w:hAnsiTheme="minorHAnsi" w:cstheme="minorHAnsi"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begin">
                <w:fldData xml:space="preserve">PEVuZE5vdGU+PENpdGU+PEF1dGhvcj5FZ2dlbnNjaHdpbGVyPC9BdXRob3I+PFllYXI+MjAwMTwv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</w:fldData>
              </w:fldChar>
            </w:r>
            <w:r w:rsidR="0043252B"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instrText xml:space="preserve"> ADDIN EN.CITE </w:instrText>
            </w:r>
            <w:r w:rsidR="0043252B">
              <w:rPr>
                <w:rFonts w:hAnsiTheme="minorHAnsi" w:cstheme="minorHAnsi"/>
                <w:bCs/>
                <w:sz w:val="20"/>
                <w:szCs w:val="20"/>
              </w:rPr>
              <w:fldChar w:fldCharType="begin">
                <w:fldData xml:space="preserve">PEVuZE5vdGU+PENpdGU+PEF1dGhvcj5FZ2dlbnNjaHdpbGVyPC9BdXRob3I+PFllYXI+MjAwMTwv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</w:fldData>
              </w:fldChar>
            </w:r>
            <w:r w:rsidR="0043252B"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instrText xml:space="preserve"> ADDIN EN.CITE.DATA </w:instrText>
            </w:r>
            <w:r w:rsidR="0043252B">
              <w:rPr>
                <w:rFonts w:hAnsiTheme="minorHAnsi" w:cstheme="minorHAnsi"/>
                <w:bCs/>
                <w:sz w:val="20"/>
                <w:szCs w:val="20"/>
              </w:rPr>
            </w:r>
            <w:r w:rsidR="0043252B">
              <w:rPr>
                <w:rFonts w:hAnsiTheme="minorHAnsi" w:cstheme="minorHAnsi"/>
                <w:bCs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bCs/>
                <w:sz w:val="20"/>
                <w:szCs w:val="20"/>
              </w:rPr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separate"/>
            </w:r>
            <w:r w:rsidR="0043252B" w:rsidRPr="00C577BB">
              <w:rPr>
                <w:rFonts w:hAnsiTheme="minorHAnsi" w:cstheme="minorHAnsi"/>
                <w:bCs/>
                <w:noProof/>
                <w:sz w:val="20"/>
                <w:szCs w:val="20"/>
                <w:lang w:val="nl-NL"/>
              </w:rPr>
              <w:t>(Eggenschwiler et al., 2006; Eggenschwiler et al., 2001; Fuller et al., 2014)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end"/>
            </w:r>
          </w:p>
          <w:p w14:paraId="46E89C1C" w14:textId="237763CE" w:rsidR="005E2C6A" w:rsidRPr="00C577BB" w:rsidRDefault="005E2C6A" w:rsidP="005E2C6A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D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QYXRha2k8L0F1dGhvcj48WWVhcj4yMDEwPC9ZZWFyPjxS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==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QYXRha2k8L0F1dGhvcj48WWVhcj4yMDEwPC9ZZWFyPjxS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==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123DED">
              <w:rPr>
                <w:rFonts w:hAnsiTheme="minorHAnsi" w:cstheme="minorHAnsi"/>
                <w:sz w:val="20"/>
                <w:szCs w:val="20"/>
              </w:rPr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123DED"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Cicek et al., 2016; Pataki et al., 2010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64B9ABB9" w14:textId="0151C0C4" w:rsidR="005E2C6A" w:rsidRDefault="005E2C6A" w:rsidP="005E2C6A">
            <w:pPr>
              <w:rPr>
                <w:rFonts w:hAnsiTheme="minorHAnsi" w:cstheme="minorHAnsi"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Subcellular localization</w:t>
            </w:r>
          </w:p>
          <w:p w14:paraId="3444CFF9" w14:textId="77777777" w:rsidR="005E2C6A" w:rsidRPr="00F955B9" w:rsidRDefault="005E2C6A" w:rsidP="005E2C6A">
            <w:pPr>
              <w:rPr>
                <w:rFonts w:hAnsiTheme="minorHAnsi" w:cstheme="minorHAnsi"/>
                <w:bCs/>
                <w:sz w:val="20"/>
                <w:szCs w:val="20"/>
                <w:lang w:val="de-DE"/>
              </w:rPr>
            </w:pPr>
            <w:r w:rsidRPr="00F955B9">
              <w:rPr>
                <w:rFonts w:hAnsiTheme="minorHAnsi" w:cstheme="minorHAnsi"/>
                <w:b/>
                <w:bCs/>
                <w:sz w:val="20"/>
                <w:szCs w:val="20"/>
                <w:lang w:val="de-DE"/>
              </w:rPr>
              <w:t>M</w:t>
            </w:r>
            <w:r w:rsidRPr="00F955B9">
              <w:rPr>
                <w:rFonts w:hAnsiTheme="minorHAnsi" w:cstheme="minorHAnsi"/>
                <w:bCs/>
                <w:sz w:val="20"/>
                <w:szCs w:val="20"/>
                <w:lang w:val="de-DE"/>
              </w:rPr>
              <w:t xml:space="preserve">: 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begin">
                <w:fldData xml:space="preserve">PEVuZE5vdGU+PENpdGU+PEF1dGhvcj5FdmFuczwvQXV0aG9yPjxZZWFyPjIwMDM8L1llYXI+PFJl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</w:fldData>
              </w:fldChar>
            </w:r>
            <w:r w:rsidRPr="00F955B9">
              <w:rPr>
                <w:rFonts w:hAnsiTheme="minorHAnsi" w:cstheme="minorHAnsi"/>
                <w:bCs/>
                <w:sz w:val="20"/>
                <w:szCs w:val="20"/>
                <w:lang w:val="de-DE"/>
              </w:rPr>
              <w:instrText xml:space="preserve"> ADDIN EN.CITE </w:instrText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begin">
                <w:fldData xml:space="preserve">PEVuZE5vdGU+PENpdGU+PEF1dGhvcj5FdmFuczwvQXV0aG9yPjxZZWFyPjIwMDM8L1llYXI+PFJl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</w:fldData>
              </w:fldChar>
            </w:r>
            <w:r w:rsidRPr="00F955B9">
              <w:rPr>
                <w:rFonts w:hAnsiTheme="minorHAnsi" w:cstheme="minorHAnsi"/>
                <w:bCs/>
                <w:sz w:val="20"/>
                <w:szCs w:val="20"/>
                <w:lang w:val="de-DE"/>
              </w:rPr>
              <w:instrText xml:space="preserve"> ADDIN EN.CITE.DATA </w:instrText>
            </w:r>
            <w:r>
              <w:rPr>
                <w:rFonts w:hAnsiTheme="minorHAnsi" w:cstheme="minorHAnsi"/>
                <w:bCs/>
                <w:sz w:val="20"/>
                <w:szCs w:val="20"/>
              </w:rPr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bCs/>
                <w:sz w:val="20"/>
                <w:szCs w:val="20"/>
              </w:rPr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separate"/>
            </w:r>
            <w:r w:rsidRPr="00F955B9">
              <w:rPr>
                <w:rFonts w:hAnsiTheme="minorHAnsi" w:cstheme="minorHAnsi"/>
                <w:bCs/>
                <w:noProof/>
                <w:sz w:val="20"/>
                <w:szCs w:val="20"/>
                <w:lang w:val="de-DE"/>
              </w:rPr>
              <w:t>(Evans et al., 2003)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end"/>
            </w:r>
          </w:p>
          <w:p w14:paraId="1A5994B6" w14:textId="77777777" w:rsidR="005E2C6A" w:rsidRPr="00F955B9" w:rsidRDefault="005E2C6A" w:rsidP="005E2C6A">
            <w:pPr>
              <w:rPr>
                <w:rFonts w:hAnsiTheme="minorHAnsi" w:cstheme="minorHAnsi"/>
                <w:sz w:val="20"/>
                <w:szCs w:val="20"/>
                <w:lang w:val="de-DE"/>
              </w:rPr>
            </w:pPr>
            <w:r w:rsidRPr="00F955B9">
              <w:rPr>
                <w:rFonts w:hAnsiTheme="minorHAnsi" w:cstheme="minorHAnsi"/>
                <w:b/>
                <w:bCs/>
                <w:sz w:val="20"/>
                <w:szCs w:val="20"/>
                <w:lang w:val="de-DE"/>
              </w:rPr>
              <w:t>Dm</w:t>
            </w:r>
            <w:r w:rsidRPr="00F955B9">
              <w:rPr>
                <w:rFonts w:hAnsiTheme="minorHAnsi" w:cstheme="minorHAnsi"/>
                <w:bCs/>
                <w:sz w:val="20"/>
                <w:szCs w:val="20"/>
                <w:lang w:val="de-DE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QYXRha2k8L0F1dGhvcj48WWVhcj4yMDEwPC9ZZWFyPjxS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</w:fldData>
              </w:fldChar>
            </w:r>
            <w:r w:rsidRPr="00F955B9">
              <w:rPr>
                <w:rFonts w:hAnsiTheme="minorHAnsi" w:cstheme="minorHAnsi"/>
                <w:sz w:val="20"/>
                <w:szCs w:val="20"/>
                <w:lang w:val="de-DE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QYXRha2k8L0F1dGhvcj48WWVhcj4yMDEwPC9ZZWFyPjxS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</w:fldData>
              </w:fldChar>
            </w:r>
            <w:r w:rsidRPr="00F955B9">
              <w:rPr>
                <w:rFonts w:hAnsiTheme="minorHAnsi" w:cstheme="minorHAnsi"/>
                <w:sz w:val="20"/>
                <w:szCs w:val="20"/>
                <w:lang w:val="de-DE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F955B9">
              <w:rPr>
                <w:rFonts w:hAnsiTheme="minorHAnsi" w:cstheme="minorHAnsi"/>
                <w:noProof/>
                <w:sz w:val="20"/>
                <w:szCs w:val="20"/>
                <w:lang w:val="de-DE"/>
              </w:rPr>
              <w:t>(Pataki et al., 2010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0F7F306C" w14:textId="77777777" w:rsidR="0003300F" w:rsidRDefault="0003300F" w:rsidP="005E2C6A">
            <w:pPr>
              <w:rPr>
                <w:rFonts w:hAnsiTheme="minorHAnsi" w:cstheme="minorHAnsi"/>
                <w:b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Viability</w:t>
            </w:r>
          </w:p>
          <w:p w14:paraId="403F15DC" w14:textId="068EB19D" w:rsidR="0003300F" w:rsidRPr="0003300F" w:rsidRDefault="0003300F" w:rsidP="005E2C6A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lastRenderedPageBreak/>
              <w:t>M</w:t>
            </w:r>
            <w:r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EaWNraW5zb248L0F1dGhvcj48WWVhcj4yMDE2PC9ZZWFy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</w:fldData>
              </w:fldChar>
            </w:r>
            <w:r w:rsidR="0095439B"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EaWNraW5zb248L0F1dGhvcj48WWVhcj4yMDE2PC9ZZWFy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</w:fldData>
              </w:fldChar>
            </w:r>
            <w:r w:rsidR="0095439B"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 w:rsidR="0095439B">
              <w:rPr>
                <w:rFonts w:hAnsiTheme="minorHAnsi" w:cstheme="minorHAnsi"/>
                <w:sz w:val="20"/>
                <w:szCs w:val="20"/>
              </w:rPr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95439B">
              <w:rPr>
                <w:rFonts w:hAnsiTheme="minorHAnsi" w:cstheme="minorHAnsi"/>
                <w:sz w:val="20"/>
                <w:szCs w:val="20"/>
              </w:rPr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95439B">
              <w:rPr>
                <w:rFonts w:hAnsiTheme="minorHAnsi" w:cstheme="minorHAnsi"/>
                <w:noProof/>
                <w:sz w:val="20"/>
                <w:szCs w:val="20"/>
              </w:rPr>
              <w:t>(Dickinson et al., 2016)</w: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C67B95" w:rsidRPr="00C577BB" w14:paraId="74292429" w14:textId="77777777" w:rsidTr="00C67B95">
        <w:trPr>
          <w:trHeight w:val="340"/>
        </w:trPr>
        <w:tc>
          <w:tcPr>
            <w:tcW w:w="1412" w:type="dxa"/>
          </w:tcPr>
          <w:p w14:paraId="1156F8EF" w14:textId="77777777" w:rsidR="00E8198F" w:rsidRDefault="00E8198F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03B06C6E" w14:textId="7AFB2F6A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Rab24</w:t>
            </w:r>
          </w:p>
        </w:tc>
        <w:tc>
          <w:tcPr>
            <w:tcW w:w="1276" w:type="dxa"/>
          </w:tcPr>
          <w:p w14:paraId="0A8BEF8F" w14:textId="77777777" w:rsidR="00E8198F" w:rsidRDefault="00E8198F" w:rsidP="00E8198F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</w:p>
          <w:p w14:paraId="223C654B" w14:textId="143684A8" w:rsidR="001E0B94" w:rsidRPr="002F35A9" w:rsidRDefault="001E0B94" w:rsidP="00E8198F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1701" w:type="dxa"/>
          </w:tcPr>
          <w:p w14:paraId="0D265FD1" w14:textId="77777777" w:rsidR="00E8198F" w:rsidRDefault="00E8198F" w:rsidP="00E8198F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</w:p>
          <w:p w14:paraId="0206C3F8" w14:textId="5098B361" w:rsidR="001E0B94" w:rsidRPr="002F35A9" w:rsidRDefault="001E0B94" w:rsidP="00E8198F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2275" w:type="dxa"/>
          </w:tcPr>
          <w:p w14:paraId="1AE2496D" w14:textId="22DA6829" w:rsidR="001E0B94" w:rsidRPr="00CC3A3E" w:rsidRDefault="001E0B94" w:rsidP="000E7560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E0246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maturation and/or clearance of autophagic compartments </w:t>
            </w:r>
          </w:p>
        </w:tc>
        <w:tc>
          <w:tcPr>
            <w:tcW w:w="2262" w:type="dxa"/>
          </w:tcPr>
          <w:p w14:paraId="38D9D5BA" w14:textId="06CB8CFB" w:rsidR="001E0B94" w:rsidRPr="00B03EC8" w:rsidRDefault="001E0B94" w:rsidP="000E7560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33948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ER, cis-Golgi, late endosomes </w:t>
            </w:r>
          </w:p>
        </w:tc>
        <w:tc>
          <w:tcPr>
            <w:tcW w:w="1559" w:type="dxa"/>
          </w:tcPr>
          <w:p w14:paraId="6C94CDEB" w14:textId="3C977B71" w:rsidR="001E0B94" w:rsidRPr="002F35A9" w:rsidRDefault="001E0B94" w:rsidP="000E7560">
            <w:pPr>
              <w:rPr>
                <w:rFonts w:hAnsiTheme="minorHAnsi" w:cstheme="minorHAnsi"/>
                <w:sz w:val="20"/>
                <w:szCs w:val="20"/>
              </w:rPr>
            </w:pPr>
            <w:r w:rsidRPr="002E2079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F35A9">
              <w:rPr>
                <w:rFonts w:hAnsiTheme="minorHAnsi" w:cstheme="minorHAnsi"/>
                <w:sz w:val="20"/>
                <w:szCs w:val="20"/>
              </w:rPr>
              <w:t>: viable</w:t>
            </w:r>
          </w:p>
        </w:tc>
        <w:tc>
          <w:tcPr>
            <w:tcW w:w="4903" w:type="dxa"/>
          </w:tcPr>
          <w:p w14:paraId="7C08C433" w14:textId="385CD3F4" w:rsidR="00C0534B" w:rsidRDefault="00C0534B" w:rsidP="00C0534B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Function</w:t>
            </w:r>
          </w:p>
          <w:p w14:paraId="2B8E58A7" w14:textId="77777777" w:rsidR="001E0B94" w:rsidRDefault="00C0534B" w:rsidP="00C0534B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ZbGEtQW50dGlsYTwvQXV0aG9yPjxZZWFyPjIwMTU8L1ll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ZbGEtQW50dGlsYTwvQXV0aG9yPjxZZWFyPjIwMTU8L1ll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>
              <w:rPr>
                <w:rFonts w:hAnsiTheme="minorHAnsi" w:cstheme="minorHAnsi"/>
                <w:noProof/>
                <w:sz w:val="20"/>
                <w:szCs w:val="20"/>
              </w:rPr>
              <w:t>(Yla-Anttila et al., 2015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0EEBB631" w14:textId="5C3C0CAF" w:rsidR="00C0534B" w:rsidRDefault="00C0534B" w:rsidP="00C0534B">
            <w:pPr>
              <w:rPr>
                <w:rFonts w:hAnsiTheme="minorHAnsi" w:cstheme="minorHAnsi"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Subcellular localization</w:t>
            </w:r>
          </w:p>
          <w:p w14:paraId="38C2748D" w14:textId="77777777" w:rsidR="00C0534B" w:rsidRPr="00C577BB" w:rsidRDefault="00C0534B" w:rsidP="00C0534B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t>: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PbGtrb25lbjwvQXV0aG9yPjxZZWFyPjE5OTM8L1llYXI+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PbGtrb25lbjwvQXV0aG9yPjxZZWFyPjE5OTM8L1llYXI+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Olkkonen et al., 1993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7D86B92F" w14:textId="77777777" w:rsidR="0003300F" w:rsidRPr="00C577BB" w:rsidRDefault="0003300F" w:rsidP="00C0534B">
            <w:pPr>
              <w:rPr>
                <w:rFonts w:hAnsiTheme="minorHAnsi" w:cstheme="minorHAnsi"/>
                <w:b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nl-NL"/>
              </w:rPr>
              <w:t>Viability</w:t>
            </w:r>
          </w:p>
          <w:p w14:paraId="5898ACC7" w14:textId="11AC48F0" w:rsidR="0003300F" w:rsidRPr="00C577BB" w:rsidRDefault="0003300F" w:rsidP="00C0534B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: </w: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EaWNraW5zb248L0F1dGhvcj48WWVhcj4yMDE2PC9ZZWFy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</w:fldData>
              </w:fldChar>
            </w:r>
            <w:r w:rsidR="0095439B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EaWNraW5zb248L0F1dGhvcj48WWVhcj4yMDE2PC9ZZWFy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</w:fldData>
              </w:fldChar>
            </w:r>
            <w:r w:rsidR="0095439B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95439B">
              <w:rPr>
                <w:rFonts w:hAnsiTheme="minorHAnsi" w:cstheme="minorHAnsi"/>
                <w:sz w:val="20"/>
                <w:szCs w:val="20"/>
              </w:rPr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95439B">
              <w:rPr>
                <w:rFonts w:hAnsiTheme="minorHAnsi" w:cstheme="minorHAnsi"/>
                <w:sz w:val="20"/>
                <w:szCs w:val="20"/>
              </w:rPr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95439B"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Dickinson et al., 2016)</w: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C67B95" w:rsidRPr="009F0A37" w14:paraId="7FC180CB" w14:textId="77777777" w:rsidTr="00C67B95">
        <w:trPr>
          <w:trHeight w:val="340"/>
        </w:trPr>
        <w:tc>
          <w:tcPr>
            <w:tcW w:w="1412" w:type="dxa"/>
          </w:tcPr>
          <w:p w14:paraId="71CBB379" w14:textId="77777777" w:rsidR="00E8198F" w:rsidRPr="00C577BB" w:rsidRDefault="00E8198F" w:rsidP="00381E5A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</w:p>
          <w:p w14:paraId="695D2FE1" w14:textId="35720236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Rab25 (Rab11c)</w:t>
            </w:r>
          </w:p>
        </w:tc>
        <w:tc>
          <w:tcPr>
            <w:tcW w:w="1276" w:type="dxa"/>
          </w:tcPr>
          <w:p w14:paraId="4E37CA97" w14:textId="77777777" w:rsidR="00E8198F" w:rsidRDefault="00E8198F" w:rsidP="00E8198F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</w:p>
          <w:p w14:paraId="3702B5A9" w14:textId="5B726273" w:rsidR="001E0B94" w:rsidRPr="002F35A9" w:rsidRDefault="001E0B94" w:rsidP="00E8198F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1701" w:type="dxa"/>
          </w:tcPr>
          <w:p w14:paraId="590CCF1D" w14:textId="77777777" w:rsidR="00E8198F" w:rsidRDefault="00E8198F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7DFFF5F3" w14:textId="2EB10B57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DmRab11</w:t>
            </w:r>
          </w:p>
        </w:tc>
        <w:tc>
          <w:tcPr>
            <w:tcW w:w="2275" w:type="dxa"/>
          </w:tcPr>
          <w:p w14:paraId="3B8715B9" w14:textId="099C088D" w:rsidR="001E0B94" w:rsidRDefault="001E0B94" w:rsidP="00032143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E0246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apical recycling pathway </w:t>
            </w:r>
          </w:p>
          <w:p w14:paraId="1D8B2BEF" w14:textId="77777777" w:rsidR="001E0B94" w:rsidRDefault="001E0B94" w:rsidP="00032143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7F2141B8" w14:textId="0501B2DB" w:rsidR="001E0B94" w:rsidRDefault="001E0B94" w:rsidP="00547053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Sc</w:t>
            </w:r>
            <w:r w:rsidRPr="002E0246"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exit from trans Golgi, Golgi-PM transport, endosome-Golgi recycling </w:t>
            </w:r>
          </w:p>
          <w:p w14:paraId="39E31E24" w14:textId="77777777" w:rsidR="001E0B94" w:rsidRDefault="001E0B94" w:rsidP="0022608A">
            <w:pPr>
              <w:jc w:val="both"/>
              <w:rPr>
                <w:rFonts w:hAnsiTheme="minorHAnsi" w:cstheme="minorHAnsi"/>
                <w:sz w:val="20"/>
                <w:szCs w:val="20"/>
              </w:rPr>
            </w:pPr>
          </w:p>
          <w:p w14:paraId="6856CB7E" w14:textId="5E5F5DC0" w:rsidR="001E0B94" w:rsidRPr="002F35A9" w:rsidRDefault="001E0B94" w:rsidP="0022608A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2E0246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endocytic recycling </w:t>
            </w:r>
          </w:p>
        </w:tc>
        <w:tc>
          <w:tcPr>
            <w:tcW w:w="2262" w:type="dxa"/>
          </w:tcPr>
          <w:p w14:paraId="3EAFD0CF" w14:textId="220B5FFB" w:rsidR="001E0B94" w:rsidRDefault="001E0B94" w:rsidP="00032143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33948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 w:rsidRPr="001E1996">
              <w:rPr>
                <w:rFonts w:hAnsiTheme="minorHAnsi" w:cstheme="minorHAnsi"/>
                <w:sz w:val="20"/>
                <w:szCs w:val="20"/>
              </w:rPr>
              <w:t xml:space="preserve">recycling endosomes </w:t>
            </w:r>
          </w:p>
          <w:p w14:paraId="13C461C6" w14:textId="6FE7924A" w:rsidR="001E0B94" w:rsidRDefault="001E0B94" w:rsidP="00032143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439D4B5E" w14:textId="3FE3173F" w:rsidR="001E0B94" w:rsidRDefault="001E0B94" w:rsidP="0022608A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Sc</w:t>
            </w:r>
            <w:r w:rsidRPr="00233948"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transitional and late Golgi, endosomes </w:t>
            </w:r>
          </w:p>
          <w:p w14:paraId="04611E22" w14:textId="77777777" w:rsidR="001E0B94" w:rsidRDefault="001E0B94" w:rsidP="0022608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21E404EA" w14:textId="19EF1C86" w:rsidR="001E0B94" w:rsidRPr="001E1996" w:rsidRDefault="001E0B94" w:rsidP="0022608A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233948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 w:rsidRPr="00BD0317">
              <w:rPr>
                <w:rFonts w:hAnsiTheme="minorHAnsi" w:cstheme="minorHAnsi"/>
                <w:sz w:val="20"/>
                <w:szCs w:val="20"/>
              </w:rPr>
              <w:t>recycling endosomes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</w:p>
          <w:p w14:paraId="79EA6A64" w14:textId="77777777" w:rsidR="001E0B94" w:rsidRDefault="001E0B94" w:rsidP="00032143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620C1DD1" w14:textId="77777777" w:rsidR="001E0B94" w:rsidRPr="002F35A9" w:rsidRDefault="001E0B94" w:rsidP="00032143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559" w:type="dxa"/>
          </w:tcPr>
          <w:p w14:paraId="5C9FCF71" w14:textId="3CDAAD0A" w:rsidR="001E0B94" w:rsidRPr="002F35A9" w:rsidRDefault="001E0B94" w:rsidP="00032143">
            <w:pPr>
              <w:rPr>
                <w:rFonts w:hAnsiTheme="minorHAnsi" w:cstheme="minorHAnsi"/>
                <w:sz w:val="20"/>
                <w:szCs w:val="20"/>
              </w:rPr>
            </w:pPr>
            <w:r w:rsidRPr="002E2079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F35A9"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="00CB4A8D">
              <w:rPr>
                <w:rFonts w:hAnsiTheme="minorHAnsi" w:cstheme="minorHAnsi"/>
                <w:sz w:val="20"/>
                <w:szCs w:val="20"/>
              </w:rPr>
              <w:t>viable</w:t>
            </w:r>
          </w:p>
          <w:p w14:paraId="1700FD84" w14:textId="074D63E1" w:rsidR="001E0B94" w:rsidRPr="002F35A9" w:rsidRDefault="001E0B94" w:rsidP="00032143">
            <w:pPr>
              <w:rPr>
                <w:rFonts w:hAnsiTheme="minorHAnsi" w:cstheme="minorHAnsi"/>
                <w:sz w:val="20"/>
                <w:szCs w:val="20"/>
              </w:rPr>
            </w:pPr>
            <w:r w:rsidRPr="002E2079">
              <w:rPr>
                <w:rFonts w:hAnsiTheme="minorHAnsi" w:cstheme="minorHAnsi"/>
                <w:b/>
                <w:sz w:val="20"/>
                <w:szCs w:val="20"/>
              </w:rPr>
              <w:t>Sc</w:t>
            </w:r>
            <w:r w:rsidRPr="002F35A9">
              <w:rPr>
                <w:rFonts w:hAnsiTheme="minorHAnsi" w:cstheme="minorHAnsi"/>
                <w:sz w:val="20"/>
                <w:szCs w:val="20"/>
              </w:rPr>
              <w:t xml:space="preserve">: viable, double mutant lethal </w:t>
            </w:r>
          </w:p>
          <w:p w14:paraId="3080A5DC" w14:textId="7F6C7236" w:rsidR="001E0B94" w:rsidRPr="002F35A9" w:rsidRDefault="001E0B94" w:rsidP="00032143">
            <w:pPr>
              <w:rPr>
                <w:rFonts w:hAnsiTheme="minorHAnsi" w:cstheme="minorHAnsi"/>
                <w:sz w:val="20"/>
                <w:szCs w:val="20"/>
              </w:rPr>
            </w:pPr>
            <w:r w:rsidRPr="002E2079"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2F35A9">
              <w:rPr>
                <w:rFonts w:hAnsiTheme="minorHAnsi" w:cstheme="minorHAnsi"/>
                <w:sz w:val="20"/>
                <w:szCs w:val="20"/>
              </w:rPr>
              <w:t>: lethal</w:t>
            </w:r>
            <w:r>
              <w:rPr>
                <w:rFonts w:hAnsiTheme="minorHAnsi" w:cstheme="minorHAnsi"/>
                <w:sz w:val="20"/>
                <w:szCs w:val="20"/>
              </w:rPr>
              <w:t xml:space="preserve"> </w:t>
            </w:r>
          </w:p>
        </w:tc>
        <w:tc>
          <w:tcPr>
            <w:tcW w:w="4903" w:type="dxa"/>
          </w:tcPr>
          <w:p w14:paraId="5AB52E4B" w14:textId="06BF811A" w:rsidR="001A0552" w:rsidRPr="00C577BB" w:rsidRDefault="001A0552" w:rsidP="001A0552">
            <w:pPr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Function</w:t>
            </w:r>
          </w:p>
          <w:p w14:paraId="23124B35" w14:textId="77777777" w:rsidR="001E0B94" w:rsidRPr="00C577BB" w:rsidRDefault="001A0552" w:rsidP="001A0552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t>: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DYXNhbm92YTwvQXV0aG9yPjxZZWFyPjE5OTk8L1llYXI+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DYXNhbm92YTwvQXV0aG9yPjxZZWFyPjE5OTk8L1llYXI+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Casanova et al., 1999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48CD1B4F" w14:textId="7080047C" w:rsidR="001A0552" w:rsidRPr="00C577BB" w:rsidRDefault="001A0552" w:rsidP="001A0552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nl-NL"/>
              </w:rPr>
              <w:t>Sc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KZWRkPC9BdXRob3I+PFllYXI+MTk5NzwvWWVhcj48UmVj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KZWRkPC9BdXRob3I+PFllYXI+MTk5NzwvWWVhcj48UmVj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123DED">
              <w:rPr>
                <w:rFonts w:hAnsiTheme="minorHAnsi" w:cstheme="minorHAnsi"/>
                <w:sz w:val="20"/>
                <w:szCs w:val="20"/>
              </w:rPr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123DED"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Benli et al., 1996; Chen et al., 2005; Jedd et al., 1997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456D19B0" w14:textId="77777777" w:rsidR="001A0552" w:rsidRDefault="001A0552" w:rsidP="001A0552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Eb2xsYXI8L0F1dGhvcj48WWVhcj4yMDAyPC9ZZWFyPjxS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Eb2xsYXI8L0F1dGhvcj48WWVhcj4yMDAyPC9ZZWFyPjxS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>
              <w:rPr>
                <w:rFonts w:hAnsiTheme="minorHAnsi" w:cstheme="minorHAnsi"/>
                <w:noProof/>
                <w:sz w:val="20"/>
                <w:szCs w:val="20"/>
              </w:rPr>
              <w:t>(Dollar et al., 2002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057F5CF1" w14:textId="7BC868A8" w:rsidR="00CB0CB6" w:rsidRDefault="00CB0CB6" w:rsidP="00CB0CB6">
            <w:pPr>
              <w:rPr>
                <w:rFonts w:hAnsiTheme="minorHAnsi" w:cstheme="minorHAnsi"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Subcellular localization</w:t>
            </w:r>
          </w:p>
          <w:p w14:paraId="21CA7985" w14:textId="77777777" w:rsidR="00CB0CB6" w:rsidRPr="00C577BB" w:rsidRDefault="00CB0CB6" w:rsidP="00CB0CB6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t>: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DYXNhbm92YTwvQXV0aG9yPjxZZWFyPjE5OTk8L1llYXI+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DYXNhbm92YTwvQXV0aG9yPjxZZWFyPjE5OTk8L1llYXI+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Casanova et al., 1999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7F33380C" w14:textId="03AC2337" w:rsidR="00CB0CB6" w:rsidRPr="00C577BB" w:rsidRDefault="00CB0CB6" w:rsidP="00CB0CB6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nl-NL"/>
              </w:rPr>
              <w:t>Sc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KZWRkPC9BdXRob3I+PFllYXI+MTk5NzwvWWVhcj48UmVj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==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KZWRkPC9BdXRob3I+PFllYXI+MTk5NzwvWWVhcj48UmVj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==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123DED">
              <w:rPr>
                <w:rFonts w:hAnsiTheme="minorHAnsi" w:cstheme="minorHAnsi"/>
                <w:sz w:val="20"/>
                <w:szCs w:val="20"/>
              </w:rPr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123DED"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Chen et al., 2005; Jedd et al., 1997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55F7BC70" w14:textId="77777777" w:rsidR="00CB0CB6" w:rsidRPr="00C577BB" w:rsidRDefault="00CB0CB6" w:rsidP="00CB0CB6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nl-NL"/>
              </w:rPr>
              <w:t>Dm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Eb2xsYXI8L0F1dGhvcj48WWVhcj4yMDAyPC9ZZWFyPjxS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Eb2xsYXI8L0F1dGhvcj48WWVhcj4yMDAyPC9ZZWFyPjxS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Dollar et al., 2002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32E0F3DB" w14:textId="2C2D31F3" w:rsidR="007D5A43" w:rsidRPr="00C577BB" w:rsidRDefault="007D5A43" w:rsidP="00CB0CB6">
            <w:pPr>
              <w:rPr>
                <w:rFonts w:hAnsiTheme="minorHAnsi" w:cstheme="minorHAnsi"/>
                <w:b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nl-NL"/>
              </w:rPr>
              <w:t>Viability</w:t>
            </w:r>
          </w:p>
          <w:p w14:paraId="5CE1FE88" w14:textId="45857AA6" w:rsidR="00CB4A8D" w:rsidRPr="00C577BB" w:rsidRDefault="00CB4A8D" w:rsidP="00CB4A8D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: </w: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OYW08L0F1dGhvcj48WWVhcj4yMDEwPC9ZZWFyPjxSZWNO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</w:fldData>
              </w:fldChar>
            </w:r>
            <w:r w:rsidR="0095439B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OYW08L0F1dGhvcj48WWVhcj4yMDEwPC9ZZWFyPjxSZWNO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</w:fldData>
              </w:fldChar>
            </w:r>
            <w:r w:rsidR="0095439B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95439B">
              <w:rPr>
                <w:rFonts w:hAnsiTheme="minorHAnsi" w:cstheme="minorHAnsi"/>
                <w:sz w:val="20"/>
                <w:szCs w:val="20"/>
              </w:rPr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95439B">
              <w:rPr>
                <w:rFonts w:hAnsiTheme="minorHAnsi" w:cstheme="minorHAnsi"/>
                <w:sz w:val="20"/>
                <w:szCs w:val="20"/>
              </w:rPr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95439B"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Nam et al., 2010)</w: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2292ADC8" w14:textId="77777777" w:rsidR="007D5A43" w:rsidRPr="00C577BB" w:rsidRDefault="007D5A43" w:rsidP="00CB0CB6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nl-NL"/>
              </w:rPr>
              <w:t>Sc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CZW5saTwvQXV0aG9yPjxZZWFyPjE5OTY8L1llYXI+PFJl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CZW5saTwvQXV0aG9yPjxZZWFyPjE5OTY8L1llYXI+PFJl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Benli et al., 1996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5F8B5826" w14:textId="7E668BDC" w:rsidR="007D5A43" w:rsidRPr="00F955B9" w:rsidRDefault="007D5A43" w:rsidP="00CB0CB6">
            <w:pPr>
              <w:rPr>
                <w:rFonts w:hAnsiTheme="minorHAnsi" w:cstheme="minorHAnsi"/>
                <w:sz w:val="20"/>
                <w:szCs w:val="20"/>
                <w:lang w:val="de-DE"/>
              </w:rPr>
            </w:pPr>
            <w:r w:rsidRPr="00F955B9">
              <w:rPr>
                <w:rFonts w:hAnsiTheme="minorHAnsi" w:cstheme="minorHAnsi"/>
                <w:b/>
                <w:sz w:val="20"/>
                <w:szCs w:val="20"/>
                <w:lang w:val="de-DE"/>
              </w:rPr>
              <w:t>Dm</w:t>
            </w:r>
            <w:r w:rsidRPr="00F955B9">
              <w:rPr>
                <w:rFonts w:hAnsiTheme="minorHAnsi" w:cstheme="minorHAnsi"/>
                <w:sz w:val="20"/>
                <w:szCs w:val="20"/>
                <w:lang w:val="de-DE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/>
            </w:r>
            <w:r w:rsidRPr="00F955B9">
              <w:rPr>
                <w:rFonts w:hAnsiTheme="minorHAnsi" w:cstheme="minorHAnsi"/>
                <w:sz w:val="20"/>
                <w:szCs w:val="20"/>
                <w:lang w:val="de-DE"/>
              </w:rPr>
              <w:instrText xml:space="preserve"> ADDIN EN.CITE &lt;EndNote&gt;&lt;Cite&gt;&lt;Author&gt;Bellen&lt;/Author&gt;&lt;Year&gt;2004&lt;/Year&gt;&lt;RecNum&gt;97&lt;/RecNum&gt;&lt;DisplayText&gt;(Bellen et al., 2004)&lt;/DisplayText&gt;&lt;record&gt;&lt;rec-number&gt;97&lt;/rec-number&gt;&lt;foreign-keys&gt;&lt;key app="EN" db-id="e9t0f9vxyzfpvlefz2k5rrsupwvfa5eava90" timestamp="1606313979"&gt;97&lt;/key&gt;&lt;/foreign-keys&gt;&lt;ref-type name="Journal Article"&gt;17&lt;/ref-type&gt;&lt;contributors&gt;&lt;authors&gt;&lt;author&gt;Bellen, H. J.&lt;/author&gt;&lt;author&gt;Levis, R. W.&lt;/author&gt;&lt;author&gt;Liao, G.&lt;/author&gt;&lt;author&gt;He, Y.&lt;/author&gt;&lt;author&gt;Carlson, J. W.&lt;/author&gt;&lt;author&gt;Tsang, G.&lt;/author&gt;&lt;author&gt;Evans-Holm, M.&lt;/author&gt;&lt;author&gt;Hiesinger, P. R.&lt;/author&gt;&lt;author&gt;Schulze, K. L.&lt;/author&gt;&lt;author&gt;Rubin, G. M.&lt;/author&gt;&lt;author&gt;Hoskins, R. A.&lt;/author&gt;&lt;author&gt;Spradling, A. C.&lt;/author&gt;&lt;/authors&gt;&lt;/contributors&gt;&lt;auth-address&gt;Department of Molecular and Human Genetics, Howard Hughes Medical Institute, Program in Developmental Biology, Baylor College of Medicine, Houston, Texas 77030, USA.&lt;/auth-address&gt;&lt;titles&gt;&lt;title&gt;The BDGP gene disruption project: single transposon insertions associated with 40% of Drosophila genes&lt;/title&gt;&lt;secondary-title&gt;Genetics&lt;/secondary-title&gt;&lt;/titles&gt;&lt;periodical&gt;&lt;full-title&gt;Genetics&lt;/full-title&gt;&lt;/periodical&gt;&lt;pages&gt;761-81&lt;/pages&gt;&lt;volume&gt;167&lt;/volume&gt;&lt;number&gt;2&lt;/number&gt;&lt;edition&gt;2004/07/09&lt;/edition&gt;&lt;keywords&gt;&lt;keyword&gt;Animals&lt;/keyword&gt;&lt;keyword&gt;DNA Transposable Elements/*genetics&lt;/keyword&gt;&lt;keyword&gt;Drosophila/*genetics&lt;/keyword&gt;&lt;keyword&gt;Genes, Insect/*genetics&lt;/keyword&gt;&lt;keyword&gt;*Genome&lt;/keyword&gt;&lt;keyword&gt;Models, Genetic&lt;/keyword&gt;&lt;keyword&gt;Non-programmatic&lt;/keyword&gt;&lt;/keywords&gt;&lt;dates&gt;&lt;year&gt;2004&lt;/year&gt;&lt;pub-dates&gt;&lt;date&gt;Jun&lt;/date&gt;&lt;/pub-dates&gt;&lt;/dates&gt;&lt;isbn&gt;0016-6731 (Print)&amp;#xD;0016-6731 (Linking)&lt;/isbn&gt;&lt;accession-num&gt;15238527&lt;/accession-num&gt;&lt;urls&gt;&lt;related-urls&gt;&lt;url&gt;https://www.ncbi.nlm.nih.gov/pubmed/15238527&lt;/url&gt;&lt;/related-urls&gt;&lt;/urls&gt;&lt;custom2&gt;PMC1470905&lt;/custom2&gt;&lt;electronic-resource-num&gt;10.1534/genetics.104.026427&lt;/electronic-resource-num&gt;&lt;/record&gt;&lt;/Cite&gt;&lt;/EndNote&gt;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F955B9">
              <w:rPr>
                <w:rFonts w:hAnsiTheme="minorHAnsi" w:cstheme="minorHAnsi"/>
                <w:noProof/>
                <w:sz w:val="20"/>
                <w:szCs w:val="20"/>
                <w:lang w:val="de-DE"/>
              </w:rPr>
              <w:t>(Bellen et al., 2004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C67B95" w:rsidRPr="00CF23DC" w14:paraId="60281250" w14:textId="77777777" w:rsidTr="00C67B95">
        <w:trPr>
          <w:trHeight w:val="340"/>
        </w:trPr>
        <w:tc>
          <w:tcPr>
            <w:tcW w:w="1412" w:type="dxa"/>
          </w:tcPr>
          <w:p w14:paraId="0C1BFE92" w14:textId="77777777" w:rsidR="00E8198F" w:rsidRPr="00F955B9" w:rsidRDefault="00E8198F" w:rsidP="00381E5A">
            <w:pPr>
              <w:rPr>
                <w:rFonts w:hAnsiTheme="minorHAnsi" w:cstheme="minorHAnsi"/>
                <w:sz w:val="20"/>
                <w:szCs w:val="20"/>
                <w:lang w:val="de-DE"/>
              </w:rPr>
            </w:pPr>
          </w:p>
          <w:p w14:paraId="3D76E787" w14:textId="4D63E383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Rab26a</w:t>
            </w:r>
          </w:p>
        </w:tc>
        <w:tc>
          <w:tcPr>
            <w:tcW w:w="1276" w:type="dxa"/>
          </w:tcPr>
          <w:p w14:paraId="4837C648" w14:textId="77777777" w:rsidR="00E8198F" w:rsidRDefault="00E8198F" w:rsidP="00E8198F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</w:p>
          <w:p w14:paraId="159D0295" w14:textId="7713A898" w:rsidR="001E0B94" w:rsidRPr="002F35A9" w:rsidRDefault="001E0B94" w:rsidP="00E8198F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1701" w:type="dxa"/>
            <w:vMerge w:val="restart"/>
          </w:tcPr>
          <w:p w14:paraId="48621D87" w14:textId="77777777" w:rsidR="00E8198F" w:rsidRDefault="00E8198F" w:rsidP="00381E5A">
            <w:pPr>
              <w:rPr>
                <w:rFonts w:hAnsiTheme="minorHAnsi" w:cstheme="minorHAnsi"/>
                <w:sz w:val="20"/>
                <w:szCs w:val="20"/>
                <w:highlight w:val="yellow"/>
              </w:rPr>
            </w:pPr>
          </w:p>
          <w:p w14:paraId="09D5B334" w14:textId="2901E2AF" w:rsidR="001E0B94" w:rsidRPr="004D0BB8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4D0BB8">
              <w:rPr>
                <w:rFonts w:hAnsiTheme="minorHAnsi" w:cstheme="minorHAnsi"/>
                <w:sz w:val="20"/>
                <w:szCs w:val="20"/>
              </w:rPr>
              <w:t>DmRab26</w:t>
            </w:r>
          </w:p>
          <w:p w14:paraId="4378CE1E" w14:textId="497639FD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  <w:highlight w:val="yellow"/>
              </w:rPr>
            </w:pPr>
          </w:p>
        </w:tc>
        <w:tc>
          <w:tcPr>
            <w:tcW w:w="2275" w:type="dxa"/>
          </w:tcPr>
          <w:p w14:paraId="074AD1DE" w14:textId="57D4DEE6" w:rsidR="001E0B94" w:rsidRDefault="001E0B94" w:rsidP="00032143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E0246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 w:rsidRPr="001D4747">
              <w:rPr>
                <w:rFonts w:hAnsiTheme="minorHAnsi" w:cstheme="minorHAnsi"/>
                <w:sz w:val="20"/>
                <w:szCs w:val="20"/>
              </w:rPr>
              <w:t>lysosomal traffic</w:t>
            </w:r>
            <w:r>
              <w:rPr>
                <w:rFonts w:hAnsiTheme="minorHAnsi" w:cstheme="minorHAnsi"/>
                <w:sz w:val="20"/>
                <w:szCs w:val="20"/>
              </w:rPr>
              <w:t xml:space="preserve">, secretion/exocytosis </w:t>
            </w:r>
          </w:p>
          <w:p w14:paraId="35434FE8" w14:textId="77777777" w:rsidR="00AA1D80" w:rsidRDefault="00AA1D80" w:rsidP="00032143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2334CAE5" w14:textId="3CC384B1" w:rsidR="00AA1D80" w:rsidRPr="00AA1D80" w:rsidRDefault="00AA1D80" w:rsidP="00032143">
            <w:pPr>
              <w:rPr>
                <w:rFonts w:hAnsiTheme="minorHAnsi" w:cstheme="minorHAnsi"/>
                <w:sz w:val="20"/>
                <w:szCs w:val="20"/>
              </w:rPr>
            </w:pPr>
            <w:r w:rsidRPr="004D0BB8"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4D0BB8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C13002">
              <w:rPr>
                <w:rFonts w:hAnsiTheme="minorHAnsi" w:cstheme="minorHAnsi"/>
                <w:sz w:val="20"/>
                <w:szCs w:val="20"/>
              </w:rPr>
              <w:t>stimulus-dependent membrane receptor turnover</w:t>
            </w:r>
          </w:p>
        </w:tc>
        <w:tc>
          <w:tcPr>
            <w:tcW w:w="2262" w:type="dxa"/>
          </w:tcPr>
          <w:p w14:paraId="3BD5D21B" w14:textId="54E8FBB0" w:rsidR="001E0B94" w:rsidRDefault="001E0B94" w:rsidP="00032143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33948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secretory granules, lysosomes </w:t>
            </w:r>
          </w:p>
          <w:p w14:paraId="7707A6EA" w14:textId="77777777" w:rsidR="0020146A" w:rsidRDefault="0020146A" w:rsidP="00032143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1DBF189D" w14:textId="25D54A67" w:rsidR="0020146A" w:rsidRPr="0020146A" w:rsidRDefault="0020146A" w:rsidP="00032143">
            <w:pPr>
              <w:rPr>
                <w:rFonts w:hAnsiTheme="minorHAnsi" w:cstheme="minorHAnsi"/>
                <w:sz w:val="20"/>
                <w:szCs w:val="20"/>
              </w:rPr>
            </w:pPr>
            <w:r w:rsidRPr="005837EB"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5837EB">
              <w:rPr>
                <w:rFonts w:hAnsiTheme="minorHAnsi" w:cstheme="minorHAnsi"/>
                <w:sz w:val="20"/>
                <w:szCs w:val="20"/>
              </w:rPr>
              <w:t xml:space="preserve">: synapse </w:t>
            </w:r>
          </w:p>
        </w:tc>
        <w:tc>
          <w:tcPr>
            <w:tcW w:w="1559" w:type="dxa"/>
          </w:tcPr>
          <w:p w14:paraId="540493BA" w14:textId="39A07888" w:rsidR="001E0B94" w:rsidRPr="002F35A9" w:rsidRDefault="001E0B94" w:rsidP="00032143">
            <w:pPr>
              <w:rPr>
                <w:rFonts w:hAnsiTheme="minorHAnsi" w:cstheme="minorHAnsi"/>
                <w:sz w:val="20"/>
                <w:szCs w:val="20"/>
              </w:rPr>
            </w:pPr>
            <w:r w:rsidRPr="002E2079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F35A9">
              <w:rPr>
                <w:rFonts w:hAnsiTheme="minorHAnsi" w:cstheme="minorHAnsi"/>
                <w:sz w:val="20"/>
                <w:szCs w:val="20"/>
              </w:rPr>
              <w:t>:</w:t>
            </w:r>
            <w:r w:rsidR="00C13002">
              <w:rPr>
                <w:rFonts w:hAnsiTheme="minorHAnsi" w:cstheme="minorHAnsi"/>
                <w:sz w:val="20"/>
                <w:szCs w:val="20"/>
              </w:rPr>
              <w:t xml:space="preserve"> viable</w:t>
            </w:r>
          </w:p>
          <w:p w14:paraId="71C16358" w14:textId="436CE6A3" w:rsidR="001E0B94" w:rsidRPr="002F35A9" w:rsidRDefault="001E0B94" w:rsidP="00032143">
            <w:pPr>
              <w:rPr>
                <w:rFonts w:hAnsiTheme="minorHAnsi" w:cstheme="minorHAnsi"/>
                <w:sz w:val="20"/>
                <w:szCs w:val="20"/>
              </w:rPr>
            </w:pPr>
            <w:r w:rsidRPr="002E2079"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2F35A9">
              <w:rPr>
                <w:rFonts w:hAnsiTheme="minorHAnsi" w:cstheme="minorHAnsi"/>
                <w:sz w:val="20"/>
                <w:szCs w:val="20"/>
              </w:rPr>
              <w:t xml:space="preserve">: viable </w:t>
            </w:r>
          </w:p>
        </w:tc>
        <w:tc>
          <w:tcPr>
            <w:tcW w:w="4903" w:type="dxa"/>
          </w:tcPr>
          <w:p w14:paraId="190C4C53" w14:textId="5DAD2899" w:rsidR="000B364C" w:rsidRDefault="000B364C" w:rsidP="000B364C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Function</w:t>
            </w:r>
          </w:p>
          <w:p w14:paraId="648DBA69" w14:textId="77777777" w:rsidR="001E0B94" w:rsidRDefault="000B364C" w:rsidP="000B364C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KaW48L0F1dGhvcj48WWVhcj4yMDE0PC9ZZWFyPjxSZWNO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KaW48L0F1dGhvcj48WWVhcj4yMDE0PC9ZZWFyPjxSZWNO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>
              <w:rPr>
                <w:rFonts w:hAnsiTheme="minorHAnsi" w:cstheme="minorHAnsi"/>
                <w:noProof/>
                <w:sz w:val="20"/>
                <w:szCs w:val="20"/>
              </w:rPr>
              <w:t>(Jin and Mills, 2014; Yoshie et al., 2000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5FE251B2" w14:textId="5C5CDF80" w:rsidR="000B364C" w:rsidRDefault="000B364C" w:rsidP="000B364C">
            <w:pPr>
              <w:rPr>
                <w:rFonts w:hAnsiTheme="minorHAnsi" w:cstheme="minorHAnsi"/>
                <w:sz w:val="20"/>
                <w:szCs w:val="20"/>
              </w:rPr>
            </w:pPr>
            <w:r w:rsidRPr="004D0BB8"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4D0BB8">
              <w:rPr>
                <w:rFonts w:hAnsiTheme="minorHAnsi" w:cstheme="minorHAnsi"/>
                <w:sz w:val="20"/>
                <w:szCs w:val="20"/>
              </w:rPr>
              <w:t>:</w:t>
            </w:r>
            <w:r w:rsidR="00C13002" w:rsidRPr="004D0BB8">
              <w:rPr>
                <w:rFonts w:hAnsiTheme="minorHAnsi" w:cstheme="minorHAnsi"/>
                <w:sz w:val="20"/>
                <w:szCs w:val="20"/>
              </w:rPr>
              <w:t xml:space="preserve"> This study</w:t>
            </w:r>
          </w:p>
          <w:p w14:paraId="0865117A" w14:textId="56FB5531" w:rsidR="000B364C" w:rsidRDefault="000B364C" w:rsidP="000B364C">
            <w:pPr>
              <w:rPr>
                <w:rFonts w:hAnsiTheme="minorHAnsi" w:cstheme="minorHAnsi"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Subcellular localization</w:t>
            </w:r>
          </w:p>
          <w:p w14:paraId="3CD20B10" w14:textId="33D3D319" w:rsidR="000B364C" w:rsidRDefault="000B364C" w:rsidP="000B364C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Zb3NoaWU8L0F1dGhvcj48WWVhcj4yMDAwPC9ZZWFyPjxS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</w:fldData>
              </w:fldChar>
            </w:r>
            <w:r w:rsidR="00123DED"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Zb3NoaWU8L0F1dGhvcj48WWVhcj4yMDAwPC9ZZWFyPjxS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</w:fldData>
              </w:fldChar>
            </w:r>
            <w:r w:rsidR="00123DED"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 w:rsidR="00123DED">
              <w:rPr>
                <w:rFonts w:hAnsiTheme="minorHAnsi" w:cstheme="minorHAnsi"/>
                <w:sz w:val="20"/>
                <w:szCs w:val="20"/>
              </w:rPr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123DED">
              <w:rPr>
                <w:rFonts w:hAnsiTheme="minorHAnsi" w:cstheme="minorHAnsi"/>
                <w:noProof/>
                <w:sz w:val="20"/>
                <w:szCs w:val="20"/>
              </w:rPr>
              <w:t>(Jin and Mills, 2014; Yoshie et al., 2000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25CE5A8F" w14:textId="77777777" w:rsidR="000B364C" w:rsidRDefault="000B364C" w:rsidP="000B364C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DaGFuPC9BdXRob3I+PFllYXI+MjAxMTwvWWVhcj48UmVj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DaGFuPC9BdXRob3I+PFllYXI+MjAxMTwvWWVhcj48UmVj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>
              <w:rPr>
                <w:rFonts w:hAnsiTheme="minorHAnsi" w:cstheme="minorHAnsi"/>
                <w:noProof/>
                <w:sz w:val="20"/>
                <w:szCs w:val="20"/>
              </w:rPr>
              <w:t>(Chan et al., 2011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751E5933" w14:textId="77777777" w:rsidR="00C13002" w:rsidRDefault="00C13002" w:rsidP="000B364C">
            <w:pPr>
              <w:rPr>
                <w:rFonts w:hAnsiTheme="minorHAnsi" w:cstheme="minorHAnsi"/>
                <w:b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Viability</w:t>
            </w:r>
          </w:p>
          <w:p w14:paraId="0C883363" w14:textId="1CF618D6" w:rsidR="00C13002" w:rsidRPr="00C13002" w:rsidRDefault="00C13002" w:rsidP="000B364C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Eb25nPC9BdXRob3I+PFllYXI+MjAxODwvWWVhcj48UmVj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</w:fldData>
              </w:fldChar>
            </w:r>
            <w:r w:rsidR="0095439B"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Eb25nPC9BdXRob3I+PFllYXI+MjAxODwvWWVhcj48UmVj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</w:fldData>
              </w:fldChar>
            </w:r>
            <w:r w:rsidR="0095439B"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 w:rsidR="0095439B">
              <w:rPr>
                <w:rFonts w:hAnsiTheme="minorHAnsi" w:cstheme="minorHAnsi"/>
                <w:sz w:val="20"/>
                <w:szCs w:val="20"/>
              </w:rPr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95439B">
              <w:rPr>
                <w:rFonts w:hAnsiTheme="minorHAnsi" w:cstheme="minorHAnsi"/>
                <w:sz w:val="20"/>
                <w:szCs w:val="20"/>
              </w:rPr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95439B">
              <w:rPr>
                <w:rFonts w:hAnsiTheme="minorHAnsi" w:cstheme="minorHAnsi"/>
                <w:noProof/>
                <w:sz w:val="20"/>
                <w:szCs w:val="20"/>
              </w:rPr>
              <w:t>(Dong et al., 2018)</w: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C67B95" w:rsidRPr="00CF23DC" w14:paraId="1ADD8610" w14:textId="77777777" w:rsidTr="00C67B95">
        <w:trPr>
          <w:trHeight w:val="340"/>
        </w:trPr>
        <w:tc>
          <w:tcPr>
            <w:tcW w:w="1412" w:type="dxa"/>
          </w:tcPr>
          <w:p w14:paraId="0DD18DE2" w14:textId="77777777" w:rsidR="00E8198F" w:rsidRDefault="00E8198F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7C536D7C" w14:textId="1EBE83C3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Rab26b (Rab37)</w:t>
            </w:r>
          </w:p>
        </w:tc>
        <w:tc>
          <w:tcPr>
            <w:tcW w:w="1276" w:type="dxa"/>
          </w:tcPr>
          <w:p w14:paraId="287EC70F" w14:textId="77777777" w:rsidR="00E8198F" w:rsidRDefault="00E8198F" w:rsidP="00E8198F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</w:p>
          <w:p w14:paraId="279C39DD" w14:textId="3B3CD9DD" w:rsidR="001E0B94" w:rsidRPr="002F35A9" w:rsidRDefault="001E0B94" w:rsidP="00E8198F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1701" w:type="dxa"/>
            <w:vMerge/>
          </w:tcPr>
          <w:p w14:paraId="2F64AB07" w14:textId="4C0F8106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2275" w:type="dxa"/>
          </w:tcPr>
          <w:p w14:paraId="4CA35A8C" w14:textId="2219397C" w:rsidR="001E0B94" w:rsidRPr="00D762E4" w:rsidRDefault="001E0B94" w:rsidP="008436C5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E0246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mast cell degranulation/exocytosis of mast cell dense core granules, insulin exocytosis </w:t>
            </w:r>
          </w:p>
        </w:tc>
        <w:tc>
          <w:tcPr>
            <w:tcW w:w="2262" w:type="dxa"/>
          </w:tcPr>
          <w:p w14:paraId="2F3FE1EB" w14:textId="5B4FE50C" w:rsidR="001E0B94" w:rsidRPr="00016F28" w:rsidRDefault="001E0B94" w:rsidP="00032143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33948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(insulin-containing) secretory granules </w:t>
            </w:r>
          </w:p>
        </w:tc>
        <w:tc>
          <w:tcPr>
            <w:tcW w:w="1559" w:type="dxa"/>
          </w:tcPr>
          <w:p w14:paraId="717ABFDB" w14:textId="1C83E71E" w:rsidR="001E0B94" w:rsidRPr="002F35A9" w:rsidRDefault="001E0B94" w:rsidP="00032143">
            <w:pPr>
              <w:rPr>
                <w:rFonts w:hAnsiTheme="minorHAnsi" w:cstheme="minorHAnsi"/>
                <w:sz w:val="20"/>
                <w:szCs w:val="20"/>
              </w:rPr>
            </w:pPr>
            <w:r w:rsidRPr="002E2079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F35A9"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="007858A0">
              <w:rPr>
                <w:rFonts w:hAnsiTheme="minorHAnsi" w:cstheme="minorHAnsi"/>
                <w:sz w:val="20"/>
                <w:szCs w:val="20"/>
              </w:rPr>
              <w:t>no KO model</w:t>
            </w:r>
          </w:p>
          <w:p w14:paraId="4AC43362" w14:textId="18E2E9EA" w:rsidR="001E0B94" w:rsidRPr="002F35A9" w:rsidRDefault="001E0B94" w:rsidP="00032143">
            <w:pPr>
              <w:rPr>
                <w:rFonts w:hAnsiTheme="minorHAnsi" w:cstheme="minorHAnsi"/>
                <w:sz w:val="20"/>
                <w:szCs w:val="20"/>
              </w:rPr>
            </w:pPr>
            <w:r w:rsidRPr="002E2079"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2F35A9">
              <w:rPr>
                <w:rFonts w:hAnsiTheme="minorHAnsi" w:cstheme="minorHAnsi"/>
                <w:sz w:val="20"/>
                <w:szCs w:val="20"/>
              </w:rPr>
              <w:t xml:space="preserve">: viable </w:t>
            </w:r>
          </w:p>
        </w:tc>
        <w:tc>
          <w:tcPr>
            <w:tcW w:w="4903" w:type="dxa"/>
          </w:tcPr>
          <w:p w14:paraId="4E81D027" w14:textId="53911445" w:rsidR="00CD25DF" w:rsidRPr="00C577BB" w:rsidRDefault="00CD25DF" w:rsidP="00CD25DF">
            <w:pPr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Function</w:t>
            </w:r>
          </w:p>
          <w:p w14:paraId="42F83F12" w14:textId="12936042" w:rsidR="001E0B94" w:rsidRPr="00C577BB" w:rsidRDefault="00CD25DF" w:rsidP="00CD25DF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NYXN1ZGE8L0F1dGhvcj48WWVhcj4yMDAwPC9ZZWFyPjxS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NYXN1ZGE8L0F1dGhvcj48WWVhcj4yMDAwPC9ZZWFyPjxS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123DED">
              <w:rPr>
                <w:rFonts w:hAnsiTheme="minorHAnsi" w:cstheme="minorHAnsi"/>
                <w:sz w:val="20"/>
                <w:szCs w:val="20"/>
              </w:rPr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123DED"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Higashio et al., 2016; Ljubicic et al., 2013; Masuda et al., 2000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48987FDD" w14:textId="6B6D1A26" w:rsidR="00D46473" w:rsidRDefault="00D46473" w:rsidP="00D46473">
            <w:pPr>
              <w:rPr>
                <w:rFonts w:hAnsiTheme="minorHAnsi" w:cstheme="minorHAnsi"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Subcellular localization</w:t>
            </w:r>
          </w:p>
          <w:p w14:paraId="4401F9EB" w14:textId="26941D28" w:rsidR="00D46473" w:rsidRPr="00EB68CF" w:rsidRDefault="00D46473" w:rsidP="00D46473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NYXN1ZGE8L0F1dGhvcj48WWVhcj4yMDAwPC9ZZWFyPjxS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NYXN1ZGE8L0F1dGhvcj48WWVhcj4yMDAwPC9ZZWFyPjxS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>
              <w:rPr>
                <w:rFonts w:hAnsiTheme="minorHAnsi" w:cstheme="minorHAnsi"/>
                <w:noProof/>
                <w:sz w:val="20"/>
                <w:szCs w:val="20"/>
              </w:rPr>
              <w:t>(Ljubicic et al., 2013; Masuda et al., 2000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C67B95" w:rsidRPr="00CF23DC" w14:paraId="2A67B48D" w14:textId="77777777" w:rsidTr="00C67B95">
        <w:trPr>
          <w:trHeight w:val="340"/>
        </w:trPr>
        <w:tc>
          <w:tcPr>
            <w:tcW w:w="1412" w:type="dxa"/>
          </w:tcPr>
          <w:p w14:paraId="46EE43DC" w14:textId="77777777" w:rsidR="00E8198F" w:rsidRDefault="00E8198F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36A9040C" w14:textId="1CC83036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Rab27a</w:t>
            </w:r>
          </w:p>
        </w:tc>
        <w:tc>
          <w:tcPr>
            <w:tcW w:w="1276" w:type="dxa"/>
          </w:tcPr>
          <w:p w14:paraId="056CB9DC" w14:textId="77777777" w:rsidR="00E8198F" w:rsidRDefault="00E8198F" w:rsidP="00E8198F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</w:p>
          <w:p w14:paraId="0D0D1389" w14:textId="22A740C6" w:rsidR="001E0B94" w:rsidRPr="002F35A9" w:rsidRDefault="001E0B94" w:rsidP="00E8198F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1701" w:type="dxa"/>
            <w:vMerge w:val="restart"/>
          </w:tcPr>
          <w:p w14:paraId="4F7D80EF" w14:textId="77777777" w:rsidR="00E8198F" w:rsidRDefault="00E8198F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77718BE0" w14:textId="3722DCCD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DmRab27</w:t>
            </w:r>
          </w:p>
          <w:p w14:paraId="49B313B5" w14:textId="4D267188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2275" w:type="dxa"/>
          </w:tcPr>
          <w:p w14:paraId="605EF0A2" w14:textId="60618B55" w:rsidR="001E0B94" w:rsidRDefault="001E0B94" w:rsidP="00032143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E0246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transport of melanosomes to PM/mast cell degranulation, exosome secretion </w:t>
            </w:r>
          </w:p>
          <w:p w14:paraId="4DB0D5DE" w14:textId="77777777" w:rsidR="001E0B94" w:rsidRDefault="001E0B94" w:rsidP="00032143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67E80F56" w14:textId="2CB8F922" w:rsidR="001E0B94" w:rsidRPr="0064034E" w:rsidRDefault="001E0B94" w:rsidP="00032143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lastRenderedPageBreak/>
              <w:t>Dm</w:t>
            </w:r>
            <w:r w:rsidRPr="002E0246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exosomal secretion </w:t>
            </w:r>
          </w:p>
        </w:tc>
        <w:tc>
          <w:tcPr>
            <w:tcW w:w="2262" w:type="dxa"/>
          </w:tcPr>
          <w:p w14:paraId="76CB0E5C" w14:textId="66501713" w:rsidR="001E0B94" w:rsidRDefault="001E0B94" w:rsidP="00032143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lastRenderedPageBreak/>
              <w:t>M</w:t>
            </w:r>
            <w:r w:rsidRPr="00233948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multivesicular endosomes, melanosomes, melanosome-resident proteins </w:t>
            </w:r>
          </w:p>
          <w:p w14:paraId="0AD0B909" w14:textId="77777777" w:rsidR="001E0B94" w:rsidRDefault="001E0B94" w:rsidP="00032143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3E8108DC" w14:textId="7E8D5A61" w:rsidR="001E0B94" w:rsidRPr="0064034E" w:rsidRDefault="001E0B94" w:rsidP="00032143">
            <w:pPr>
              <w:rPr>
                <w:rFonts w:hAnsiTheme="minorHAnsi" w:cstheme="minorHAnsi"/>
                <w:b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lastRenderedPageBreak/>
              <w:t>Dm</w:t>
            </w:r>
            <w:r w:rsidRPr="00233948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 w:rsidRPr="0064034E">
              <w:rPr>
                <w:rFonts w:hAnsiTheme="minorHAnsi" w:cstheme="minorHAnsi"/>
                <w:bCs/>
                <w:sz w:val="20"/>
                <w:szCs w:val="20"/>
              </w:rPr>
              <w:t>synapses, synaptic vesicles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 xml:space="preserve"> </w:t>
            </w:r>
          </w:p>
        </w:tc>
        <w:tc>
          <w:tcPr>
            <w:tcW w:w="1559" w:type="dxa"/>
          </w:tcPr>
          <w:p w14:paraId="7E03DA92" w14:textId="17307474" w:rsidR="001E0B94" w:rsidRPr="002F35A9" w:rsidRDefault="001E0B94" w:rsidP="00032143">
            <w:pPr>
              <w:rPr>
                <w:rFonts w:hAnsiTheme="minorHAnsi" w:cstheme="minorHAnsi"/>
                <w:sz w:val="20"/>
                <w:szCs w:val="20"/>
              </w:rPr>
            </w:pPr>
            <w:r w:rsidRPr="002E2079">
              <w:rPr>
                <w:rFonts w:hAnsiTheme="minorHAnsi" w:cstheme="minorHAnsi"/>
                <w:b/>
                <w:sz w:val="20"/>
                <w:szCs w:val="20"/>
              </w:rPr>
              <w:lastRenderedPageBreak/>
              <w:t>M</w:t>
            </w:r>
            <w:r w:rsidRPr="002F35A9"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="00D35093">
              <w:rPr>
                <w:rFonts w:hAnsiTheme="minorHAnsi" w:cstheme="minorHAnsi"/>
                <w:sz w:val="20"/>
                <w:szCs w:val="20"/>
              </w:rPr>
              <w:t>viable</w:t>
            </w:r>
          </w:p>
          <w:p w14:paraId="2621A579" w14:textId="28C7328C" w:rsidR="001E0B94" w:rsidRPr="002F35A9" w:rsidRDefault="001E0B94" w:rsidP="00032143">
            <w:pPr>
              <w:rPr>
                <w:rFonts w:hAnsiTheme="minorHAnsi" w:cstheme="minorHAnsi"/>
                <w:sz w:val="20"/>
                <w:szCs w:val="20"/>
              </w:rPr>
            </w:pPr>
            <w:r w:rsidRPr="002E2079"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2F35A9">
              <w:rPr>
                <w:rFonts w:hAnsiTheme="minorHAnsi" w:cstheme="minorHAnsi"/>
                <w:sz w:val="20"/>
                <w:szCs w:val="20"/>
              </w:rPr>
              <w:t xml:space="preserve">: viable </w:t>
            </w:r>
          </w:p>
        </w:tc>
        <w:tc>
          <w:tcPr>
            <w:tcW w:w="4903" w:type="dxa"/>
          </w:tcPr>
          <w:p w14:paraId="031B9497" w14:textId="773C9D57" w:rsidR="00950F77" w:rsidRPr="00C577BB" w:rsidRDefault="00950F77" w:rsidP="00950F77">
            <w:pPr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Function</w:t>
            </w:r>
          </w:p>
          <w:p w14:paraId="10280275" w14:textId="74872F0E" w:rsidR="001E0B94" w:rsidRPr="00C577BB" w:rsidRDefault="00950F77" w:rsidP="00950F77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IdW1lPC9BdXRob3I+PFllYXI+MjAwMTwvWWVhcj48UmVj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=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IdW1lPC9BdXRob3I+PFllYXI+MjAwMTwvWWVhcj48UmVj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=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123DED">
              <w:rPr>
                <w:rFonts w:hAnsiTheme="minorHAnsi" w:cstheme="minorHAnsi"/>
                <w:sz w:val="20"/>
                <w:szCs w:val="20"/>
              </w:rPr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123DED"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Hume et al., 2001; Ostrowski et al., 2010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2A378E3D" w14:textId="77777777" w:rsidR="00950F77" w:rsidRDefault="00950F77" w:rsidP="00950F77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Db3JyaWdhbjwvQXV0aG9yPjxZZWFyPjIwMTQ8L1llYXI+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Db3JyaWdhbjwvQXV0aG9yPjxZZWFyPjIwMTQ8L1llYXI+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>
              <w:rPr>
                <w:rFonts w:hAnsiTheme="minorHAnsi" w:cstheme="minorHAnsi"/>
                <w:noProof/>
                <w:sz w:val="20"/>
                <w:szCs w:val="20"/>
              </w:rPr>
              <w:t>(Corrigan et al., 2014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30588E9B" w14:textId="0BC748B2" w:rsidR="00950F77" w:rsidRDefault="00950F77" w:rsidP="00950F77">
            <w:pPr>
              <w:rPr>
                <w:rFonts w:hAnsiTheme="minorHAnsi" w:cstheme="minorHAnsi"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Subcellular localization</w:t>
            </w:r>
          </w:p>
          <w:p w14:paraId="75D62789" w14:textId="11F9A51D" w:rsidR="00950F77" w:rsidRPr="00C577BB" w:rsidRDefault="00950F77" w:rsidP="00950F77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t>: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Pc3Ryb3dza2k8L0F1dGhvcj48WWVhcj4yMDEwPC9ZZWFy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Pc3Ryb3dza2k8L0F1dGhvcj48WWVhcj4yMDEwPC9ZZWFy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123DED">
              <w:rPr>
                <w:rFonts w:hAnsiTheme="minorHAnsi" w:cstheme="minorHAnsi"/>
                <w:sz w:val="20"/>
                <w:szCs w:val="20"/>
              </w:rPr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123DED"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Bahadoran et al., 2001; Hume et al., 2001; Ostrowski et al., 2010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3E8FD6EF" w14:textId="77777777" w:rsidR="007C600B" w:rsidRPr="00F955B9" w:rsidRDefault="007C600B" w:rsidP="00950F77">
            <w:pPr>
              <w:rPr>
                <w:rFonts w:hAnsiTheme="minorHAnsi" w:cstheme="minorHAnsi"/>
                <w:bCs/>
                <w:sz w:val="20"/>
                <w:szCs w:val="20"/>
                <w:lang w:val="de-DE"/>
              </w:rPr>
            </w:pPr>
            <w:r w:rsidRPr="00F955B9">
              <w:rPr>
                <w:rFonts w:hAnsiTheme="minorHAnsi" w:cstheme="minorHAnsi"/>
                <w:b/>
                <w:sz w:val="20"/>
                <w:szCs w:val="20"/>
                <w:lang w:val="de-DE"/>
              </w:rPr>
              <w:lastRenderedPageBreak/>
              <w:t>Dm</w:t>
            </w:r>
            <w:r w:rsidRPr="00F955B9">
              <w:rPr>
                <w:rFonts w:hAnsiTheme="minorHAnsi" w:cstheme="minorHAnsi"/>
                <w:sz w:val="20"/>
                <w:szCs w:val="20"/>
                <w:lang w:val="de-DE"/>
              </w:rPr>
              <w:t xml:space="preserve">: 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begin">
                <w:fldData xml:space="preserve">PEVuZE5vdGU+PENpdGU+PEF1dGhvcj5DaGFuPC9BdXRob3I+PFllYXI+MjAxMTwvWWVhcj48UmVj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</w:fldData>
              </w:fldChar>
            </w:r>
            <w:r w:rsidRPr="00F955B9">
              <w:rPr>
                <w:rFonts w:hAnsiTheme="minorHAnsi" w:cstheme="minorHAnsi"/>
                <w:bCs/>
                <w:sz w:val="20"/>
                <w:szCs w:val="20"/>
                <w:lang w:val="de-DE"/>
              </w:rPr>
              <w:instrText xml:space="preserve"> ADDIN EN.CITE </w:instrText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begin">
                <w:fldData xml:space="preserve">PEVuZE5vdGU+PENpdGU+PEF1dGhvcj5DaGFuPC9BdXRob3I+PFllYXI+MjAxMTwvWWVhcj48UmVj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</w:fldData>
              </w:fldChar>
            </w:r>
            <w:r w:rsidRPr="00F955B9">
              <w:rPr>
                <w:rFonts w:hAnsiTheme="minorHAnsi" w:cstheme="minorHAnsi"/>
                <w:bCs/>
                <w:sz w:val="20"/>
                <w:szCs w:val="20"/>
                <w:lang w:val="de-DE"/>
              </w:rPr>
              <w:instrText xml:space="preserve"> ADDIN EN.CITE.DATA </w:instrText>
            </w:r>
            <w:r>
              <w:rPr>
                <w:rFonts w:hAnsiTheme="minorHAnsi" w:cstheme="minorHAnsi"/>
                <w:bCs/>
                <w:sz w:val="20"/>
                <w:szCs w:val="20"/>
              </w:rPr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bCs/>
                <w:sz w:val="20"/>
                <w:szCs w:val="20"/>
              </w:rPr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separate"/>
            </w:r>
            <w:r w:rsidRPr="00F955B9">
              <w:rPr>
                <w:rFonts w:hAnsiTheme="minorHAnsi" w:cstheme="minorHAnsi"/>
                <w:bCs/>
                <w:noProof/>
                <w:sz w:val="20"/>
                <w:szCs w:val="20"/>
                <w:lang w:val="de-DE"/>
              </w:rPr>
              <w:t>(Chan et al., 2011)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end"/>
            </w:r>
          </w:p>
          <w:p w14:paraId="5514EEB7" w14:textId="0C1D4F47" w:rsidR="007C600B" w:rsidRDefault="007C600B" w:rsidP="00950F77">
            <w:pPr>
              <w:rPr>
                <w:rFonts w:hAnsiTheme="minorHAnsi" w:cstheme="minorHAnsi"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Viability</w:t>
            </w:r>
          </w:p>
          <w:p w14:paraId="756E9695" w14:textId="02A5790C" w:rsidR="00D35093" w:rsidRPr="00D35093" w:rsidRDefault="00D35093" w:rsidP="00950F77">
            <w:pPr>
              <w:rPr>
                <w:rFonts w:hAnsiTheme="minorHAnsi" w:cstheme="minorHAnsi"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 xml:space="preserve">: </w:t>
            </w:r>
            <w:r w:rsidR="0095439B">
              <w:rPr>
                <w:rFonts w:hAnsiTheme="minorHAnsi" w:cstheme="minorHAnsi"/>
                <w:bCs/>
                <w:sz w:val="20"/>
                <w:szCs w:val="20"/>
              </w:rPr>
              <w:fldChar w:fldCharType="begin">
                <w:fldData xml:space="preserve">PEVuZE5vdGU+PENpdGU+PEF1dGhvcj5XaWxzb248L0F1dGhvcj48WWVhcj4yMDAwPC9ZZWFyPjxS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</w:fldData>
              </w:fldChar>
            </w:r>
            <w:r w:rsidR="0095439B">
              <w:rPr>
                <w:rFonts w:hAnsiTheme="minorHAnsi" w:cstheme="minorHAnsi"/>
                <w:bCs/>
                <w:sz w:val="20"/>
                <w:szCs w:val="20"/>
              </w:rPr>
              <w:instrText xml:space="preserve"> ADDIN EN.CITE </w:instrText>
            </w:r>
            <w:r w:rsidR="0095439B">
              <w:rPr>
                <w:rFonts w:hAnsiTheme="minorHAnsi" w:cstheme="minorHAnsi"/>
                <w:bCs/>
                <w:sz w:val="20"/>
                <w:szCs w:val="20"/>
              </w:rPr>
              <w:fldChar w:fldCharType="begin">
                <w:fldData xml:space="preserve">PEVuZE5vdGU+PENpdGU+PEF1dGhvcj5XaWxzb248L0F1dGhvcj48WWVhcj4yMDAwPC9ZZWFyPjxS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</w:fldData>
              </w:fldChar>
            </w:r>
            <w:r w:rsidR="0095439B">
              <w:rPr>
                <w:rFonts w:hAnsiTheme="minorHAnsi" w:cstheme="minorHAnsi"/>
                <w:bCs/>
                <w:sz w:val="20"/>
                <w:szCs w:val="20"/>
              </w:rPr>
              <w:instrText xml:space="preserve"> ADDIN EN.CITE.DATA </w:instrText>
            </w:r>
            <w:r w:rsidR="0095439B">
              <w:rPr>
                <w:rFonts w:hAnsiTheme="minorHAnsi" w:cstheme="minorHAnsi"/>
                <w:bCs/>
                <w:sz w:val="20"/>
                <w:szCs w:val="20"/>
              </w:rPr>
            </w:r>
            <w:r w:rsidR="0095439B">
              <w:rPr>
                <w:rFonts w:hAnsiTheme="minorHAnsi" w:cstheme="minorHAnsi"/>
                <w:bCs/>
                <w:sz w:val="20"/>
                <w:szCs w:val="20"/>
              </w:rPr>
              <w:fldChar w:fldCharType="end"/>
            </w:r>
            <w:r w:rsidR="0095439B">
              <w:rPr>
                <w:rFonts w:hAnsiTheme="minorHAnsi" w:cstheme="minorHAnsi"/>
                <w:bCs/>
                <w:sz w:val="20"/>
                <w:szCs w:val="20"/>
              </w:rPr>
            </w:r>
            <w:r w:rsidR="0095439B">
              <w:rPr>
                <w:rFonts w:hAnsiTheme="minorHAnsi" w:cstheme="minorHAnsi"/>
                <w:bCs/>
                <w:sz w:val="20"/>
                <w:szCs w:val="20"/>
              </w:rPr>
              <w:fldChar w:fldCharType="separate"/>
            </w:r>
            <w:r w:rsidR="0095439B">
              <w:rPr>
                <w:rFonts w:hAnsiTheme="minorHAnsi" w:cstheme="minorHAnsi"/>
                <w:bCs/>
                <w:noProof/>
                <w:sz w:val="20"/>
                <w:szCs w:val="20"/>
              </w:rPr>
              <w:t>(Wilson et al., 2000)</w:t>
            </w:r>
            <w:r w:rsidR="0095439B">
              <w:rPr>
                <w:rFonts w:hAnsiTheme="minorHAnsi" w:cstheme="minorHAnsi"/>
                <w:bCs/>
                <w:sz w:val="20"/>
                <w:szCs w:val="20"/>
              </w:rPr>
              <w:fldChar w:fldCharType="end"/>
            </w:r>
          </w:p>
          <w:p w14:paraId="7607F5A5" w14:textId="38F04AB3" w:rsidR="007C600B" w:rsidRPr="007C600B" w:rsidRDefault="007C600B" w:rsidP="00950F77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Dm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DaGFuPC9BdXRob3I+PFllYXI+MjAxMTwvWWVhcj48UmVj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DaGFuPC9BdXRob3I+PFllYXI+MjAxMTwvWWVhcj48UmVj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>
              <w:rPr>
                <w:rFonts w:hAnsiTheme="minorHAnsi" w:cstheme="minorHAnsi"/>
                <w:noProof/>
                <w:sz w:val="20"/>
                <w:szCs w:val="20"/>
              </w:rPr>
              <w:t>(Chan et al., 2011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C67B95" w:rsidRPr="00CF23DC" w14:paraId="48E8572F" w14:textId="77777777" w:rsidTr="00C67B95">
        <w:trPr>
          <w:trHeight w:val="340"/>
        </w:trPr>
        <w:tc>
          <w:tcPr>
            <w:tcW w:w="1412" w:type="dxa"/>
          </w:tcPr>
          <w:p w14:paraId="5D980FEC" w14:textId="77777777" w:rsidR="00E8198F" w:rsidRDefault="00E8198F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3F6CD78C" w14:textId="3DAE2A43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Rab27b</w:t>
            </w:r>
          </w:p>
        </w:tc>
        <w:tc>
          <w:tcPr>
            <w:tcW w:w="1276" w:type="dxa"/>
          </w:tcPr>
          <w:p w14:paraId="191BA377" w14:textId="77777777" w:rsidR="00E8198F" w:rsidRDefault="00E8198F" w:rsidP="00E8198F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</w:p>
          <w:p w14:paraId="4D95F77E" w14:textId="2DA7CACB" w:rsidR="001E0B94" w:rsidRPr="002F35A9" w:rsidRDefault="001E0B94" w:rsidP="00E8198F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1701" w:type="dxa"/>
            <w:vMerge/>
          </w:tcPr>
          <w:p w14:paraId="0D446A41" w14:textId="79BA3433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2275" w:type="dxa"/>
          </w:tcPr>
          <w:p w14:paraId="5FDDDA5E" w14:textId="4AA41B05" w:rsidR="001E0B94" w:rsidRPr="009C1C07" w:rsidRDefault="001E0B94" w:rsidP="00032143">
            <w:pPr>
              <w:rPr>
                <w:rFonts w:hAnsiTheme="minorHAnsi" w:cstheme="minorHAnsi"/>
                <w:b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E0246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 w:rsidRPr="00D16A47">
              <w:rPr>
                <w:rFonts w:hAnsiTheme="minorHAnsi" w:cstheme="minorHAnsi"/>
                <w:sz w:val="20"/>
                <w:szCs w:val="20"/>
              </w:rPr>
              <w:t>transport of melanosomes</w:t>
            </w:r>
            <w:r>
              <w:rPr>
                <w:rFonts w:hAnsiTheme="minorHAnsi" w:cstheme="minorHAnsi"/>
                <w:sz w:val="20"/>
                <w:szCs w:val="20"/>
              </w:rPr>
              <w:t>, formation/maintenance of dendritic extensions in melanocytes, exosome secretion</w:t>
            </w:r>
            <w:r w:rsidR="00657416">
              <w:rPr>
                <w:rFonts w:hAnsiTheme="minorHAnsi" w:cstheme="minorHAnsi"/>
                <w:sz w:val="20"/>
                <w:szCs w:val="20"/>
              </w:rPr>
              <w:t>,</w:t>
            </w:r>
            <w:r w:rsidR="00657416" w:rsidRPr="00B42AAA">
              <w:rPr>
                <w:rFonts w:hAnsiTheme="minorHAnsi" w:cstheme="minorHAnsi"/>
                <w:color w:val="00B050"/>
              </w:rPr>
              <w:t xml:space="preserve"> </w:t>
            </w:r>
            <w:r w:rsidR="00657416" w:rsidRPr="00657416">
              <w:rPr>
                <w:rFonts w:hAnsiTheme="minorHAnsi" w:cstheme="minorHAnsi"/>
                <w:sz w:val="20"/>
                <w:szCs w:val="20"/>
              </w:rPr>
              <w:t>platelet dense granule secretion</w:t>
            </w:r>
            <w:r w:rsidRPr="00657416">
              <w:rPr>
                <w:rFonts w:hAnsiTheme="minorHAnsi" w:cstheme="minorHAnsi"/>
                <w:sz w:val="20"/>
                <w:szCs w:val="20"/>
              </w:rPr>
              <w:t xml:space="preserve"> </w:t>
            </w:r>
          </w:p>
        </w:tc>
        <w:tc>
          <w:tcPr>
            <w:tcW w:w="2262" w:type="dxa"/>
          </w:tcPr>
          <w:p w14:paraId="15B043A7" w14:textId="330F89F1" w:rsidR="001E0B94" w:rsidRPr="000776B6" w:rsidRDefault="001E0B94" w:rsidP="00032143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33948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melanosomes, Golgi, TGN and multivesicular endosomes </w:t>
            </w:r>
          </w:p>
        </w:tc>
        <w:tc>
          <w:tcPr>
            <w:tcW w:w="1559" w:type="dxa"/>
          </w:tcPr>
          <w:p w14:paraId="33D051D6" w14:textId="77777777" w:rsidR="001E0B94" w:rsidRPr="002F35A9" w:rsidRDefault="001E0B94" w:rsidP="00032143">
            <w:pPr>
              <w:rPr>
                <w:rFonts w:hAnsiTheme="minorHAnsi" w:cstheme="minorHAnsi"/>
                <w:sz w:val="20"/>
                <w:szCs w:val="20"/>
              </w:rPr>
            </w:pPr>
            <w:r w:rsidRPr="002E2079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F35A9">
              <w:rPr>
                <w:rFonts w:hAnsiTheme="minorHAnsi" w:cstheme="minorHAnsi"/>
                <w:sz w:val="20"/>
                <w:szCs w:val="20"/>
              </w:rPr>
              <w:t>: viable</w:t>
            </w:r>
          </w:p>
          <w:p w14:paraId="6EDC1772" w14:textId="29E48C50" w:rsidR="001E0B94" w:rsidRPr="002F35A9" w:rsidRDefault="001E0B94" w:rsidP="00032143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4903" w:type="dxa"/>
          </w:tcPr>
          <w:p w14:paraId="1C259E9D" w14:textId="7FC38DA1" w:rsidR="00EB1617" w:rsidRPr="00C577BB" w:rsidRDefault="00EB1617" w:rsidP="00EB1617">
            <w:pPr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Function</w:t>
            </w:r>
          </w:p>
          <w:p w14:paraId="261B4A37" w14:textId="20CA2857" w:rsidR="001E0B94" w:rsidRPr="00C577BB" w:rsidRDefault="00EB1617" w:rsidP="00EB1617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DaGVuPC9BdXRob3I+PFllYXI+MjAwMjwvWWVhcj48UmVj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</w:fldData>
              </w:fldChar>
            </w:r>
            <w:r w:rsidR="0095439B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DaGVuPC9BdXRob3I+PFllYXI+MjAwMjwvWWVhcj48UmVj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</w:fldData>
              </w:fldChar>
            </w:r>
            <w:r w:rsidR="0095439B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95439B">
              <w:rPr>
                <w:rFonts w:hAnsiTheme="minorHAnsi" w:cstheme="minorHAnsi"/>
                <w:sz w:val="20"/>
                <w:szCs w:val="20"/>
              </w:rPr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95439B"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Chen et al., 2002; Ostrowski et al., 2010; Tolmachova et al., 2007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7FFAEC67" w14:textId="5B771EF3" w:rsidR="00EB1617" w:rsidRDefault="00EB1617" w:rsidP="00EB1617">
            <w:pPr>
              <w:rPr>
                <w:rFonts w:hAnsiTheme="minorHAnsi" w:cstheme="minorHAnsi"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Subcellular localization</w:t>
            </w:r>
          </w:p>
          <w:p w14:paraId="723650DC" w14:textId="77777777" w:rsidR="00EB1617" w:rsidRDefault="00EB1617" w:rsidP="00EB1617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DaGVuPC9BdXRob3I+PFllYXI+MjAwMjwvWWVhcj48UmVj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</w:fldData>
              </w:fldChar>
            </w:r>
            <w:r w:rsidR="00123DED"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DaGVuPC9BdXRob3I+PFllYXI+MjAwMjwvWWVhcj48UmVj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</w:fldData>
              </w:fldChar>
            </w:r>
            <w:r w:rsidR="00123DED"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 w:rsidR="00123DED">
              <w:rPr>
                <w:rFonts w:hAnsiTheme="minorHAnsi" w:cstheme="minorHAnsi"/>
                <w:sz w:val="20"/>
                <w:szCs w:val="20"/>
              </w:rPr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123DED">
              <w:rPr>
                <w:rFonts w:hAnsiTheme="minorHAnsi" w:cstheme="minorHAnsi"/>
                <w:noProof/>
                <w:sz w:val="20"/>
                <w:szCs w:val="20"/>
              </w:rPr>
              <w:t>(Chen et al., 2002; Ostrowski et al., 2010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65746256" w14:textId="77777777" w:rsidR="00657416" w:rsidRDefault="00657416" w:rsidP="00EB1617">
            <w:pPr>
              <w:rPr>
                <w:rFonts w:hAnsiTheme="minorHAnsi" w:cstheme="minorHAnsi"/>
                <w:b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Viability</w:t>
            </w:r>
          </w:p>
          <w:p w14:paraId="14ACEC0C" w14:textId="0A706BAD" w:rsidR="00657416" w:rsidRPr="00657416" w:rsidRDefault="00657416" w:rsidP="00EB1617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begin"/>
            </w:r>
            <w:r w:rsidR="0095439B">
              <w:rPr>
                <w:rFonts w:hAnsiTheme="minorHAnsi" w:cstheme="minorHAnsi"/>
                <w:sz w:val="20"/>
                <w:szCs w:val="20"/>
              </w:rPr>
              <w:instrText xml:space="preserve"> ADDIN EN.CITE &lt;EndNote&gt;&lt;Cite&gt;&lt;Author&gt;Tolmachova&lt;/Author&gt;&lt;Year&gt;2007&lt;/Year&gt;&lt;RecNum&gt;388&lt;/RecNum&gt;&lt;DisplayText&gt;(Tolmachova et al., 2007)&lt;/DisplayText&gt;&lt;record&gt;&lt;rec-number&gt;388&lt;/rec-number&gt;&lt;foreign-keys&gt;&lt;key app="EN" db-id="e9t0f9vxyzfpvlefz2k5rrsupwvfa5eava90" timestamp="1611835825"&gt;388&lt;/key&gt;&lt;/foreign-keys&gt;&lt;ref-type name="Journal Article"&gt;17&lt;/ref-type&gt;&lt;contributors&gt;&lt;authors&gt;&lt;author&gt;Tolmachova, T.&lt;/author&gt;&lt;author&gt;Abrink, M.&lt;/author&gt;&lt;author&gt;Futter, C. E.&lt;/author&gt;&lt;author&gt;Authi, K. S.&lt;/author&gt;&lt;author&gt;Seabra, M. C.&lt;/author&gt;&lt;/authors&gt;&lt;/contributors&gt;&lt;auth-address&gt;Molecular and Cellular Medicine, National Heart and Lung Institute, Imperial College London, London SW7 2AZ, United Kingdom.&lt;/auth-address&gt;&lt;titles&gt;&lt;title&gt;Rab27b regulates number and secretion of platelet dense granules&lt;/title&gt;&lt;secondary-title&gt;Proc Natl Acad Sci U S A&lt;/secondary-title&gt;&lt;/titles&gt;&lt;periodical&gt;&lt;full-title&gt;Proc Natl Acad Sci U S A&lt;/full-title&gt;&lt;/periodical&gt;&lt;pages&gt;5872-7&lt;/pages&gt;&lt;volume&gt;104&lt;/volume&gt;&lt;number&gt;14&lt;/number&gt;&lt;edition&gt;2007/03/27&lt;/edition&gt;&lt;keywords&gt;&lt;keyword&gt;Animals&lt;/keyword&gt;&lt;keyword&gt;Blood Platelets/chemistry/*ultrastructure&lt;/keyword&gt;&lt;keyword&gt;Cytoplasmic Granules/chemistry/drug effects/*ultrastructure&lt;/keyword&gt;&lt;keyword&gt;Mice&lt;/keyword&gt;&lt;keyword&gt;Mice, Knockout&lt;/keyword&gt;&lt;keyword&gt;P-Selectin/analysis&lt;/keyword&gt;&lt;keyword&gt;Platelet Aggregation/genetics/physiology&lt;/keyword&gt;&lt;keyword&gt;Platelet Count&lt;/keyword&gt;&lt;keyword&gt;Serotonin/analysis/metabolism&lt;/keyword&gt;&lt;keyword&gt;rab GTP-Binding Proteins/genetics/pharmacology/*physiology&lt;/keyword&gt;&lt;/keywords&gt;&lt;dates&gt;&lt;year&gt;2007&lt;/year&gt;&lt;pub-dates&gt;&lt;date&gt;Apr 3&lt;/date&gt;&lt;/pub-dates&gt;&lt;/dates&gt;&lt;isbn&gt;0027-8424 (Print)&amp;#xD;0027-8424 (Linking)&lt;/isbn&gt;&lt;accession-num&gt;17384153&lt;/accession-num&gt;&lt;urls&gt;&lt;related-urls&gt;&lt;url&gt;https://www.ncbi.nlm.nih.gov/pubmed/17384153&lt;/url&gt;&lt;/related-urls&gt;&lt;/urls&gt;&lt;custom2&gt;PMC1831675&lt;/custom2&gt;&lt;electronic-resource-num&gt;10.1073/pnas.0609879104&lt;/electronic-resource-num&gt;&lt;/record&gt;&lt;/Cite&gt;&lt;/EndNote&gt;</w:instrTex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95439B">
              <w:rPr>
                <w:rFonts w:hAnsiTheme="minorHAnsi" w:cstheme="minorHAnsi"/>
                <w:noProof/>
                <w:sz w:val="20"/>
                <w:szCs w:val="20"/>
              </w:rPr>
              <w:t>(Tolmachova et al., 2007)</w: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C67B95" w:rsidRPr="00CF23DC" w14:paraId="1A6D123D" w14:textId="77777777" w:rsidTr="00C67B95">
        <w:trPr>
          <w:trHeight w:val="340"/>
        </w:trPr>
        <w:tc>
          <w:tcPr>
            <w:tcW w:w="1412" w:type="dxa"/>
          </w:tcPr>
          <w:p w14:paraId="3D0E1FA9" w14:textId="77777777" w:rsidR="00E8198F" w:rsidRDefault="00E8198F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559A2EEC" w14:textId="545ADE47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Rab28</w:t>
            </w:r>
          </w:p>
        </w:tc>
        <w:tc>
          <w:tcPr>
            <w:tcW w:w="1276" w:type="dxa"/>
          </w:tcPr>
          <w:p w14:paraId="3F28FD66" w14:textId="77777777" w:rsidR="00E8198F" w:rsidRDefault="00E8198F" w:rsidP="00E8198F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</w:p>
          <w:p w14:paraId="1706F777" w14:textId="5B03E304" w:rsidR="001E0B94" w:rsidRPr="002F35A9" w:rsidRDefault="001E0B94" w:rsidP="00E8198F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1701" w:type="dxa"/>
          </w:tcPr>
          <w:p w14:paraId="218734DE" w14:textId="77777777" w:rsidR="00E8198F" w:rsidRDefault="00E8198F" w:rsidP="00E8198F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</w:p>
          <w:p w14:paraId="01506102" w14:textId="61E17660" w:rsidR="001E0B94" w:rsidRPr="002F35A9" w:rsidRDefault="001E0B94" w:rsidP="00E8198F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2275" w:type="dxa"/>
          </w:tcPr>
          <w:p w14:paraId="2A01E84A" w14:textId="74632908" w:rsidR="001E0B94" w:rsidRPr="00C261A9" w:rsidRDefault="001E0B94" w:rsidP="00032143">
            <w:pPr>
              <w:rPr>
                <w:rFonts w:hAnsiTheme="minorHAnsi" w:cstheme="minorHAnsi"/>
                <w:b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E0246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 w:rsidRPr="00C261A9">
              <w:rPr>
                <w:rFonts w:hAnsiTheme="minorHAnsi" w:cstheme="minorHAnsi"/>
                <w:sz w:val="20"/>
                <w:szCs w:val="20"/>
              </w:rPr>
              <w:t>phagocytosis</w:t>
            </w:r>
            <w:r>
              <w:rPr>
                <w:rFonts w:hAnsiTheme="minorHAnsi" w:cstheme="minorHAnsi"/>
                <w:sz w:val="20"/>
                <w:szCs w:val="20"/>
              </w:rPr>
              <w:t xml:space="preserve"> of outer cone segment (in murine retinal pigmented epithelium) </w:t>
            </w:r>
          </w:p>
        </w:tc>
        <w:tc>
          <w:tcPr>
            <w:tcW w:w="2262" w:type="dxa"/>
          </w:tcPr>
          <w:p w14:paraId="39B6EDAA" w14:textId="10316766" w:rsidR="001E0B94" w:rsidRPr="00EE3964" w:rsidRDefault="001E0B94" w:rsidP="00032143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33948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basal body and ciliary rootlet of photoreceptors </w:t>
            </w:r>
          </w:p>
        </w:tc>
        <w:tc>
          <w:tcPr>
            <w:tcW w:w="1559" w:type="dxa"/>
          </w:tcPr>
          <w:p w14:paraId="1AF3C66D" w14:textId="0FFECFFD" w:rsidR="001E0B94" w:rsidRPr="002F35A9" w:rsidRDefault="001E0B94" w:rsidP="00032143">
            <w:pPr>
              <w:rPr>
                <w:rFonts w:hAnsiTheme="minorHAnsi" w:cstheme="minorHAnsi"/>
                <w:sz w:val="20"/>
                <w:szCs w:val="20"/>
              </w:rPr>
            </w:pPr>
            <w:r w:rsidRPr="002E2079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F35A9">
              <w:rPr>
                <w:rFonts w:hAnsiTheme="minorHAnsi" w:cstheme="minorHAnsi"/>
                <w:sz w:val="20"/>
                <w:szCs w:val="20"/>
              </w:rPr>
              <w:t>: viable</w:t>
            </w:r>
          </w:p>
        </w:tc>
        <w:tc>
          <w:tcPr>
            <w:tcW w:w="4903" w:type="dxa"/>
          </w:tcPr>
          <w:p w14:paraId="22A078BF" w14:textId="03EB270C" w:rsidR="00866A7F" w:rsidRDefault="00866A7F" w:rsidP="00866A7F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Function</w:t>
            </w:r>
          </w:p>
          <w:p w14:paraId="3C3CDA98" w14:textId="77777777" w:rsidR="001E0B94" w:rsidRDefault="00866A7F" w:rsidP="00866A7F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ZaW5nPC9BdXRob3I+PFllYXI+MjAxODwvWWVhcj48UmVj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=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ZaW5nPC9BdXRob3I+PFllYXI+MjAxODwvWWVhcj48UmVj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=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>
              <w:rPr>
                <w:rFonts w:hAnsiTheme="minorHAnsi" w:cstheme="minorHAnsi"/>
                <w:noProof/>
                <w:sz w:val="20"/>
                <w:szCs w:val="20"/>
              </w:rPr>
              <w:t>(Ying et al., 2018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059AC7F9" w14:textId="6F45B7DF" w:rsidR="00866A7F" w:rsidRDefault="00866A7F" w:rsidP="00866A7F">
            <w:pPr>
              <w:rPr>
                <w:rFonts w:hAnsiTheme="minorHAnsi" w:cstheme="minorHAnsi"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Subcellular localization</w:t>
            </w:r>
          </w:p>
          <w:p w14:paraId="5FFB4F0D" w14:textId="77777777" w:rsidR="00866A7F" w:rsidRDefault="00866A7F" w:rsidP="00866A7F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Sb29zaW5nPC9BdXRob3I+PFllYXI+MjAxMzwvWWVhcj48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Sb29zaW5nPC9BdXRob3I+PFllYXI+MjAxMzwvWWVhcj48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>
              <w:rPr>
                <w:rFonts w:hAnsiTheme="minorHAnsi" w:cstheme="minorHAnsi"/>
                <w:noProof/>
                <w:sz w:val="20"/>
                <w:szCs w:val="20"/>
              </w:rPr>
              <w:t>(Roosing et al., 2013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21BA2DBD" w14:textId="77777777" w:rsidR="0063329C" w:rsidRDefault="0063329C" w:rsidP="00866A7F">
            <w:pPr>
              <w:rPr>
                <w:rFonts w:hAnsiTheme="minorHAnsi" w:cstheme="minorHAnsi"/>
                <w:b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Viability</w:t>
            </w:r>
          </w:p>
          <w:p w14:paraId="03A635DD" w14:textId="0E9974CC" w:rsidR="0063329C" w:rsidRPr="0063329C" w:rsidRDefault="0063329C" w:rsidP="00866A7F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ZaW5nPC9BdXRob3I+PFllYXI+MjAxODwvWWVhcj48UmVj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=
</w:fldData>
              </w:fldChar>
            </w:r>
            <w:r w:rsidR="0095439B"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ZaW5nPC9BdXRob3I+PFllYXI+MjAxODwvWWVhcj48UmVj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=
</w:fldData>
              </w:fldChar>
            </w:r>
            <w:r w:rsidR="0095439B"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 w:rsidR="0095439B">
              <w:rPr>
                <w:rFonts w:hAnsiTheme="minorHAnsi" w:cstheme="minorHAnsi"/>
                <w:sz w:val="20"/>
                <w:szCs w:val="20"/>
              </w:rPr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95439B">
              <w:rPr>
                <w:rFonts w:hAnsiTheme="minorHAnsi" w:cstheme="minorHAnsi"/>
                <w:sz w:val="20"/>
                <w:szCs w:val="20"/>
              </w:rPr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95439B">
              <w:rPr>
                <w:rFonts w:hAnsiTheme="minorHAnsi" w:cstheme="minorHAnsi"/>
                <w:noProof/>
                <w:sz w:val="20"/>
                <w:szCs w:val="20"/>
              </w:rPr>
              <w:t>(Ying et al., 2018)</w: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C67B95" w:rsidRPr="00CF23DC" w14:paraId="238DE6FA" w14:textId="77777777" w:rsidTr="00C67B95">
        <w:trPr>
          <w:trHeight w:val="340"/>
        </w:trPr>
        <w:tc>
          <w:tcPr>
            <w:tcW w:w="1412" w:type="dxa"/>
          </w:tcPr>
          <w:p w14:paraId="2BD700B3" w14:textId="77777777" w:rsidR="00E8198F" w:rsidRDefault="00E8198F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14658337" w14:textId="4A2295BB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Rab29</w:t>
            </w:r>
          </w:p>
        </w:tc>
        <w:tc>
          <w:tcPr>
            <w:tcW w:w="1276" w:type="dxa"/>
          </w:tcPr>
          <w:p w14:paraId="38164A06" w14:textId="77777777" w:rsidR="00E8198F" w:rsidRDefault="00E8198F" w:rsidP="00E8198F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</w:p>
          <w:p w14:paraId="15677FFE" w14:textId="71D94AC5" w:rsidR="001E0B94" w:rsidRPr="002F35A9" w:rsidRDefault="001E0B94" w:rsidP="00E8198F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1701" w:type="dxa"/>
          </w:tcPr>
          <w:p w14:paraId="3F065AE1" w14:textId="77777777" w:rsidR="00E8198F" w:rsidRDefault="00E8198F" w:rsidP="00E8198F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</w:p>
          <w:p w14:paraId="3EA5F0CA" w14:textId="228E0FF1" w:rsidR="001E0B94" w:rsidRPr="002F35A9" w:rsidRDefault="001E0B94" w:rsidP="00E8198F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2275" w:type="dxa"/>
          </w:tcPr>
          <w:p w14:paraId="791D0716" w14:textId="66DC187A" w:rsidR="001E0B94" w:rsidRPr="00807F2E" w:rsidRDefault="001E0B94" w:rsidP="00032143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E0246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maintenance of TGN, integrity retrograde traffic of Mannose-6-Phosphate receptor, lysosomal trafficking (Golgi-to-lysosome), master regulator of LRRK2 </w:t>
            </w:r>
          </w:p>
        </w:tc>
        <w:tc>
          <w:tcPr>
            <w:tcW w:w="2262" w:type="dxa"/>
          </w:tcPr>
          <w:p w14:paraId="554665EE" w14:textId="5120978C" w:rsidR="001E0B94" w:rsidRPr="00807F2E" w:rsidRDefault="001E0B94" w:rsidP="00032143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33948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TGN </w:t>
            </w:r>
          </w:p>
        </w:tc>
        <w:tc>
          <w:tcPr>
            <w:tcW w:w="1559" w:type="dxa"/>
          </w:tcPr>
          <w:p w14:paraId="236EE415" w14:textId="23274817" w:rsidR="001E0B94" w:rsidRPr="002F35A9" w:rsidRDefault="001E0B94" w:rsidP="00032143">
            <w:pPr>
              <w:rPr>
                <w:rFonts w:hAnsiTheme="minorHAnsi" w:cstheme="minorHAnsi"/>
                <w:sz w:val="20"/>
                <w:szCs w:val="20"/>
              </w:rPr>
            </w:pPr>
            <w:r w:rsidRPr="002E2079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F35A9"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="00DA48CB">
              <w:rPr>
                <w:rFonts w:hAnsiTheme="minorHAnsi" w:cstheme="minorHAnsi"/>
                <w:sz w:val="20"/>
                <w:szCs w:val="20"/>
              </w:rPr>
              <w:t>viable</w:t>
            </w:r>
          </w:p>
        </w:tc>
        <w:tc>
          <w:tcPr>
            <w:tcW w:w="4903" w:type="dxa"/>
          </w:tcPr>
          <w:p w14:paraId="236F8B04" w14:textId="60ABCEE9" w:rsidR="00566083" w:rsidRPr="00C577BB" w:rsidRDefault="00566083" w:rsidP="00566083">
            <w:pPr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Function</w:t>
            </w:r>
          </w:p>
          <w:p w14:paraId="2EE2A3B9" w14:textId="21DC665F" w:rsidR="001E0B94" w:rsidRPr="00C577BB" w:rsidRDefault="00566083" w:rsidP="00566083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t>: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XYW5nPC9BdXRob3I+PFllYXI+MjAxNDwvWWVhcj48UmVj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XYW5nPC9BdXRob3I+PFllYXI+MjAxNDwvWWVhcj48UmVj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123DED">
              <w:rPr>
                <w:rFonts w:hAnsiTheme="minorHAnsi" w:cstheme="minorHAnsi"/>
                <w:sz w:val="20"/>
                <w:szCs w:val="20"/>
              </w:rPr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123DED"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MacLeod et al., 2013; Purlyte et al., 2018; Wang et al., 2014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47AFB584" w14:textId="3A2DA5E0" w:rsidR="00FB40A3" w:rsidRDefault="00FB40A3" w:rsidP="00FB40A3">
            <w:pPr>
              <w:rPr>
                <w:rFonts w:hAnsiTheme="minorHAnsi" w:cstheme="minorHAnsi"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Subcellular localization</w:t>
            </w:r>
          </w:p>
          <w:p w14:paraId="2B16ED0E" w14:textId="77777777" w:rsidR="00FB40A3" w:rsidRDefault="00FB40A3" w:rsidP="00FB40A3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XYW5nPC9BdXRob3I+PFllYXI+MjAxNDwvWWVhcj48UmVj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XYW5nPC9BdXRob3I+PFllYXI+MjAxNDwvWWVhcj48UmVj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>
              <w:rPr>
                <w:rFonts w:hAnsiTheme="minorHAnsi" w:cstheme="minorHAnsi"/>
                <w:noProof/>
                <w:sz w:val="20"/>
                <w:szCs w:val="20"/>
              </w:rPr>
              <w:t>(Wang et al., 2014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1A5932A8" w14:textId="77777777" w:rsidR="00DA48CB" w:rsidRDefault="00DA48CB" w:rsidP="00FB40A3">
            <w:pPr>
              <w:rPr>
                <w:rFonts w:hAnsiTheme="minorHAnsi" w:cstheme="minorHAnsi"/>
                <w:b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Viability</w:t>
            </w:r>
          </w:p>
          <w:p w14:paraId="7F135417" w14:textId="03FDE94B" w:rsidR="00DA48CB" w:rsidRPr="00DA48CB" w:rsidRDefault="00DA48CB" w:rsidP="00FB40A3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LdXdhaGFyYTwvQXV0aG9yPjxZZWFyPjIwMTY8L1llYXI+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</w:fldData>
              </w:fldChar>
            </w:r>
            <w:r w:rsidR="0095439B"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LdXdhaGFyYTwvQXV0aG9yPjxZZWFyPjIwMTY8L1llYXI+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</w:fldData>
              </w:fldChar>
            </w:r>
            <w:r w:rsidR="0095439B"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 w:rsidR="0095439B">
              <w:rPr>
                <w:rFonts w:hAnsiTheme="minorHAnsi" w:cstheme="minorHAnsi"/>
                <w:sz w:val="20"/>
                <w:szCs w:val="20"/>
              </w:rPr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95439B">
              <w:rPr>
                <w:rFonts w:hAnsiTheme="minorHAnsi" w:cstheme="minorHAnsi"/>
                <w:sz w:val="20"/>
                <w:szCs w:val="20"/>
              </w:rPr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95439B">
              <w:rPr>
                <w:rFonts w:hAnsiTheme="minorHAnsi" w:cstheme="minorHAnsi"/>
                <w:noProof/>
                <w:sz w:val="20"/>
                <w:szCs w:val="20"/>
              </w:rPr>
              <w:t>(Kuwahara et al., 2016)</w: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C67B95" w:rsidRPr="009F0A37" w14:paraId="6D45BC4C" w14:textId="77777777" w:rsidTr="00C67B95">
        <w:trPr>
          <w:trHeight w:val="340"/>
        </w:trPr>
        <w:tc>
          <w:tcPr>
            <w:tcW w:w="1412" w:type="dxa"/>
          </w:tcPr>
          <w:p w14:paraId="00A9EC73" w14:textId="77777777" w:rsidR="00E8198F" w:rsidRDefault="00E8198F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4D11CBFC" w14:textId="72429DBA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Rab30</w:t>
            </w:r>
          </w:p>
        </w:tc>
        <w:tc>
          <w:tcPr>
            <w:tcW w:w="1276" w:type="dxa"/>
          </w:tcPr>
          <w:p w14:paraId="59F577B0" w14:textId="77777777" w:rsidR="00E8198F" w:rsidRDefault="00E8198F" w:rsidP="00E8198F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</w:p>
          <w:p w14:paraId="3ECB6647" w14:textId="5C26DCE7" w:rsidR="001E0B94" w:rsidRPr="002F35A9" w:rsidRDefault="001E0B94" w:rsidP="00E8198F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1701" w:type="dxa"/>
          </w:tcPr>
          <w:p w14:paraId="714AC2FA" w14:textId="77777777" w:rsidR="00E8198F" w:rsidRDefault="00E8198F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1C1F8291" w14:textId="11E09F45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DmRab30</w:t>
            </w:r>
          </w:p>
        </w:tc>
        <w:tc>
          <w:tcPr>
            <w:tcW w:w="2275" w:type="dxa"/>
          </w:tcPr>
          <w:p w14:paraId="6F54BB42" w14:textId="1ED4E683" w:rsidR="001E0B94" w:rsidRDefault="001E0B94" w:rsidP="00032143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E0246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sz w:val="20"/>
                <w:szCs w:val="20"/>
              </w:rPr>
              <w:t xml:space="preserve"> structural integrity of Golgi apparatus </w:t>
            </w:r>
          </w:p>
          <w:p w14:paraId="3A4684E8" w14:textId="77777777" w:rsidR="001E0B94" w:rsidRDefault="001E0B94" w:rsidP="00032143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1A9F2684" w14:textId="179EDDE8" w:rsidR="001E0B94" w:rsidRPr="0082525B" w:rsidRDefault="001E0B94" w:rsidP="00032143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2E0246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embryonic and adult morphogenesis (JNK-dependent dorsal closure, embryonic head involution, thorax closure) </w:t>
            </w:r>
          </w:p>
        </w:tc>
        <w:tc>
          <w:tcPr>
            <w:tcW w:w="2262" w:type="dxa"/>
          </w:tcPr>
          <w:p w14:paraId="1C5E8D4D" w14:textId="3CBF1965" w:rsidR="001E0B94" w:rsidRPr="00C577BB" w:rsidRDefault="001E0B94" w:rsidP="00032143">
            <w:pPr>
              <w:rPr>
                <w:rFonts w:hAnsiTheme="minorHAnsi" w:cstheme="minorHAnsi"/>
                <w:sz w:val="20"/>
                <w:szCs w:val="20"/>
                <w:lang w:val="de-DE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de-DE"/>
              </w:rPr>
              <w:t>M</w:t>
            </w:r>
            <w:r w:rsidRPr="00C577BB">
              <w:rPr>
                <w:rFonts w:hAnsiTheme="minorHAnsi" w:cstheme="minorHAnsi"/>
                <w:sz w:val="20"/>
                <w:szCs w:val="20"/>
                <w:lang w:val="de-DE"/>
              </w:rPr>
              <w:t>:</w:t>
            </w:r>
            <w:r w:rsidRPr="00C577BB">
              <w:rPr>
                <w:rFonts w:hAnsiTheme="minorHAnsi" w:cstheme="minorHAnsi"/>
                <w:b/>
                <w:sz w:val="20"/>
                <w:szCs w:val="20"/>
                <w:lang w:val="de-DE"/>
              </w:rPr>
              <w:t xml:space="preserve"> </w:t>
            </w:r>
            <w:r w:rsidRPr="00C577BB">
              <w:rPr>
                <w:rFonts w:hAnsiTheme="minorHAnsi" w:cstheme="minorHAnsi"/>
                <w:sz w:val="20"/>
                <w:szCs w:val="20"/>
                <w:lang w:val="de-DE"/>
              </w:rPr>
              <w:t xml:space="preserve">Golgi </w:t>
            </w:r>
          </w:p>
          <w:p w14:paraId="529AD399" w14:textId="77777777" w:rsidR="001E0B94" w:rsidRPr="00C577BB" w:rsidRDefault="001E0B94" w:rsidP="00032143">
            <w:pPr>
              <w:rPr>
                <w:rFonts w:hAnsiTheme="minorHAnsi" w:cstheme="minorHAnsi"/>
                <w:sz w:val="20"/>
                <w:szCs w:val="20"/>
                <w:lang w:val="de-DE"/>
              </w:rPr>
            </w:pPr>
          </w:p>
          <w:p w14:paraId="79AA7FAC" w14:textId="14CB4B83" w:rsidR="001E0B94" w:rsidRPr="00C577BB" w:rsidRDefault="001E0B94" w:rsidP="00032143">
            <w:pPr>
              <w:rPr>
                <w:rFonts w:hAnsiTheme="minorHAnsi" w:cstheme="minorHAnsi"/>
                <w:b/>
                <w:sz w:val="20"/>
                <w:szCs w:val="20"/>
                <w:lang w:val="de-DE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de-DE"/>
              </w:rPr>
              <w:t>Dm</w:t>
            </w:r>
            <w:r w:rsidRPr="00C577BB">
              <w:rPr>
                <w:rFonts w:hAnsiTheme="minorHAnsi" w:cstheme="minorHAnsi"/>
                <w:sz w:val="20"/>
                <w:szCs w:val="20"/>
                <w:lang w:val="de-DE"/>
              </w:rPr>
              <w:t>:</w:t>
            </w:r>
            <w:r w:rsidRPr="00C577BB">
              <w:rPr>
                <w:rFonts w:hAnsiTheme="minorHAnsi" w:cstheme="minorHAnsi"/>
                <w:b/>
                <w:sz w:val="20"/>
                <w:szCs w:val="20"/>
                <w:lang w:val="de-DE"/>
              </w:rPr>
              <w:t xml:space="preserve"> </w:t>
            </w:r>
            <w:r w:rsidRPr="00C577BB">
              <w:rPr>
                <w:rFonts w:hAnsiTheme="minorHAnsi" w:cstheme="minorHAnsi"/>
                <w:sz w:val="20"/>
                <w:szCs w:val="20"/>
                <w:lang w:val="de-DE"/>
              </w:rPr>
              <w:t xml:space="preserve">Golgi, endosomes, trans-Golgi </w:t>
            </w:r>
          </w:p>
        </w:tc>
        <w:tc>
          <w:tcPr>
            <w:tcW w:w="1559" w:type="dxa"/>
          </w:tcPr>
          <w:p w14:paraId="776D1649" w14:textId="4CA0E81E" w:rsidR="001E0B94" w:rsidRPr="002F35A9" w:rsidRDefault="001E0B94" w:rsidP="00032143">
            <w:pPr>
              <w:rPr>
                <w:rFonts w:hAnsiTheme="minorHAnsi" w:cstheme="minorHAnsi"/>
                <w:sz w:val="20"/>
                <w:szCs w:val="20"/>
              </w:rPr>
            </w:pPr>
            <w:r w:rsidRPr="002E2079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F35A9"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="00FE4026">
              <w:rPr>
                <w:rFonts w:hAnsiTheme="minorHAnsi" w:cstheme="minorHAnsi"/>
                <w:sz w:val="20"/>
                <w:szCs w:val="20"/>
              </w:rPr>
              <w:t>no KO model</w:t>
            </w:r>
          </w:p>
          <w:p w14:paraId="17620B7E" w14:textId="1CE2B740" w:rsidR="001E0B94" w:rsidRPr="002F35A9" w:rsidRDefault="001E0B94" w:rsidP="00032143">
            <w:pPr>
              <w:rPr>
                <w:rFonts w:hAnsiTheme="minorHAnsi" w:cstheme="minorHAnsi"/>
                <w:sz w:val="20"/>
                <w:szCs w:val="20"/>
              </w:rPr>
            </w:pPr>
            <w:r w:rsidRPr="002E2079"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2F35A9">
              <w:rPr>
                <w:rFonts w:hAnsiTheme="minorHAnsi" w:cstheme="minorHAnsi"/>
                <w:sz w:val="20"/>
                <w:szCs w:val="20"/>
              </w:rPr>
              <w:t xml:space="preserve">: viable </w:t>
            </w:r>
          </w:p>
        </w:tc>
        <w:tc>
          <w:tcPr>
            <w:tcW w:w="4903" w:type="dxa"/>
          </w:tcPr>
          <w:p w14:paraId="6A2DDCE5" w14:textId="04414511" w:rsidR="00850B16" w:rsidRPr="00C577BB" w:rsidRDefault="00850B16" w:rsidP="00850B16">
            <w:pPr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Function</w:t>
            </w:r>
          </w:p>
          <w:p w14:paraId="6F1E1EC4" w14:textId="77777777" w:rsidR="001E0B94" w:rsidRPr="00C577BB" w:rsidRDefault="00850B16" w:rsidP="00850B16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t>: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LZWxseTwvQXV0aG9yPjxZZWFyPjIwMTI8L1llYXI+PFJl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LZWxseTwvQXV0aG9yPjxZZWFyPjIwMTI8L1llYXI+PFJl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Kelly et al., 2012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799DC3A8" w14:textId="77777777" w:rsidR="00850B16" w:rsidRDefault="00850B16" w:rsidP="00850B16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/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 &lt;EndNote&gt;&lt;Cite&gt;&lt;Author&gt;Thomas&lt;/Author&gt;&lt;Year&gt;2009&lt;/Year&gt;&lt;RecNum&gt;74&lt;/RecNum&gt;&lt;DisplayText&gt;(Thomas et al., 2009)&lt;/DisplayText&gt;&lt;record&gt;&lt;rec-number&gt;74&lt;/rec-number&gt;&lt;foreign-keys&gt;&lt;key app="EN" db-id="e9t0f9vxyzfpvlefz2k5rrsupwvfa5eava90" timestamp="1605972192"&gt;74&lt;/key&gt;&lt;/foreign-keys&gt;&lt;ref-type name="Journal Article"&gt;17&lt;/ref-type&gt;&lt;contributors&gt;&lt;authors&gt;&lt;author&gt;Thomas, C.&lt;/author&gt;&lt;author&gt;Rousset, R.&lt;/author&gt;&lt;author&gt;Noselli, S.&lt;/author&gt;&lt;/authors&gt;&lt;/contributors&gt;&lt;auth-address&gt;Institute of Developmental Biology and Cancer, University of Nice, UMR CNRS, France.&lt;/auth-address&gt;&lt;titles&gt;&lt;title&gt;JNK signalling influences intracellular trafficking during Drosophila morphogenesis through regulation of the novel target gene Rab30&lt;/title&gt;&lt;secondary-title&gt;Dev Biol&lt;/secondary-title&gt;&lt;/titles&gt;&lt;periodical&gt;&lt;full-title&gt;Dev Biol&lt;/full-title&gt;&lt;/periodical&gt;&lt;pages&gt;250-60&lt;/pages&gt;&lt;volume&gt;331&lt;/volume&gt;&lt;number&gt;2&lt;/number&gt;&lt;edition&gt;2009/05/12&lt;/edition&gt;&lt;keywords&gt;&lt;keyword&gt;Animals&lt;/keyword&gt;&lt;keyword&gt;Biological Transport&lt;/keyword&gt;&lt;keyword&gt;Body Patterning&lt;/keyword&gt;&lt;keyword&gt;Drosophila/*embryology/metabolism&lt;/keyword&gt;&lt;keyword&gt;Drosophila Proteins/*physiology&lt;/keyword&gt;&lt;keyword&gt;Golgi Apparatus/metabolism&lt;/keyword&gt;&lt;keyword&gt;Head/embryology/*physiology&lt;/keyword&gt;&lt;keyword&gt;JNK Mitogen-Activated Protein Kinases/*physiology&lt;/keyword&gt;&lt;keyword&gt;Monomeric GTP-Binding Proteins/*physiology&lt;/keyword&gt;&lt;keyword&gt;Morphogenesis&lt;/keyword&gt;&lt;keyword&gt;Signal Transduction&lt;/keyword&gt;&lt;keyword&gt;Up-Regulation/physiology&lt;/keyword&gt;&lt;keyword&gt;rab GTP-Binding Proteins/*physiology&lt;/keyword&gt;&lt;/keywords&gt;&lt;dates&gt;&lt;year&gt;2009&lt;/year&gt;&lt;pub-dates&gt;&lt;date&gt;Jul 15&lt;/date&gt;&lt;/pub-dates&gt;&lt;/dates&gt;&lt;isbn&gt;1095-564X (Electronic)&amp;#xD;0012-1606 (Linking)&lt;/isbn&gt;&lt;accession-num&gt;19427848&lt;/accession-num&gt;&lt;urls&gt;&lt;related-urls&gt;&lt;url&gt;https://www.ncbi.nlm.nih.gov/pubmed/19427848&lt;/url&gt;&lt;/related-urls&gt;&lt;/urls&gt;&lt;electronic-resource-num&gt;10.1016/j.ydbio.2009.05.001&lt;/electronic-resource-num&gt;&lt;/record&gt;&lt;/Cite&gt;&lt;/EndNote&gt;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>
              <w:rPr>
                <w:rFonts w:hAnsiTheme="minorHAnsi" w:cstheme="minorHAnsi"/>
                <w:noProof/>
                <w:sz w:val="20"/>
                <w:szCs w:val="20"/>
              </w:rPr>
              <w:t>(Thomas et al., 2009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3467F2DA" w14:textId="5703439D" w:rsidR="00850B16" w:rsidRDefault="00850B16" w:rsidP="00850B16">
            <w:pPr>
              <w:rPr>
                <w:rFonts w:hAnsiTheme="minorHAnsi" w:cstheme="minorHAnsi"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Subcellular localization</w:t>
            </w:r>
          </w:p>
          <w:p w14:paraId="793FB538" w14:textId="77777777" w:rsidR="00850B16" w:rsidRPr="00C577BB" w:rsidRDefault="00850B16" w:rsidP="00850B16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t>: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LZWxseTwvQXV0aG9yPjxZZWFyPjIwMTI8L1llYXI+PFJl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LZWxseTwvQXV0aG9yPjxZZWFyPjIwMTI8L1llYXI+PFJl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Kelly et al., 2012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7FE0C72B" w14:textId="19B126CD" w:rsidR="00850B16" w:rsidRPr="00C577BB" w:rsidRDefault="00850B16" w:rsidP="00850B16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nl-NL"/>
              </w:rPr>
              <w:t>Dm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TaW5rYTwvQXV0aG9yPjxZZWFyPjIwMDg8L1llYXI+PFJl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TaW5rYTwvQXV0aG9yPjxZZWFyPjIwMDg8L1llYXI+PFJl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123DED">
              <w:rPr>
                <w:rFonts w:hAnsiTheme="minorHAnsi" w:cstheme="minorHAnsi"/>
                <w:sz w:val="20"/>
                <w:szCs w:val="20"/>
              </w:rPr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123DED"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Gillingham et al., 2014; Sinka et al., 2008; Thomas et al., 2009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C67B95" w:rsidRPr="00CF23DC" w14:paraId="1DF76FC7" w14:textId="77777777" w:rsidTr="00C67B95">
        <w:trPr>
          <w:trHeight w:val="340"/>
        </w:trPr>
        <w:tc>
          <w:tcPr>
            <w:tcW w:w="1412" w:type="dxa"/>
          </w:tcPr>
          <w:p w14:paraId="01BDE310" w14:textId="77777777" w:rsidR="00E8198F" w:rsidRPr="00C577BB" w:rsidRDefault="00E8198F" w:rsidP="00381E5A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</w:p>
          <w:p w14:paraId="65EC8535" w14:textId="24EF0C76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Rab31 (Rab22b)</w:t>
            </w:r>
          </w:p>
        </w:tc>
        <w:tc>
          <w:tcPr>
            <w:tcW w:w="1276" w:type="dxa"/>
          </w:tcPr>
          <w:p w14:paraId="392D9662" w14:textId="77777777" w:rsidR="00E8198F" w:rsidRDefault="00E8198F" w:rsidP="00E8198F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</w:p>
          <w:p w14:paraId="3DBF1EF1" w14:textId="0C191454" w:rsidR="001E0B94" w:rsidRPr="002F35A9" w:rsidRDefault="001E0B94" w:rsidP="00E8198F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1701" w:type="dxa"/>
          </w:tcPr>
          <w:p w14:paraId="6F0E211C" w14:textId="77777777" w:rsidR="00E8198F" w:rsidRDefault="00E8198F" w:rsidP="00E8198F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</w:p>
          <w:p w14:paraId="6812D179" w14:textId="38FD78C0" w:rsidR="001E0B94" w:rsidRPr="002F35A9" w:rsidRDefault="001E0B94" w:rsidP="00E8198F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2275" w:type="dxa"/>
          </w:tcPr>
          <w:p w14:paraId="0B28905D" w14:textId="2CEE0DF3" w:rsidR="001E0B94" w:rsidRPr="002F35A9" w:rsidRDefault="001E0B94" w:rsidP="00672B70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E0246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transport of mannose 6-phosphate receptors from TGN to endosomes, TGN organization </w:t>
            </w:r>
          </w:p>
        </w:tc>
        <w:tc>
          <w:tcPr>
            <w:tcW w:w="2262" w:type="dxa"/>
          </w:tcPr>
          <w:p w14:paraId="60D49B99" w14:textId="5665BD07" w:rsidR="001E0B94" w:rsidRPr="002F35A9" w:rsidRDefault="001E0B94" w:rsidP="00672B70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33948"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t xml:space="preserve">early and late endosomes, TGN </w:t>
            </w:r>
          </w:p>
        </w:tc>
        <w:tc>
          <w:tcPr>
            <w:tcW w:w="1559" w:type="dxa"/>
          </w:tcPr>
          <w:p w14:paraId="17F8363C" w14:textId="7D883E43" w:rsidR="001E0B94" w:rsidRPr="002F35A9" w:rsidRDefault="001E0B94" w:rsidP="00672B70">
            <w:pPr>
              <w:rPr>
                <w:rFonts w:hAnsiTheme="minorHAnsi" w:cstheme="minorHAnsi"/>
                <w:sz w:val="20"/>
                <w:szCs w:val="20"/>
              </w:rPr>
            </w:pPr>
            <w:r w:rsidRPr="002E2079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F35A9">
              <w:rPr>
                <w:rFonts w:hAnsiTheme="minorHAnsi" w:cstheme="minorHAnsi"/>
                <w:sz w:val="20"/>
                <w:szCs w:val="20"/>
              </w:rPr>
              <w:t>: viable</w:t>
            </w:r>
          </w:p>
        </w:tc>
        <w:tc>
          <w:tcPr>
            <w:tcW w:w="4903" w:type="dxa"/>
          </w:tcPr>
          <w:p w14:paraId="77C7EFF8" w14:textId="6C8AF1FD" w:rsidR="00864A43" w:rsidRPr="00C577BB" w:rsidRDefault="00864A43" w:rsidP="00864A43">
            <w:pPr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Function</w:t>
            </w:r>
          </w:p>
          <w:p w14:paraId="24DD1509" w14:textId="77777777" w:rsidR="001E0B94" w:rsidRPr="00C577BB" w:rsidRDefault="00864A43" w:rsidP="00864A43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Sb2RyaWd1ZXotR2FiaW48L0F1dGhvcj48WWVhcj4yMDA5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Sb2RyaWd1ZXotR2FiaW48L0F1dGhvcj48WWVhcj4yMDA5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Rodriguez-Gabin et al., 2009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507CCBF1" w14:textId="2972674E" w:rsidR="00864A43" w:rsidRDefault="00864A43" w:rsidP="00864A43">
            <w:pPr>
              <w:rPr>
                <w:rFonts w:hAnsiTheme="minorHAnsi" w:cstheme="minorHAnsi"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Subcellular localization</w:t>
            </w:r>
          </w:p>
          <w:p w14:paraId="2DC7A56A" w14:textId="77777777" w:rsidR="00864A43" w:rsidRPr="00F955B9" w:rsidRDefault="00864A43" w:rsidP="00864A43">
            <w:pPr>
              <w:rPr>
                <w:rFonts w:hAnsiTheme="minorHAnsi" w:cstheme="minorHAnsi"/>
                <w:sz w:val="20"/>
                <w:szCs w:val="20"/>
                <w:lang w:val="de-DE"/>
              </w:rPr>
            </w:pPr>
            <w:r w:rsidRPr="00F955B9">
              <w:rPr>
                <w:rFonts w:hAnsiTheme="minorHAnsi" w:cstheme="minorHAnsi"/>
                <w:b/>
                <w:bCs/>
                <w:sz w:val="20"/>
                <w:szCs w:val="20"/>
                <w:lang w:val="de-DE"/>
              </w:rPr>
              <w:t>M</w:t>
            </w:r>
            <w:r w:rsidRPr="00F955B9">
              <w:rPr>
                <w:rFonts w:hAnsiTheme="minorHAnsi" w:cstheme="minorHAnsi"/>
                <w:bCs/>
                <w:sz w:val="20"/>
                <w:szCs w:val="20"/>
                <w:lang w:val="de-DE"/>
              </w:rPr>
              <w:t>:</w:t>
            </w:r>
            <w:r w:rsidRPr="00F955B9">
              <w:rPr>
                <w:rFonts w:hAnsiTheme="minorHAnsi" w:cstheme="minorHAnsi"/>
                <w:sz w:val="20"/>
                <w:szCs w:val="20"/>
                <w:lang w:val="de-DE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Sb2RyaWd1ZXotR2FiaW48L0F1dGhvcj48WWVhcj4yMDAx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</w:fldData>
              </w:fldChar>
            </w:r>
            <w:r w:rsidRPr="00F955B9">
              <w:rPr>
                <w:rFonts w:hAnsiTheme="minorHAnsi" w:cstheme="minorHAnsi"/>
                <w:sz w:val="20"/>
                <w:szCs w:val="20"/>
                <w:lang w:val="de-DE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Sb2RyaWd1ZXotR2FiaW48L0F1dGhvcj48WWVhcj4yMDAx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</w:fldData>
              </w:fldChar>
            </w:r>
            <w:r w:rsidRPr="00F955B9">
              <w:rPr>
                <w:rFonts w:hAnsiTheme="minorHAnsi" w:cstheme="minorHAnsi"/>
                <w:sz w:val="20"/>
                <w:szCs w:val="20"/>
                <w:lang w:val="de-DE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F955B9">
              <w:rPr>
                <w:rFonts w:hAnsiTheme="minorHAnsi" w:cstheme="minorHAnsi"/>
                <w:noProof/>
                <w:sz w:val="20"/>
                <w:szCs w:val="20"/>
                <w:lang w:val="de-DE"/>
              </w:rPr>
              <w:t>(Ng et al., 2007; Rodriguez-Gabin et al., 2001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5F21AEC5" w14:textId="77777777" w:rsidR="00050433" w:rsidRDefault="00050433" w:rsidP="00050433">
            <w:pPr>
              <w:rPr>
                <w:rFonts w:hAnsiTheme="minorHAnsi" w:cstheme="minorHAnsi"/>
                <w:b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Viability</w:t>
            </w:r>
          </w:p>
          <w:p w14:paraId="34FB0B90" w14:textId="2A3A9E8C" w:rsidR="00050433" w:rsidRPr="00864A43" w:rsidRDefault="00050433" w:rsidP="00050433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Pr="004D0BB8">
              <w:rPr>
                <w:rFonts w:hAnsiTheme="minorHAnsi" w:cstheme="minorHAnsi"/>
                <w:bCs/>
                <w:sz w:val="20"/>
                <w:szCs w:val="20"/>
              </w:rPr>
              <w:t>International Mouse Phenotyping Consortium</w:t>
            </w:r>
          </w:p>
        </w:tc>
      </w:tr>
      <w:tr w:rsidR="00C67B95" w:rsidRPr="00CF23DC" w14:paraId="3E6D9188" w14:textId="77777777" w:rsidTr="00C67B95">
        <w:trPr>
          <w:trHeight w:val="340"/>
        </w:trPr>
        <w:tc>
          <w:tcPr>
            <w:tcW w:w="1412" w:type="dxa"/>
          </w:tcPr>
          <w:p w14:paraId="17C4A666" w14:textId="77777777" w:rsidR="00E8198F" w:rsidRDefault="00E8198F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7705909A" w14:textId="6CBC8845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Rab32a</w:t>
            </w:r>
          </w:p>
        </w:tc>
        <w:tc>
          <w:tcPr>
            <w:tcW w:w="1276" w:type="dxa"/>
          </w:tcPr>
          <w:p w14:paraId="4E20CFA5" w14:textId="77777777" w:rsidR="00E8198F" w:rsidRDefault="00E8198F" w:rsidP="00E8198F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</w:p>
          <w:p w14:paraId="2B8966D9" w14:textId="6E304DAD" w:rsidR="001E0B94" w:rsidRPr="002F35A9" w:rsidRDefault="001E0B94" w:rsidP="00E8198F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1701" w:type="dxa"/>
            <w:vMerge w:val="restart"/>
          </w:tcPr>
          <w:p w14:paraId="0FF618C7" w14:textId="77777777" w:rsidR="00E8198F" w:rsidRDefault="00E8198F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25AB2D12" w14:textId="5BCAD910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lastRenderedPageBreak/>
              <w:t>DmRab32</w:t>
            </w:r>
            <w:r>
              <w:rPr>
                <w:rFonts w:hAnsiTheme="minorHAnsi" w:cstheme="minorHAnsi"/>
                <w:sz w:val="20"/>
                <w:szCs w:val="20"/>
              </w:rPr>
              <w:t xml:space="preserve"> (lightoid)</w:t>
            </w:r>
          </w:p>
          <w:p w14:paraId="513B52E5" w14:textId="6BB30578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2275" w:type="dxa"/>
          </w:tcPr>
          <w:p w14:paraId="0D9DAF32" w14:textId="6F2FC55F" w:rsidR="001E0B94" w:rsidRDefault="001E0B94" w:rsidP="00672B70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lastRenderedPageBreak/>
              <w:t>M</w:t>
            </w:r>
            <w:r w:rsidRPr="002E0246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intracellular sorting of Tyrp-1 and tyrosinase, </w:t>
            </w:r>
            <w:r>
              <w:rPr>
                <w:rFonts w:hAnsiTheme="minorHAnsi" w:cstheme="minorHAnsi"/>
                <w:sz w:val="20"/>
                <w:szCs w:val="20"/>
              </w:rPr>
              <w:lastRenderedPageBreak/>
              <w:t xml:space="preserve">sorting of melanogenic enzymes from TGN to melanosomes, synchronization of mitochondrial fission </w:t>
            </w:r>
          </w:p>
          <w:p w14:paraId="1FC4F698" w14:textId="77777777" w:rsidR="001E0B94" w:rsidRDefault="001E0B94" w:rsidP="00672B70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101EA07C" w14:textId="7DA498B1" w:rsidR="001E0B94" w:rsidRPr="00BC7B9D" w:rsidRDefault="001E0B94" w:rsidP="00672B70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2E0246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 w:rsidRPr="00BC7B9D">
              <w:rPr>
                <w:rFonts w:hAnsiTheme="minorHAnsi" w:cstheme="minorHAnsi"/>
                <w:sz w:val="20"/>
                <w:szCs w:val="20"/>
              </w:rPr>
              <w:t>eye pigment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granule biosynthesis, maintenance of lipid droplet size, regulation of lipid storage, regulation of autophagy </w:t>
            </w:r>
          </w:p>
        </w:tc>
        <w:tc>
          <w:tcPr>
            <w:tcW w:w="2262" w:type="dxa"/>
          </w:tcPr>
          <w:p w14:paraId="259665C4" w14:textId="0B8D1100" w:rsidR="001E0B94" w:rsidRDefault="001E0B94" w:rsidP="00672B70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lastRenderedPageBreak/>
              <w:t>M</w:t>
            </w:r>
            <w:r w:rsidRPr="00833914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sz w:val="20"/>
                <w:szCs w:val="20"/>
              </w:rPr>
              <w:t xml:space="preserve"> mature melanosomes, </w:t>
            </w:r>
            <w:r>
              <w:rPr>
                <w:rFonts w:hAnsiTheme="minorHAnsi" w:cstheme="minorHAnsi"/>
                <w:sz w:val="20"/>
                <w:szCs w:val="20"/>
              </w:rPr>
              <w:lastRenderedPageBreak/>
              <w:t xml:space="preserve">perinuclear (Tyrp-1 containing) vesicles, mitochondria </w:t>
            </w:r>
          </w:p>
          <w:p w14:paraId="23C981F2" w14:textId="77777777" w:rsidR="001E0B94" w:rsidRDefault="001E0B94" w:rsidP="00672B70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6A75CE39" w14:textId="31334976" w:rsidR="001E0B94" w:rsidRPr="00BC7B9D" w:rsidRDefault="001E0B94" w:rsidP="00672B70">
            <w:pPr>
              <w:rPr>
                <w:rFonts w:hAnsiTheme="minorHAnsi" w:cstheme="minorHAnsi"/>
                <w:b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833914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 w:rsidRPr="00BC7B9D">
              <w:rPr>
                <w:rFonts w:hAnsiTheme="minorHAnsi" w:cstheme="minorHAnsi"/>
                <w:sz w:val="20"/>
                <w:szCs w:val="20"/>
              </w:rPr>
              <w:t>lysosomes</w:t>
            </w:r>
            <w:r>
              <w:rPr>
                <w:rFonts w:hAnsiTheme="minorHAnsi" w:cstheme="minorHAnsi"/>
                <w:sz w:val="20"/>
                <w:szCs w:val="20"/>
              </w:rPr>
              <w:t xml:space="preserve"> and autophagosomes </w:t>
            </w:r>
          </w:p>
        </w:tc>
        <w:tc>
          <w:tcPr>
            <w:tcW w:w="1559" w:type="dxa"/>
          </w:tcPr>
          <w:p w14:paraId="5B87E927" w14:textId="209F13B6" w:rsidR="001E0B94" w:rsidRPr="002F35A9" w:rsidRDefault="001E0B94" w:rsidP="00672B70">
            <w:pPr>
              <w:rPr>
                <w:rFonts w:hAnsiTheme="minorHAnsi" w:cstheme="minorHAnsi"/>
                <w:sz w:val="20"/>
                <w:szCs w:val="20"/>
              </w:rPr>
            </w:pPr>
            <w:r w:rsidRPr="002E2079">
              <w:rPr>
                <w:rFonts w:hAnsiTheme="minorHAnsi" w:cstheme="minorHAnsi"/>
                <w:b/>
                <w:sz w:val="20"/>
                <w:szCs w:val="20"/>
              </w:rPr>
              <w:lastRenderedPageBreak/>
              <w:t>M</w:t>
            </w:r>
            <w:r w:rsidRPr="002F35A9"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="00645DB6">
              <w:rPr>
                <w:rFonts w:hAnsiTheme="minorHAnsi" w:cstheme="minorHAnsi"/>
                <w:sz w:val="20"/>
                <w:szCs w:val="20"/>
              </w:rPr>
              <w:t>(</w:t>
            </w:r>
            <w:r w:rsidRPr="002F35A9">
              <w:rPr>
                <w:rFonts w:hAnsiTheme="minorHAnsi" w:cstheme="minorHAnsi"/>
                <w:sz w:val="20"/>
                <w:szCs w:val="20"/>
              </w:rPr>
              <w:t>sub</w:t>
            </w:r>
            <w:r w:rsidR="00645DB6">
              <w:rPr>
                <w:rFonts w:hAnsiTheme="minorHAnsi" w:cstheme="minorHAnsi"/>
                <w:sz w:val="20"/>
                <w:szCs w:val="20"/>
              </w:rPr>
              <w:t>)</w:t>
            </w:r>
            <w:r w:rsidRPr="002F35A9">
              <w:rPr>
                <w:rFonts w:hAnsiTheme="minorHAnsi" w:cstheme="minorHAnsi"/>
                <w:sz w:val="20"/>
                <w:szCs w:val="20"/>
              </w:rPr>
              <w:t xml:space="preserve">viable </w:t>
            </w:r>
          </w:p>
          <w:p w14:paraId="0A269241" w14:textId="05B2A95C" w:rsidR="001E0B94" w:rsidRPr="002F35A9" w:rsidRDefault="001E0B94" w:rsidP="00672B70">
            <w:pPr>
              <w:rPr>
                <w:rFonts w:hAnsiTheme="minorHAnsi" w:cstheme="minorHAnsi"/>
                <w:sz w:val="20"/>
                <w:szCs w:val="20"/>
              </w:rPr>
            </w:pPr>
            <w:r w:rsidRPr="002E2079"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2F35A9">
              <w:rPr>
                <w:rFonts w:hAnsiTheme="minorHAnsi" w:cstheme="minorHAnsi"/>
                <w:sz w:val="20"/>
                <w:szCs w:val="20"/>
              </w:rPr>
              <w:t xml:space="preserve">: viable </w:t>
            </w:r>
          </w:p>
        </w:tc>
        <w:tc>
          <w:tcPr>
            <w:tcW w:w="4903" w:type="dxa"/>
          </w:tcPr>
          <w:p w14:paraId="5F41B5DA" w14:textId="24F1E07F" w:rsidR="0020349D" w:rsidRPr="00C577BB" w:rsidRDefault="0020349D" w:rsidP="0020349D">
            <w:pPr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Function</w:t>
            </w:r>
          </w:p>
          <w:p w14:paraId="2F353ED4" w14:textId="74C1C431" w:rsidR="001E0B94" w:rsidRPr="00C577BB" w:rsidRDefault="0020349D" w:rsidP="0020349D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XYXNtZWllcjwvQXV0aG9yPjxZZWFyPjIwMDY8L1llYXI+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XYXNtZWllcjwvQXV0aG9yPjxZZWFyPjIwMDY8L1llYXI+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123DED">
              <w:rPr>
                <w:rFonts w:hAnsiTheme="minorHAnsi" w:cstheme="minorHAnsi"/>
                <w:sz w:val="20"/>
                <w:szCs w:val="20"/>
              </w:rPr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123DED"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Alto et al., 2002; Wasmeier et al., 2006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25B666A8" w14:textId="5CA67148" w:rsidR="000A077B" w:rsidRPr="00C577BB" w:rsidRDefault="000A077B" w:rsidP="0020349D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nl-NL"/>
              </w:rPr>
              <w:lastRenderedPageBreak/>
              <w:t>Dm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NYTwvQXV0aG9yPjxZZWFyPjIwMDQ8L1llYXI+PFJlY051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NYTwvQXV0aG9yPjxZZWFyPjIwMDQ8L1llYXI+PFJlY051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123DED">
              <w:rPr>
                <w:rFonts w:hAnsiTheme="minorHAnsi" w:cstheme="minorHAnsi"/>
                <w:sz w:val="20"/>
                <w:szCs w:val="20"/>
              </w:rPr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123DED"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Ma et al., 2004; Wang et al., 2012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618CF360" w14:textId="6E3E34B6" w:rsidR="00E520CD" w:rsidRPr="00C577BB" w:rsidRDefault="00E520CD" w:rsidP="00E520CD">
            <w:pPr>
              <w:rPr>
                <w:rFonts w:hAnsiTheme="minorHAnsi" w:cstheme="minorHAnsi"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Subcellular localization</w:t>
            </w:r>
          </w:p>
          <w:p w14:paraId="3317E453" w14:textId="77777777" w:rsidR="00E520CD" w:rsidRPr="00C577BB" w:rsidRDefault="00E520CD" w:rsidP="00E520CD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t>: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Db2hlbi1Tb2xhbDwvQXV0aG9yPjxZZWFyPjIwMDM8L1ll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Db2hlbi1Tb2xhbDwvQXV0aG9yPjxZZWFyPjIwMDM8L1ll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Alto et al., 2002; Cohen-Solal et al., 2003; Wasmeier et al., 2006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2538D647" w14:textId="77777777" w:rsidR="00E520CD" w:rsidRDefault="00E520CD" w:rsidP="00E520CD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/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 &lt;EndNote&gt;&lt;Cite&gt;&lt;Author&gt;Wang&lt;/Author&gt;&lt;Year&gt;2012&lt;/Year&gt;&lt;RecNum&gt;44&lt;/RecNum&gt;&lt;DisplayText&gt;(Wang et al., 2012)&lt;/DisplayText&gt;&lt;record&gt;&lt;rec-number&gt;44&lt;/rec-number&gt;&lt;foreign-keys&gt;&lt;key app="EN" db-id="e9t0f9vxyzfpvlefz2k5rrsupwvfa5eava90" timestamp="1497803949"&gt;44&lt;/key&gt;&lt;/foreign-keys&gt;&lt;ref-type name="Journal Article"&gt;17&lt;/ref-type&gt;&lt;contributors&gt;&lt;authors&gt;&lt;author&gt;Wang, C.&lt;/author&gt;&lt;author&gt;Liu, Z.&lt;/author&gt;&lt;author&gt;Huang, X.&lt;/author&gt;&lt;/authors&gt;&lt;/contributors&gt;&lt;auth-address&gt;State Key Laboratory of Molecular Developmental Biology, Institute of Genetics and Developmental Biology, Chinese Academy of Sciences, Beijing, China.&lt;/auth-address&gt;&lt;titles&gt;&lt;title&gt;Rab32 is important for autophagy and lipid storage in Drosophila&lt;/title&gt;&lt;secondary-title&gt;PLoS One&lt;/secondary-title&gt;&lt;/titles&gt;&lt;periodical&gt;&lt;full-title&gt;PLoS One&lt;/full-title&gt;&lt;/periodical&gt;&lt;pages&gt;e32086&lt;/pages&gt;&lt;volume&gt;7&lt;/volume&gt;&lt;number&gt;2&lt;/number&gt;&lt;keywords&gt;&lt;keyword&gt;Adipose Tissue&lt;/keyword&gt;&lt;keyword&gt;Animals&lt;/keyword&gt;&lt;keyword&gt;*Autophagy&lt;/keyword&gt;&lt;keyword&gt;Drosophila&lt;/keyword&gt;&lt;keyword&gt;Drosophila Proteins/*physiology&lt;/keyword&gt;&lt;keyword&gt;Larva&lt;/keyword&gt;&lt;keyword&gt;*Lipid Metabolism&lt;/keyword&gt;&lt;keyword&gt;Lipids&lt;/keyword&gt;&lt;keyword&gt;Mutation&lt;/keyword&gt;&lt;keyword&gt;rab GTP-Binding Proteins/*physiology&lt;/keyword&gt;&lt;/keywords&gt;&lt;dates&gt;&lt;year&gt;2012&lt;/year&gt;&lt;/dates&gt;&lt;isbn&gt;1932-6203 (Electronic)&amp;#xD;1932-6203 (Linking)&lt;/isbn&gt;&lt;accession-num&gt;22348149&lt;/accession-num&gt;&lt;urls&gt;&lt;related-urls&gt;&lt;url&gt;https://www.ncbi.nlm.nih.gov/pubmed/22348149&lt;/url&gt;&lt;/related-urls&gt;&lt;/urls&gt;&lt;custom2&gt;PMC3279429&lt;/custom2&gt;&lt;electronic-resource-num&gt;10.1371/journal.pone.0032086&lt;/electronic-resource-num&gt;&lt;/record&gt;&lt;/Cite&gt;&lt;/EndNote&gt;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>
              <w:rPr>
                <w:rFonts w:hAnsiTheme="minorHAnsi" w:cstheme="minorHAnsi"/>
                <w:noProof/>
                <w:sz w:val="20"/>
                <w:szCs w:val="20"/>
              </w:rPr>
              <w:t>(Wang et al., 2012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5FA89B64" w14:textId="11C3EE28" w:rsidR="00E520CD" w:rsidRDefault="00E520CD" w:rsidP="00E520CD">
            <w:pPr>
              <w:rPr>
                <w:rFonts w:hAnsiTheme="minorHAnsi" w:cstheme="minorHAnsi"/>
                <w:b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Viability</w:t>
            </w:r>
          </w:p>
          <w:p w14:paraId="2494417C" w14:textId="3476E17B" w:rsidR="00645DB6" w:rsidRPr="00645DB6" w:rsidRDefault="00645DB6" w:rsidP="00E520CD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EaWNraW5zb248L0F1dGhvcj48WWVhcj4yMDE2PC9ZZWFy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</w:fldData>
              </w:fldChar>
            </w:r>
            <w:r w:rsidR="0095439B"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EaWNraW5zb248L0F1dGhvcj48WWVhcj4yMDE2PC9ZZWFy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</w:fldData>
              </w:fldChar>
            </w:r>
            <w:r w:rsidR="0095439B"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 w:rsidR="0095439B">
              <w:rPr>
                <w:rFonts w:hAnsiTheme="minorHAnsi" w:cstheme="minorHAnsi"/>
                <w:sz w:val="20"/>
                <w:szCs w:val="20"/>
              </w:rPr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95439B">
              <w:rPr>
                <w:rFonts w:hAnsiTheme="minorHAnsi" w:cstheme="minorHAnsi"/>
                <w:sz w:val="20"/>
                <w:szCs w:val="20"/>
              </w:rPr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95439B">
              <w:rPr>
                <w:rFonts w:hAnsiTheme="minorHAnsi" w:cstheme="minorHAnsi"/>
                <w:noProof/>
                <w:sz w:val="20"/>
                <w:szCs w:val="20"/>
              </w:rPr>
              <w:t>(Aguilar et al., 2019; Dickinson et al., 2016)</w: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6BE800A4" w14:textId="3217D935" w:rsidR="00E520CD" w:rsidRPr="00E520CD" w:rsidRDefault="00E520CD" w:rsidP="00E520CD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/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 &lt;EndNote&gt;&lt;Cite&gt;&lt;Author&gt;Ma&lt;/Author&gt;&lt;Year&gt;2004&lt;/Year&gt;&lt;RecNum&gt;76&lt;/RecNum&gt;&lt;DisplayText&gt;(Ma et al., 2004)&lt;/DisplayText&gt;&lt;record&gt;&lt;rec-number&gt;76&lt;/rec-number&gt;&lt;foreign-keys&gt;&lt;key app="EN" db-id="e9t0f9vxyzfpvlefz2k5rrsupwvfa5eava90" timestamp="1605972806"&gt;76&lt;/key&gt;&lt;/foreign-keys&gt;&lt;ref-type name="Journal Article"&gt;17&lt;/ref-type&gt;&lt;contributors&gt;&lt;authors&gt;&lt;author&gt;Ma, J.&lt;/author&gt;&lt;author&gt;Plesken, H.&lt;/author&gt;&lt;author&gt;Treisman, J. E.&lt;/author&gt;&lt;author&gt;Edelman-Novemsky, I.&lt;/author&gt;&lt;author&gt;Ren, M.&lt;/author&gt;&lt;/authors&gt;&lt;/contributors&gt;&lt;auth-address&gt;Department of Cell Biology, New York University School of Medicine, New York, NY 10016, USA.&lt;/auth-address&gt;&lt;titles&gt;&lt;title&gt;Lightoid and Claret: a rab GTPase and its putative guanine nucleotide exchange factor in biogenesis of Drosophila eye pigment granules&lt;/title&gt;&lt;secondary-title&gt;Proc Natl Acad Sci U S A&lt;/secondary-title&gt;&lt;/titles&gt;&lt;periodical&gt;&lt;full-title&gt;Proc Natl Acad Sci U S A&lt;/full-title&gt;&lt;/periodical&gt;&lt;pages&gt;11652-7&lt;/pages&gt;&lt;volume&gt;101&lt;/volume&gt;&lt;number&gt;32&lt;/number&gt;&lt;edition&gt;2004/08/04&lt;/edition&gt;&lt;keywords&gt;&lt;keyword&gt;Animals&lt;/keyword&gt;&lt;keyword&gt;Binding Sites&lt;/keyword&gt;&lt;keyword&gt;Cell Cycle Proteins&lt;/keyword&gt;&lt;keyword&gt;Cytoplasmic Vesicles/*chemistry&lt;/keyword&gt;&lt;keyword&gt;Drosophila Proteins/genetics/*physiology&lt;/keyword&gt;&lt;keyword&gt;Eye Proteins/genetics/physiology&lt;/keyword&gt;&lt;keyword&gt;GTP Phosphohydrolases&lt;/keyword&gt;&lt;keyword&gt;Guanine Nucleotide Exchange Factors/genetics/*physiology&lt;/keyword&gt;&lt;keyword&gt;Lysosomes/chemistry&lt;/keyword&gt;&lt;keyword&gt;Nuclear Proteins&lt;/keyword&gt;&lt;keyword&gt;Protein Binding&lt;/keyword&gt;&lt;keyword&gt;Retinal Pigments/*biosynthesis&lt;/keyword&gt;&lt;keyword&gt;rab GTP-Binding Proteins/genetics/*physiology&lt;/keyword&gt;&lt;/keywords&gt;&lt;dates&gt;&lt;year&gt;2004&lt;/year&gt;&lt;pub-dates&gt;&lt;date&gt;Aug 10&lt;/date&gt;&lt;/pub-dates&gt;&lt;/dates&gt;&lt;isbn&gt;0027-8424 (Print)&amp;#xD;0027-8424 (Linking)&lt;/isbn&gt;&lt;accession-num&gt;15289618&lt;/accession-num&gt;&lt;urls&gt;&lt;related-urls&gt;&lt;url&gt;https://www.ncbi.nlm.nih.gov/pubmed/15289618&lt;/url&gt;&lt;/related-urls&gt;&lt;/urls&gt;&lt;custom2&gt;PMC511034&lt;/custom2&gt;&lt;electronic-resource-num&gt;10.1073/pnas.0401926101&lt;/electronic-resource-num&gt;&lt;/record&gt;&lt;/Cite&gt;&lt;/EndNote&gt;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>
              <w:rPr>
                <w:rFonts w:hAnsiTheme="minorHAnsi" w:cstheme="minorHAnsi"/>
                <w:noProof/>
                <w:sz w:val="20"/>
                <w:szCs w:val="20"/>
              </w:rPr>
              <w:t>(Ma et al., 2004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C67B95" w:rsidRPr="00CF23DC" w14:paraId="39DD68FD" w14:textId="77777777" w:rsidTr="00C67B95">
        <w:trPr>
          <w:trHeight w:val="340"/>
        </w:trPr>
        <w:tc>
          <w:tcPr>
            <w:tcW w:w="1412" w:type="dxa"/>
          </w:tcPr>
          <w:p w14:paraId="42D7A8D0" w14:textId="77777777" w:rsidR="00E8198F" w:rsidRDefault="00E8198F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299A041F" w14:textId="28EA62A9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Rab32b (Rab38)</w:t>
            </w:r>
          </w:p>
        </w:tc>
        <w:tc>
          <w:tcPr>
            <w:tcW w:w="1276" w:type="dxa"/>
          </w:tcPr>
          <w:p w14:paraId="0D6F5761" w14:textId="77777777" w:rsidR="00E8198F" w:rsidRDefault="00E8198F" w:rsidP="00E8198F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</w:p>
          <w:p w14:paraId="149CD4C2" w14:textId="66740EF9" w:rsidR="001E0B94" w:rsidRPr="002F35A9" w:rsidRDefault="001E0B94" w:rsidP="00E8198F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1701" w:type="dxa"/>
            <w:vMerge/>
          </w:tcPr>
          <w:p w14:paraId="5F9AD27E" w14:textId="3E823EAC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2275" w:type="dxa"/>
          </w:tcPr>
          <w:p w14:paraId="401CFA0C" w14:textId="2DAF924D" w:rsidR="001E0B94" w:rsidRPr="000D749A" w:rsidRDefault="001E0B94" w:rsidP="00D40155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E0246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melanosome maturation, intracellular sorting of Tyrp-1 and tyrosinase, sorting of melanogenic enzymes from TGN to melanosomes </w:t>
            </w:r>
          </w:p>
        </w:tc>
        <w:tc>
          <w:tcPr>
            <w:tcW w:w="2262" w:type="dxa"/>
          </w:tcPr>
          <w:p w14:paraId="7C215231" w14:textId="26A96742" w:rsidR="001E0B94" w:rsidRDefault="001E0B94" w:rsidP="00672B70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833914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mature melanosomes, perinuclear (Tyrp-1 containing) vesicles, mitochondria </w:t>
            </w:r>
          </w:p>
          <w:p w14:paraId="34EC49D6" w14:textId="77777777" w:rsidR="001E0B94" w:rsidRDefault="001E0B94" w:rsidP="00672B70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611475DD" w14:textId="5F810083" w:rsidR="001E0B94" w:rsidRPr="000D749A" w:rsidRDefault="001E0B94" w:rsidP="00672B70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559" w:type="dxa"/>
          </w:tcPr>
          <w:p w14:paraId="6944E161" w14:textId="0D0D9F8D" w:rsidR="001E0B94" w:rsidRPr="002F35A9" w:rsidRDefault="001E0B94" w:rsidP="00672B70">
            <w:pPr>
              <w:rPr>
                <w:rFonts w:hAnsiTheme="minorHAnsi" w:cstheme="minorHAnsi"/>
                <w:sz w:val="20"/>
                <w:szCs w:val="20"/>
              </w:rPr>
            </w:pPr>
            <w:r w:rsidRPr="002E2079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F35A9"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="006F2656">
              <w:rPr>
                <w:rFonts w:hAnsiTheme="minorHAnsi" w:cstheme="minorHAnsi"/>
                <w:sz w:val="20"/>
                <w:szCs w:val="20"/>
              </w:rPr>
              <w:t>viable</w:t>
            </w:r>
          </w:p>
          <w:p w14:paraId="287462FE" w14:textId="72FD8192" w:rsidR="001E0B94" w:rsidRPr="002F35A9" w:rsidRDefault="001E0B94" w:rsidP="00672B70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4903" w:type="dxa"/>
          </w:tcPr>
          <w:p w14:paraId="4DC93660" w14:textId="3842B597" w:rsidR="00AC2CA6" w:rsidRDefault="00AC2CA6" w:rsidP="00AC2CA6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Function</w:t>
            </w:r>
            <w:r w:rsidR="00433BE1">
              <w:rPr>
                <w:rFonts w:hAnsiTheme="minorHAnsi" w:cstheme="minorHAnsi"/>
                <w:b/>
                <w:bCs/>
                <w:sz w:val="20"/>
                <w:szCs w:val="20"/>
              </w:rPr>
              <w:t xml:space="preserve"> and subcellular localization</w:t>
            </w:r>
          </w:p>
          <w:p w14:paraId="1AC68C29" w14:textId="5EAE9812" w:rsidR="001E0B94" w:rsidRDefault="00AC2CA6" w:rsidP="00AC2CA6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XYXNtZWllcjwvQXV0aG9yPjxZZWFyPjIwMDY8L1llYXI+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XYXNtZWllcjwvQXV0aG9yPjxZZWFyPjIwMDY8L1llYXI+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>
              <w:rPr>
                <w:rFonts w:hAnsiTheme="minorHAnsi" w:cstheme="minorHAnsi"/>
                <w:noProof/>
                <w:sz w:val="20"/>
                <w:szCs w:val="20"/>
              </w:rPr>
              <w:t>(Wasmeier et al., 2006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6B0CDF0D" w14:textId="08017B68" w:rsidR="006F2656" w:rsidRDefault="006F2656" w:rsidP="00AC2CA6">
            <w:pPr>
              <w:rPr>
                <w:rFonts w:hAnsiTheme="minorHAnsi" w:cstheme="minorHAnsi"/>
                <w:b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Viability</w:t>
            </w:r>
          </w:p>
          <w:p w14:paraId="3BE80645" w14:textId="20CC4D4B" w:rsidR="006F2656" w:rsidRPr="006F2656" w:rsidRDefault="006F2656" w:rsidP="00AC2CA6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BZ3VpbGFyPC9BdXRob3I+PFllYXI+MjAxOTwvWWVhcj48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</w:fldData>
              </w:fldChar>
            </w:r>
            <w:r w:rsidR="0095439B"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BZ3VpbGFyPC9BdXRob3I+PFllYXI+MjAxOTwvWWVhcj48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</w:fldData>
              </w:fldChar>
            </w:r>
            <w:r w:rsidR="0095439B"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 w:rsidR="0095439B">
              <w:rPr>
                <w:rFonts w:hAnsiTheme="minorHAnsi" w:cstheme="minorHAnsi"/>
                <w:sz w:val="20"/>
                <w:szCs w:val="20"/>
              </w:rPr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95439B">
              <w:rPr>
                <w:rFonts w:hAnsiTheme="minorHAnsi" w:cstheme="minorHAnsi"/>
                <w:sz w:val="20"/>
                <w:szCs w:val="20"/>
              </w:rPr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95439B">
              <w:rPr>
                <w:rFonts w:hAnsiTheme="minorHAnsi" w:cstheme="minorHAnsi"/>
                <w:noProof/>
                <w:sz w:val="20"/>
                <w:szCs w:val="20"/>
              </w:rPr>
              <w:t>(Aguilar et al., 2019)</w: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518A1892" w14:textId="5F7980B1" w:rsidR="00AC2CA6" w:rsidRPr="00EB68CF" w:rsidRDefault="00AC2CA6" w:rsidP="00AC2CA6">
            <w:pPr>
              <w:rPr>
                <w:rFonts w:hAnsiTheme="minorHAnsi" w:cstheme="minorHAnsi"/>
                <w:sz w:val="20"/>
                <w:szCs w:val="20"/>
              </w:rPr>
            </w:pPr>
          </w:p>
        </w:tc>
      </w:tr>
      <w:tr w:rsidR="00C67B95" w:rsidRPr="00CF23DC" w14:paraId="54E457A9" w14:textId="77777777" w:rsidTr="00C67B95">
        <w:trPr>
          <w:trHeight w:val="340"/>
        </w:trPr>
        <w:tc>
          <w:tcPr>
            <w:tcW w:w="1412" w:type="dxa"/>
          </w:tcPr>
          <w:p w14:paraId="26118ADF" w14:textId="77777777" w:rsidR="00E8198F" w:rsidRDefault="00E8198F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7ACD6DC5" w14:textId="0377CD74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Rab33a</w:t>
            </w:r>
            <w:r>
              <w:rPr>
                <w:rFonts w:hAnsiTheme="minorHAnsi" w:cstheme="minorHAnsi"/>
                <w:sz w:val="20"/>
                <w:szCs w:val="20"/>
              </w:rPr>
              <w:t xml:space="preserve"> </w:t>
            </w:r>
          </w:p>
        </w:tc>
        <w:tc>
          <w:tcPr>
            <w:tcW w:w="1276" w:type="dxa"/>
          </w:tcPr>
          <w:p w14:paraId="6C613F3D" w14:textId="77777777" w:rsidR="00E8198F" w:rsidRDefault="00E8198F" w:rsidP="00E8198F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</w:p>
          <w:p w14:paraId="35F90F69" w14:textId="1B42CA8D" w:rsidR="001E0B94" w:rsidRPr="002F35A9" w:rsidRDefault="001E0B94" w:rsidP="00E8198F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1701" w:type="dxa"/>
          </w:tcPr>
          <w:p w14:paraId="1D72CDF4" w14:textId="77777777" w:rsidR="00E8198F" w:rsidRDefault="00E8198F" w:rsidP="00E8198F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</w:p>
          <w:p w14:paraId="2ED0F7E7" w14:textId="69C3F3F4" w:rsidR="001E0B94" w:rsidRPr="002F35A9" w:rsidRDefault="001E0B94" w:rsidP="00E8198F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2275" w:type="dxa"/>
          </w:tcPr>
          <w:p w14:paraId="5E123D0E" w14:textId="5D779E0B" w:rsidR="001E0B94" w:rsidRPr="00B072A9" w:rsidRDefault="001E0B94" w:rsidP="00672B70">
            <w:pPr>
              <w:rPr>
                <w:rFonts w:hAnsiTheme="minorHAnsi" w:cstheme="minorHAnsi"/>
                <w:b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E0246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 w:rsidRPr="00D03569">
              <w:rPr>
                <w:rFonts w:hAnsiTheme="minorHAnsi" w:cstheme="minorHAnsi"/>
                <w:sz w:val="20"/>
                <w:szCs w:val="20"/>
              </w:rPr>
              <w:t>anterograde axo</w:t>
            </w:r>
            <w:r>
              <w:rPr>
                <w:rFonts w:hAnsiTheme="minorHAnsi" w:cstheme="minorHAnsi"/>
                <w:sz w:val="20"/>
                <w:szCs w:val="20"/>
              </w:rPr>
              <w:t xml:space="preserve">nal transport of post-Golgi synaptophysin-pos. vesicles </w:t>
            </w:r>
          </w:p>
        </w:tc>
        <w:tc>
          <w:tcPr>
            <w:tcW w:w="2262" w:type="dxa"/>
          </w:tcPr>
          <w:p w14:paraId="7091BDEB" w14:textId="4E6479ED" w:rsidR="001E0B94" w:rsidRPr="00B072A9" w:rsidRDefault="001E0B94" w:rsidP="00B072A9">
            <w:pPr>
              <w:rPr>
                <w:rFonts w:hAnsiTheme="minorHAnsi" w:cstheme="minorHAnsi"/>
                <w:sz w:val="20"/>
                <w:szCs w:val="20"/>
              </w:rPr>
            </w:pPr>
            <w:r w:rsidRPr="00B072A9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="004C5CC3" w:rsidRPr="004C5CC3">
              <w:rPr>
                <w:rFonts w:hAnsiTheme="minorHAnsi" w:cstheme="minorHAnsi"/>
                <w:sz w:val="20"/>
                <w:szCs w:val="20"/>
              </w:rPr>
              <w:t>:</w:t>
            </w:r>
            <w:r w:rsidR="004C5CC3"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 w:rsidRPr="00B072A9">
              <w:rPr>
                <w:rFonts w:hAnsiTheme="minorHAnsi" w:cstheme="minorHAnsi"/>
                <w:sz w:val="20"/>
                <w:szCs w:val="20"/>
              </w:rPr>
              <w:t>Golgi</w:t>
            </w:r>
            <w:r>
              <w:rPr>
                <w:rFonts w:hAnsiTheme="minorHAnsi" w:cstheme="minorHAnsi"/>
                <w:sz w:val="20"/>
                <w:szCs w:val="20"/>
              </w:rPr>
              <w:t xml:space="preserve">, synaptophysin-pos. vesicles </w:t>
            </w:r>
          </w:p>
        </w:tc>
        <w:tc>
          <w:tcPr>
            <w:tcW w:w="1559" w:type="dxa"/>
          </w:tcPr>
          <w:p w14:paraId="571E7431" w14:textId="68D288B7" w:rsidR="001E0B94" w:rsidRPr="002F35A9" w:rsidRDefault="001E0B94" w:rsidP="00672B70">
            <w:pPr>
              <w:rPr>
                <w:rFonts w:hAnsiTheme="minorHAnsi" w:cstheme="minorHAnsi"/>
                <w:sz w:val="20"/>
                <w:szCs w:val="20"/>
              </w:rPr>
            </w:pPr>
            <w:r w:rsidRPr="002E2079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F35A9"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="000751BF">
              <w:rPr>
                <w:rFonts w:hAnsiTheme="minorHAnsi" w:cstheme="minorHAnsi"/>
                <w:sz w:val="20"/>
                <w:szCs w:val="20"/>
              </w:rPr>
              <w:t>no KO model</w:t>
            </w:r>
          </w:p>
        </w:tc>
        <w:tc>
          <w:tcPr>
            <w:tcW w:w="4903" w:type="dxa"/>
          </w:tcPr>
          <w:p w14:paraId="4E497B77" w14:textId="723D4176" w:rsidR="008A3F02" w:rsidRDefault="008A3F02" w:rsidP="008A3F02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Function</w:t>
            </w:r>
            <w:r w:rsidR="00723435">
              <w:rPr>
                <w:rFonts w:hAnsiTheme="minorHAnsi" w:cstheme="minorHAnsi"/>
                <w:b/>
                <w:bCs/>
                <w:sz w:val="20"/>
                <w:szCs w:val="20"/>
              </w:rPr>
              <w:t xml:space="preserve"> and subcellular localization</w:t>
            </w:r>
          </w:p>
          <w:p w14:paraId="4BF045E4" w14:textId="77777777" w:rsidR="001E0B94" w:rsidRDefault="008A3F02" w:rsidP="008A3F02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/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 &lt;EndNote&gt;&lt;Cite&gt;&lt;Author&gt;Nakazawa&lt;/Author&gt;&lt;Year&gt;2012&lt;/Year&gt;&lt;RecNum&gt;294&lt;/RecNum&gt;&lt;DisplayText&gt;(Nakazawa et al., 2012)&lt;/DisplayText&gt;&lt;record&gt;&lt;rec-number&gt;294&lt;/rec-number&gt;&lt;foreign-keys&gt;&lt;key app="EN" db-id="e9t0f9vxyzfpvlefz2k5rrsupwvfa5eava90" timestamp="1607259793"&gt;294&lt;/key&gt;&lt;/foreign-keys&gt;&lt;ref-type name="Journal Article"&gt;17&lt;/ref-type&gt;&lt;contributors&gt;&lt;authors&gt;&lt;author&gt;Nakazawa, H.&lt;/author&gt;&lt;author&gt;Sada, T.&lt;/author&gt;&lt;author&gt;Toriyama, M.&lt;/author&gt;&lt;author&gt;Tago, K.&lt;/author&gt;&lt;author&gt;Sugiura, T.&lt;/author&gt;&lt;author&gt;Fukuda, M.&lt;/author&gt;&lt;author&gt;Inagaki, N.&lt;/author&gt;&lt;/authors&gt;&lt;/contributors&gt;&lt;auth-address&gt;Laboratorie of Neuronal Cell Morphogenesis, Nara Institute of Science and Technology, Ikoma, Nara 630-0192, Japan.&lt;/auth-address&gt;&lt;titles&gt;&lt;title&gt;Rab33a mediates anterograde vesicular transport for membrane exocytosis and axon outgrowth&lt;/title&gt;&lt;secondary-title&gt;J Neurosci&lt;/secondary-title&gt;&lt;/titles&gt;&lt;periodical&gt;&lt;full-title&gt;J Neurosci&lt;/full-title&gt;&lt;/periodical&gt;&lt;pages&gt;12712-25&lt;/pages&gt;&lt;volume&gt;32&lt;/volume&gt;&lt;number&gt;37&lt;/number&gt;&lt;edition&gt;2012/09/14&lt;/edition&gt;&lt;keywords&gt;&lt;keyword&gt;Animals&lt;/keyword&gt;&lt;keyword&gt;Axonal Transport/*physiology&lt;/keyword&gt;&lt;keyword&gt;Axons/*physiology/ultrastructure&lt;/keyword&gt;&lt;keyword&gt;Cell Enlargement&lt;/keyword&gt;&lt;keyword&gt;Cell Membrane/*physiology&lt;/keyword&gt;&lt;keyword&gt;Exocytosis/*physiology&lt;/keyword&gt;&lt;keyword&gt;Golgi Apparatus/physiology/ultrastructure&lt;/keyword&gt;&lt;keyword&gt;Hippocampus/cytology/*physiology&lt;/keyword&gt;&lt;keyword&gt;Neurons/cytology/physiology&lt;/keyword&gt;&lt;keyword&gt;Rats&lt;/keyword&gt;&lt;keyword&gt;Transport Vesicles/*physiology&lt;/keyword&gt;&lt;keyword&gt;rab GTP-Binding Proteins/*metabolism&lt;/keyword&gt;&lt;/keywords&gt;&lt;dates&gt;&lt;year&gt;2012&lt;/year&gt;&lt;pub-dates&gt;&lt;date&gt;Sep 12&lt;/date&gt;&lt;/pub-dates&gt;&lt;/dates&gt;&lt;isbn&gt;1529-2401 (Electronic)&amp;#xD;0270-6474 (Linking)&lt;/isbn&gt;&lt;accession-num&gt;22972995&lt;/accession-num&gt;&lt;urls&gt;&lt;related-urls&gt;&lt;url&gt;https://www.ncbi.nlm.nih.gov/pubmed/22972995&lt;/url&gt;&lt;/related-urls&gt;&lt;/urls&gt;&lt;custom2&gt;PMC6703789&lt;/custom2&gt;&lt;electronic-resource-num&gt;10.1523/JNEUROSCI.0989-12.2012&lt;/electronic-resource-num&gt;&lt;/record&gt;&lt;/Cite&gt;&lt;/EndNote&gt;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>
              <w:rPr>
                <w:rFonts w:hAnsiTheme="minorHAnsi" w:cstheme="minorHAnsi"/>
                <w:noProof/>
                <w:sz w:val="20"/>
                <w:szCs w:val="20"/>
              </w:rPr>
              <w:t>(Nakazawa et al., 2012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21C31AB5" w14:textId="4787E803" w:rsidR="008A3F02" w:rsidRPr="00EB68CF" w:rsidRDefault="008A3F02" w:rsidP="008A3F02">
            <w:pPr>
              <w:rPr>
                <w:rFonts w:hAnsiTheme="minorHAnsi" w:cstheme="minorHAnsi"/>
                <w:sz w:val="20"/>
                <w:szCs w:val="20"/>
              </w:rPr>
            </w:pPr>
          </w:p>
        </w:tc>
      </w:tr>
      <w:tr w:rsidR="00C67B95" w:rsidRPr="00CF23DC" w14:paraId="1AF2A3B0" w14:textId="77777777" w:rsidTr="00C67B95">
        <w:trPr>
          <w:trHeight w:val="340"/>
        </w:trPr>
        <w:tc>
          <w:tcPr>
            <w:tcW w:w="1412" w:type="dxa"/>
          </w:tcPr>
          <w:p w14:paraId="24097E66" w14:textId="77777777" w:rsidR="00E8198F" w:rsidRDefault="00E8198F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50D96EFD" w14:textId="0A095B8A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Rab33b</w:t>
            </w:r>
          </w:p>
        </w:tc>
        <w:tc>
          <w:tcPr>
            <w:tcW w:w="1276" w:type="dxa"/>
          </w:tcPr>
          <w:p w14:paraId="2433E3E7" w14:textId="77777777" w:rsidR="00E8198F" w:rsidRDefault="00E8198F" w:rsidP="00E8198F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</w:p>
          <w:p w14:paraId="4083C849" w14:textId="5853DC36" w:rsidR="001E0B94" w:rsidRPr="002F35A9" w:rsidRDefault="001E0B94" w:rsidP="00E8198F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1701" w:type="dxa"/>
          </w:tcPr>
          <w:p w14:paraId="1BFF6156" w14:textId="77777777" w:rsidR="00E8198F" w:rsidRDefault="00E8198F" w:rsidP="00E8198F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</w:p>
          <w:p w14:paraId="1AA77356" w14:textId="75BAD80D" w:rsidR="001E0B94" w:rsidRPr="002F35A9" w:rsidRDefault="001E0B94" w:rsidP="00E8198F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2275" w:type="dxa"/>
          </w:tcPr>
          <w:p w14:paraId="7DCE25CD" w14:textId="146CF3D8" w:rsidR="001E0B94" w:rsidRPr="00D03569" w:rsidRDefault="001E0B94" w:rsidP="00672B70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E0246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modulation of autophagosome formation, retrograde transport Golgi-to-ER </w:t>
            </w:r>
          </w:p>
        </w:tc>
        <w:tc>
          <w:tcPr>
            <w:tcW w:w="2262" w:type="dxa"/>
          </w:tcPr>
          <w:p w14:paraId="1ECD7B7F" w14:textId="30AC6126" w:rsidR="001E0B94" w:rsidRPr="002F35A9" w:rsidRDefault="001E0B94" w:rsidP="00672B70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4C5CC3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Golgi apparatus (esp. medial Golgi cisternae) </w:t>
            </w:r>
          </w:p>
        </w:tc>
        <w:tc>
          <w:tcPr>
            <w:tcW w:w="1559" w:type="dxa"/>
          </w:tcPr>
          <w:p w14:paraId="60BE35B2" w14:textId="664FBE57" w:rsidR="001E0B94" w:rsidRPr="002F35A9" w:rsidRDefault="001E0B94" w:rsidP="00672B70">
            <w:pPr>
              <w:rPr>
                <w:rFonts w:hAnsiTheme="minorHAnsi" w:cstheme="minorHAnsi"/>
                <w:sz w:val="20"/>
                <w:szCs w:val="20"/>
              </w:rPr>
            </w:pPr>
            <w:r w:rsidRPr="002E2079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F35A9">
              <w:rPr>
                <w:rFonts w:hAnsiTheme="minorHAnsi" w:cstheme="minorHAnsi"/>
                <w:sz w:val="20"/>
                <w:szCs w:val="20"/>
              </w:rPr>
              <w:t>: viable</w:t>
            </w:r>
          </w:p>
        </w:tc>
        <w:tc>
          <w:tcPr>
            <w:tcW w:w="4903" w:type="dxa"/>
          </w:tcPr>
          <w:p w14:paraId="4928ED0D" w14:textId="33054361" w:rsidR="0043334D" w:rsidRPr="00C577BB" w:rsidRDefault="0043334D" w:rsidP="0043334D">
            <w:pPr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Function</w:t>
            </w:r>
          </w:p>
          <w:p w14:paraId="5D791F98" w14:textId="44439AB1" w:rsidR="001E0B94" w:rsidRPr="00C577BB" w:rsidRDefault="0043334D" w:rsidP="0043334D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t>: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JdG9oPC9BdXRob3I+PFllYXI+MjAwODwvWWVhcj48UmVj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JdG9oPC9BdXRob3I+PFllYXI+MjAwODwvWWVhcj48UmVj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123DED">
              <w:rPr>
                <w:rFonts w:hAnsiTheme="minorHAnsi" w:cstheme="minorHAnsi"/>
                <w:sz w:val="20"/>
                <w:szCs w:val="20"/>
              </w:rPr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123DED"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Itoh et al., 2008; Valsdottir et al., 2001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0ABE034D" w14:textId="6BF6AF49" w:rsidR="00991700" w:rsidRDefault="00991700" w:rsidP="00991700">
            <w:pPr>
              <w:rPr>
                <w:rFonts w:hAnsiTheme="minorHAnsi" w:cstheme="minorHAnsi"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Subcellular localization</w:t>
            </w:r>
          </w:p>
          <w:p w14:paraId="2726ADB6" w14:textId="77777777" w:rsidR="00991700" w:rsidRDefault="00991700" w:rsidP="00991700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 w:rsidR="00E51754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E51754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aaGVuZzwvQXV0aG9yPjxZZWFyPjE5OTg8L1llYXI+PFJl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</w:fldData>
              </w:fldChar>
            </w:r>
            <w:r w:rsidR="00E51754"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 w:rsidR="00E51754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aaGVuZzwvQXV0aG9yPjxZZWFyPjE5OTg8L1llYXI+PFJl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</w:fldData>
              </w:fldChar>
            </w:r>
            <w:r w:rsidR="00E51754"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 w:rsidR="00E51754">
              <w:rPr>
                <w:rFonts w:hAnsiTheme="minorHAnsi" w:cstheme="minorHAnsi"/>
                <w:sz w:val="20"/>
                <w:szCs w:val="20"/>
              </w:rPr>
            </w:r>
            <w:r w:rsidR="00E51754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E51754">
              <w:rPr>
                <w:rFonts w:hAnsiTheme="minorHAnsi" w:cstheme="minorHAnsi"/>
                <w:sz w:val="20"/>
                <w:szCs w:val="20"/>
              </w:rPr>
            </w:r>
            <w:r w:rsidR="00E51754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E51754">
              <w:rPr>
                <w:rFonts w:hAnsiTheme="minorHAnsi" w:cstheme="minorHAnsi"/>
                <w:noProof/>
                <w:sz w:val="20"/>
                <w:szCs w:val="20"/>
              </w:rPr>
              <w:t>(Zheng et al., 1998)</w:t>
            </w:r>
            <w:r w:rsidR="00E51754"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69076D3C" w14:textId="77777777" w:rsidR="000751BF" w:rsidRDefault="000751BF" w:rsidP="000751BF">
            <w:pPr>
              <w:rPr>
                <w:rFonts w:hAnsiTheme="minorHAnsi" w:cstheme="minorHAnsi"/>
                <w:b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Viability</w:t>
            </w:r>
          </w:p>
          <w:p w14:paraId="2500636A" w14:textId="5CF67368" w:rsidR="000751BF" w:rsidRPr="00EB68CF" w:rsidRDefault="000751BF" w:rsidP="000751BF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Pr="004D0BB8">
              <w:rPr>
                <w:rFonts w:hAnsiTheme="minorHAnsi" w:cstheme="minorHAnsi"/>
                <w:bCs/>
                <w:sz w:val="20"/>
                <w:szCs w:val="20"/>
              </w:rPr>
              <w:t>International Mouse Phenotyping Consortium</w:t>
            </w:r>
          </w:p>
        </w:tc>
      </w:tr>
      <w:tr w:rsidR="00C67B95" w:rsidRPr="00CF23DC" w14:paraId="28424526" w14:textId="77777777" w:rsidTr="00C67B95">
        <w:trPr>
          <w:trHeight w:val="340"/>
        </w:trPr>
        <w:tc>
          <w:tcPr>
            <w:tcW w:w="1412" w:type="dxa"/>
          </w:tcPr>
          <w:p w14:paraId="15CC389B" w14:textId="77777777" w:rsidR="00E8198F" w:rsidRDefault="00E8198F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1C46E15D" w14:textId="08ED61C3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Rab34</w:t>
            </w:r>
          </w:p>
        </w:tc>
        <w:tc>
          <w:tcPr>
            <w:tcW w:w="1276" w:type="dxa"/>
          </w:tcPr>
          <w:p w14:paraId="27F167D3" w14:textId="77777777" w:rsidR="00E8198F" w:rsidRDefault="00E8198F" w:rsidP="00E8198F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</w:p>
          <w:p w14:paraId="66406C2C" w14:textId="2F45E866" w:rsidR="001E0B94" w:rsidRPr="002F35A9" w:rsidRDefault="001E0B94" w:rsidP="00E8198F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1701" w:type="dxa"/>
          </w:tcPr>
          <w:p w14:paraId="7EE09627" w14:textId="77777777" w:rsidR="00E8198F" w:rsidRDefault="00E8198F" w:rsidP="00E8198F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</w:p>
          <w:p w14:paraId="5082C773" w14:textId="7328CA2A" w:rsidR="001E0B94" w:rsidRPr="002F35A9" w:rsidRDefault="001E0B94" w:rsidP="00E8198F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2275" w:type="dxa"/>
          </w:tcPr>
          <w:p w14:paraId="09AA2D6D" w14:textId="55A663C3" w:rsidR="001E0B94" w:rsidRPr="001E6626" w:rsidRDefault="001E0B94" w:rsidP="00672B70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E0246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>intracellular lysosomal positioning, macropinosome formation</w:t>
            </w:r>
            <w:r w:rsidR="0032434B">
              <w:rPr>
                <w:rFonts w:hAnsiTheme="minorHAnsi" w:cstheme="minorHAnsi"/>
                <w:sz w:val="20"/>
                <w:szCs w:val="20"/>
              </w:rPr>
              <w:t xml:space="preserve">, </w:t>
            </w:r>
            <w:r w:rsidR="0032434B" w:rsidRPr="0032434B">
              <w:rPr>
                <w:rFonts w:hAnsiTheme="minorHAnsi" w:cstheme="minorHAnsi"/>
                <w:sz w:val="20"/>
                <w:szCs w:val="20"/>
              </w:rPr>
              <w:t>ciliary vesicle formation</w:t>
            </w:r>
            <w:r w:rsidRPr="0032434B">
              <w:rPr>
                <w:rFonts w:hAnsiTheme="minorHAnsi" w:cstheme="minorHAnsi"/>
                <w:sz w:val="20"/>
                <w:szCs w:val="20"/>
              </w:rPr>
              <w:t xml:space="preserve"> </w:t>
            </w:r>
          </w:p>
        </w:tc>
        <w:tc>
          <w:tcPr>
            <w:tcW w:w="2262" w:type="dxa"/>
          </w:tcPr>
          <w:p w14:paraId="58464485" w14:textId="5334B18D" w:rsidR="001E0B94" w:rsidRPr="00F648D3" w:rsidRDefault="001E0B94" w:rsidP="00F648D3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4C5CC3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Golgi, macropinosomes, </w:t>
            </w:r>
          </w:p>
        </w:tc>
        <w:tc>
          <w:tcPr>
            <w:tcW w:w="1559" w:type="dxa"/>
          </w:tcPr>
          <w:p w14:paraId="453721C2" w14:textId="7DFEAFA2" w:rsidR="001E0B94" w:rsidRPr="002F35A9" w:rsidRDefault="001E0B94" w:rsidP="00672B70">
            <w:pPr>
              <w:rPr>
                <w:rFonts w:hAnsiTheme="minorHAnsi" w:cstheme="minorHAnsi"/>
                <w:sz w:val="20"/>
                <w:szCs w:val="20"/>
              </w:rPr>
            </w:pPr>
            <w:r w:rsidRPr="002E2079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F35A9">
              <w:rPr>
                <w:rFonts w:hAnsiTheme="minorHAnsi" w:cstheme="minorHAnsi"/>
                <w:sz w:val="20"/>
                <w:szCs w:val="20"/>
              </w:rPr>
              <w:t>: lethal</w:t>
            </w:r>
          </w:p>
        </w:tc>
        <w:tc>
          <w:tcPr>
            <w:tcW w:w="4903" w:type="dxa"/>
          </w:tcPr>
          <w:p w14:paraId="4F3FF75C" w14:textId="71AF758F" w:rsidR="00E92332" w:rsidRPr="00C577BB" w:rsidRDefault="00E92332" w:rsidP="00E92332">
            <w:pPr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Function</w:t>
            </w:r>
          </w:p>
          <w:p w14:paraId="32F71323" w14:textId="4E6598AE" w:rsidR="001E0B94" w:rsidRPr="00C577BB" w:rsidRDefault="00E92332" w:rsidP="00E92332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t>: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XYW5nPC9BdXRob3I+PFllYXI+MjAwMjwvWWVhcj48UmVj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</w:fldData>
              </w:fldChar>
            </w:r>
            <w:r w:rsidR="0095439B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XYW5nPC9BdXRob3I+PFllYXI+MjAwMjwvWWVhcj48UmVj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</w:fldData>
              </w:fldChar>
            </w:r>
            <w:r w:rsidR="0095439B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95439B">
              <w:rPr>
                <w:rFonts w:hAnsiTheme="minorHAnsi" w:cstheme="minorHAnsi"/>
                <w:sz w:val="20"/>
                <w:szCs w:val="20"/>
              </w:rPr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95439B"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Sun et al., 2003; Wang and Hong, 2002; Xu et al., 2018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4BA5FB35" w14:textId="733DDA78" w:rsidR="00E92332" w:rsidRDefault="00E92332" w:rsidP="00E92332">
            <w:pPr>
              <w:rPr>
                <w:rFonts w:hAnsiTheme="minorHAnsi" w:cstheme="minorHAnsi"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Subcellular localization</w:t>
            </w:r>
          </w:p>
          <w:p w14:paraId="19E0CEA0" w14:textId="77777777" w:rsidR="00E92332" w:rsidRDefault="00E92332" w:rsidP="00E92332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XYW5nPC9BdXRob3I+PFllYXI+MjAwMjwvWWVhcj48UmVj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</w:fldData>
              </w:fldChar>
            </w:r>
            <w:r w:rsidR="00123DED"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XYW5nPC9BdXRob3I+PFllYXI+MjAwMjwvWWVhcj48UmVj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</w:fldData>
              </w:fldChar>
            </w:r>
            <w:r w:rsidR="00123DED"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 w:rsidR="00123DED">
              <w:rPr>
                <w:rFonts w:hAnsiTheme="minorHAnsi" w:cstheme="minorHAnsi"/>
                <w:sz w:val="20"/>
                <w:szCs w:val="20"/>
              </w:rPr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123DED">
              <w:rPr>
                <w:rFonts w:hAnsiTheme="minorHAnsi" w:cstheme="minorHAnsi"/>
                <w:noProof/>
                <w:sz w:val="20"/>
                <w:szCs w:val="20"/>
              </w:rPr>
              <w:t>(Speight and Silverman, 2005; Sun et al., 2003; Wang and Hong, 2002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0E760B8B" w14:textId="77777777" w:rsidR="0032434B" w:rsidRDefault="0032434B" w:rsidP="00E92332">
            <w:pPr>
              <w:rPr>
                <w:rFonts w:hAnsiTheme="minorHAnsi" w:cstheme="minorHAnsi"/>
                <w:b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Viability</w:t>
            </w:r>
          </w:p>
          <w:p w14:paraId="442A5D18" w14:textId="0B5208E7" w:rsidR="0032434B" w:rsidRPr="0032434B" w:rsidRDefault="0032434B" w:rsidP="00E92332">
            <w:pPr>
              <w:rPr>
                <w:rFonts w:hAnsiTheme="minorHAnsi" w:cstheme="minorHAnsi"/>
                <w:b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B072E6">
              <w:rPr>
                <w:rFonts w:hAnsiTheme="minorHAnsi" w:cstheme="minorHAnsi"/>
                <w:bCs/>
                <w:sz w:val="20"/>
                <w:szCs w:val="20"/>
              </w:rPr>
              <w:t xml:space="preserve">: </w:t>
            </w:r>
            <w:r w:rsidR="0095439B">
              <w:rPr>
                <w:rFonts w:hAnsiTheme="minorHAnsi" w:cstheme="minorHAnsi"/>
                <w:bCs/>
                <w:sz w:val="20"/>
                <w:szCs w:val="20"/>
              </w:rPr>
              <w:fldChar w:fldCharType="begin">
                <w:fldData xml:space="preserve">PEVuZE5vdGU+PENpdGU+PEF1dGhvcj5YdTwvQXV0aG9yPjxZZWFyPjIwMTg8L1llYXI+PFJlY051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</w:fldData>
              </w:fldChar>
            </w:r>
            <w:r w:rsidR="0095439B">
              <w:rPr>
                <w:rFonts w:hAnsiTheme="minorHAnsi" w:cstheme="minorHAnsi"/>
                <w:bCs/>
                <w:sz w:val="20"/>
                <w:szCs w:val="20"/>
              </w:rPr>
              <w:instrText xml:space="preserve"> ADDIN EN.CITE </w:instrText>
            </w:r>
            <w:r w:rsidR="0095439B">
              <w:rPr>
                <w:rFonts w:hAnsiTheme="minorHAnsi" w:cstheme="minorHAnsi"/>
                <w:bCs/>
                <w:sz w:val="20"/>
                <w:szCs w:val="20"/>
              </w:rPr>
              <w:fldChar w:fldCharType="begin">
                <w:fldData xml:space="preserve">PEVuZE5vdGU+PENpdGU+PEF1dGhvcj5YdTwvQXV0aG9yPjxZZWFyPjIwMTg8L1llYXI+PFJlY051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</w:fldData>
              </w:fldChar>
            </w:r>
            <w:r w:rsidR="0095439B">
              <w:rPr>
                <w:rFonts w:hAnsiTheme="minorHAnsi" w:cstheme="minorHAnsi"/>
                <w:bCs/>
                <w:sz w:val="20"/>
                <w:szCs w:val="20"/>
              </w:rPr>
              <w:instrText xml:space="preserve"> ADDIN EN.CITE.DATA </w:instrText>
            </w:r>
            <w:r w:rsidR="0095439B">
              <w:rPr>
                <w:rFonts w:hAnsiTheme="minorHAnsi" w:cstheme="minorHAnsi"/>
                <w:bCs/>
                <w:sz w:val="20"/>
                <w:szCs w:val="20"/>
              </w:rPr>
            </w:r>
            <w:r w:rsidR="0095439B">
              <w:rPr>
                <w:rFonts w:hAnsiTheme="minorHAnsi" w:cstheme="minorHAnsi"/>
                <w:bCs/>
                <w:sz w:val="20"/>
                <w:szCs w:val="20"/>
              </w:rPr>
              <w:fldChar w:fldCharType="end"/>
            </w:r>
            <w:r w:rsidR="0095439B">
              <w:rPr>
                <w:rFonts w:hAnsiTheme="minorHAnsi" w:cstheme="minorHAnsi"/>
                <w:bCs/>
                <w:sz w:val="20"/>
                <w:szCs w:val="20"/>
              </w:rPr>
            </w:r>
            <w:r w:rsidR="0095439B">
              <w:rPr>
                <w:rFonts w:hAnsiTheme="minorHAnsi" w:cstheme="minorHAnsi"/>
                <w:bCs/>
                <w:sz w:val="20"/>
                <w:szCs w:val="20"/>
              </w:rPr>
              <w:fldChar w:fldCharType="separate"/>
            </w:r>
            <w:r w:rsidR="0095439B">
              <w:rPr>
                <w:rFonts w:hAnsiTheme="minorHAnsi" w:cstheme="minorHAnsi"/>
                <w:bCs/>
                <w:noProof/>
                <w:sz w:val="20"/>
                <w:szCs w:val="20"/>
              </w:rPr>
              <w:t>(Dickinson et al., 2016; Xu et al., 2018)</w:t>
            </w:r>
            <w:r w:rsidR="0095439B">
              <w:rPr>
                <w:rFonts w:hAnsiTheme="minorHAnsi" w:cstheme="minorHAnsi"/>
                <w:bCs/>
                <w:sz w:val="20"/>
                <w:szCs w:val="20"/>
              </w:rPr>
              <w:fldChar w:fldCharType="end"/>
            </w:r>
          </w:p>
        </w:tc>
      </w:tr>
      <w:tr w:rsidR="00C67B95" w:rsidRPr="00CF23DC" w14:paraId="6FC2BAF3" w14:textId="77777777" w:rsidTr="00C67B95">
        <w:trPr>
          <w:trHeight w:val="340"/>
        </w:trPr>
        <w:tc>
          <w:tcPr>
            <w:tcW w:w="1412" w:type="dxa"/>
          </w:tcPr>
          <w:p w14:paraId="762D2C2A" w14:textId="77777777" w:rsidR="00E8198F" w:rsidRDefault="00E8198F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697E6A08" w14:textId="56A43FB7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Rab35</w:t>
            </w:r>
          </w:p>
        </w:tc>
        <w:tc>
          <w:tcPr>
            <w:tcW w:w="1276" w:type="dxa"/>
          </w:tcPr>
          <w:p w14:paraId="45F300AA" w14:textId="77777777" w:rsidR="00E8198F" w:rsidRDefault="00E8198F" w:rsidP="00E8198F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</w:p>
          <w:p w14:paraId="31B69F9B" w14:textId="514101E8" w:rsidR="001E0B94" w:rsidRPr="002F35A9" w:rsidRDefault="001E0B94" w:rsidP="00E8198F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1701" w:type="dxa"/>
          </w:tcPr>
          <w:p w14:paraId="436D401A" w14:textId="77777777" w:rsidR="00E8198F" w:rsidRDefault="00E8198F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4615C9F6" w14:textId="3E043B8C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DmRab35</w:t>
            </w:r>
          </w:p>
        </w:tc>
        <w:tc>
          <w:tcPr>
            <w:tcW w:w="2275" w:type="dxa"/>
          </w:tcPr>
          <w:p w14:paraId="734882AC" w14:textId="0AABAB1A" w:rsidR="001E0B94" w:rsidRDefault="001E0B94" w:rsidP="00672B70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E0246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>formation of phagosomes (phagocytosis), remodeling of actin cytoskeleton, cadherin-</w:t>
            </w:r>
            <w:r>
              <w:rPr>
                <w:rFonts w:hAnsiTheme="minorHAnsi" w:cstheme="minorHAnsi"/>
                <w:sz w:val="20"/>
                <w:szCs w:val="20"/>
              </w:rPr>
              <w:lastRenderedPageBreak/>
              <w:t xml:space="preserve">dependent adherens junction formation, controls fast endocytotic recycling pathway, cytokinesis </w:t>
            </w:r>
          </w:p>
          <w:p w14:paraId="437ADDCC" w14:textId="77777777" w:rsidR="001E0B94" w:rsidRDefault="001E0B94" w:rsidP="00672B70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12B3CE76" w14:textId="6C50611B" w:rsidR="001E0B94" w:rsidRPr="0079164E" w:rsidRDefault="001E0B94" w:rsidP="00672B70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2E0246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actin filament assembly during bristle development, vesicle transport during phagocytosis, trafficking from PM to early endosome, cytoskeletal remodeling at PM, endosomal trafficking to synaptic vesicles </w:t>
            </w:r>
          </w:p>
        </w:tc>
        <w:tc>
          <w:tcPr>
            <w:tcW w:w="2262" w:type="dxa"/>
          </w:tcPr>
          <w:p w14:paraId="6127219C" w14:textId="4DC4B9F6" w:rsidR="001E0B94" w:rsidRDefault="001E0B94" w:rsidP="00672B70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lastRenderedPageBreak/>
              <w:t>M</w:t>
            </w:r>
            <w:r w:rsidRPr="004C5CC3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PM, endocytic compartments, near to actin filaments </w:t>
            </w:r>
          </w:p>
          <w:p w14:paraId="260376D7" w14:textId="77777777" w:rsidR="001E0B94" w:rsidRDefault="001E0B94" w:rsidP="00672B70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3EEB3DA0" w14:textId="12EF3089" w:rsidR="001E0B94" w:rsidRPr="0088321F" w:rsidRDefault="001E0B94" w:rsidP="00672B70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lastRenderedPageBreak/>
              <w:t>Dm</w:t>
            </w:r>
            <w:r w:rsidRPr="004C5CC3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PM, NMJ boutons, synapses of VNC </w:t>
            </w:r>
          </w:p>
        </w:tc>
        <w:tc>
          <w:tcPr>
            <w:tcW w:w="1559" w:type="dxa"/>
          </w:tcPr>
          <w:p w14:paraId="04EFBB0A" w14:textId="77777777" w:rsidR="001E0B94" w:rsidRPr="00C577BB" w:rsidRDefault="001E0B94" w:rsidP="00672B70">
            <w:pPr>
              <w:rPr>
                <w:rFonts w:hAnsiTheme="minorHAnsi" w:cstheme="minorHAnsi"/>
                <w:sz w:val="20"/>
                <w:szCs w:val="20"/>
                <w:lang w:val="de-DE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de-DE"/>
              </w:rPr>
              <w:lastRenderedPageBreak/>
              <w:t>M</w:t>
            </w:r>
            <w:r w:rsidRPr="00C577BB">
              <w:rPr>
                <w:rFonts w:hAnsiTheme="minorHAnsi" w:cstheme="minorHAnsi"/>
                <w:sz w:val="20"/>
                <w:szCs w:val="20"/>
                <w:lang w:val="de-DE"/>
              </w:rPr>
              <w:t>: lethal</w:t>
            </w:r>
          </w:p>
          <w:p w14:paraId="5C5521DB" w14:textId="5E6EB146" w:rsidR="001E0B94" w:rsidRPr="00C577BB" w:rsidRDefault="001E0B94" w:rsidP="00672B70">
            <w:pPr>
              <w:rPr>
                <w:rFonts w:hAnsiTheme="minorHAnsi" w:cstheme="minorHAnsi"/>
                <w:sz w:val="20"/>
                <w:szCs w:val="20"/>
                <w:lang w:val="de-DE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de-DE"/>
              </w:rPr>
              <w:t>Dm</w:t>
            </w:r>
            <w:r w:rsidRPr="00C577BB">
              <w:rPr>
                <w:rFonts w:hAnsiTheme="minorHAnsi" w:cstheme="minorHAnsi"/>
                <w:sz w:val="20"/>
                <w:szCs w:val="20"/>
                <w:lang w:val="de-DE"/>
              </w:rPr>
              <w:t>: semi-lethal</w:t>
            </w:r>
          </w:p>
        </w:tc>
        <w:tc>
          <w:tcPr>
            <w:tcW w:w="4903" w:type="dxa"/>
          </w:tcPr>
          <w:p w14:paraId="77D4852C" w14:textId="26F3209C" w:rsidR="00CB7A52" w:rsidRPr="00C577BB" w:rsidRDefault="00CB7A52" w:rsidP="00CB7A52">
            <w:pPr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Function</w:t>
            </w:r>
          </w:p>
          <w:p w14:paraId="7B4F3F9D" w14:textId="77B89F0F" w:rsidR="001E0B94" w:rsidRPr="00C577BB" w:rsidRDefault="00CB7A52" w:rsidP="00CB7A52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t>:</w:t>
            </w:r>
            <w:r w:rsidR="00E023D3"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 </w:t>
            </w:r>
            <w:r w:rsidR="00E023D3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FZ2FtaTwvQXV0aG9yPjxZZWFyPjIwMTE8L1llYXI+PFJl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FZ2FtaTwvQXV0aG9yPjxZZWFyPjIwMTE8L1llYXI+PFJl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123DED">
              <w:rPr>
                <w:rFonts w:hAnsiTheme="minorHAnsi" w:cstheme="minorHAnsi"/>
                <w:sz w:val="20"/>
                <w:szCs w:val="20"/>
              </w:rPr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E023D3">
              <w:rPr>
                <w:rFonts w:hAnsiTheme="minorHAnsi" w:cstheme="minorHAnsi"/>
                <w:sz w:val="20"/>
                <w:szCs w:val="20"/>
              </w:rPr>
            </w:r>
            <w:r w:rsidR="00E023D3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123DED"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Charrasse et al., 2013; Chevallier et al., 2009; Egami et al., 2011; Kouranti et al., 2006)</w:t>
            </w:r>
            <w:r w:rsidR="00E023D3"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7EFDFBF0" w14:textId="19F3B849" w:rsidR="00285F2C" w:rsidRPr="00C577BB" w:rsidRDefault="00285F2C" w:rsidP="00CB7A52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nl-NL"/>
              </w:rPr>
              <w:t>Dm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aaGFuZzwvQXV0aG9yPjxZZWFyPjIwMDk8L1llYXI+PFJl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aaGFuZzwvQXV0aG9yPjxZZWFyPjIwMDk8L1llYXI+PFJl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123DED">
              <w:rPr>
                <w:rFonts w:hAnsiTheme="minorHAnsi" w:cstheme="minorHAnsi"/>
                <w:sz w:val="20"/>
                <w:szCs w:val="20"/>
              </w:rPr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123DED"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Jewett et al., 2017; Shim et al., 2010; Uytterhoeven et al., 2011; Zhang et al., 2009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70B716F4" w14:textId="5836D39E" w:rsidR="0096439A" w:rsidRPr="00C577BB" w:rsidRDefault="0096439A" w:rsidP="0096439A">
            <w:pPr>
              <w:rPr>
                <w:rFonts w:hAnsiTheme="minorHAnsi" w:cstheme="minorHAnsi"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lastRenderedPageBreak/>
              <w:t>Subcellular localization</w:t>
            </w:r>
          </w:p>
          <w:p w14:paraId="51F9BB03" w14:textId="3AD2FDD3" w:rsidR="0096439A" w:rsidRPr="00C577BB" w:rsidRDefault="0096439A" w:rsidP="0096439A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t>: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Lb3VyYW50aTwvQXV0aG9yPjxZZWFyPjIwMDY8L1llYXI+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Lb3VyYW50aTwvQXV0aG9yPjxZZWFyPjIwMDY8L1llYXI+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123DED">
              <w:rPr>
                <w:rFonts w:hAnsiTheme="minorHAnsi" w:cstheme="minorHAnsi"/>
                <w:sz w:val="20"/>
                <w:szCs w:val="20"/>
              </w:rPr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123DED"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Chevallier et al., 2009; Kouranti et al., 2006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5E4D3396" w14:textId="4B967F6C" w:rsidR="0096439A" w:rsidRPr="00C577BB" w:rsidRDefault="0096439A" w:rsidP="0096439A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nl-NL"/>
              </w:rPr>
              <w:t>Dm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TaGltPC9BdXRob3I+PFllYXI+MjAxMDwvWWVhcj48UmVj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TaGltPC9BdXRob3I+PFllYXI+MjAxMDwvWWVhcj48UmVj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123DED">
              <w:rPr>
                <w:rFonts w:hAnsiTheme="minorHAnsi" w:cstheme="minorHAnsi"/>
                <w:sz w:val="20"/>
                <w:szCs w:val="20"/>
              </w:rPr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123DED"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Chan et al., 2011; Jewett et al., 2017; Shim et al., 2010; Uytterhoeven et al., 2011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67A324E1" w14:textId="197CB3F7" w:rsidR="006E67C2" w:rsidRDefault="006E67C2" w:rsidP="0096439A">
            <w:pPr>
              <w:rPr>
                <w:rFonts w:hAnsiTheme="minorHAnsi" w:cstheme="minorHAnsi"/>
                <w:b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Viability</w:t>
            </w:r>
          </w:p>
          <w:p w14:paraId="6010D26F" w14:textId="7EAEE0BD" w:rsidR="006E67C2" w:rsidRPr="006E67C2" w:rsidRDefault="006E67C2" w:rsidP="0096439A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EaWNraW5zb248L0F1dGhvcj48WWVhcj4yMDE2PC9ZZWFy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</w:fldData>
              </w:fldChar>
            </w:r>
            <w:r w:rsidR="0095439B"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EaWNraW5zb248L0F1dGhvcj48WWVhcj4yMDE2PC9ZZWFy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</w:fldData>
              </w:fldChar>
            </w:r>
            <w:r w:rsidR="0095439B"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 w:rsidR="0095439B">
              <w:rPr>
                <w:rFonts w:hAnsiTheme="minorHAnsi" w:cstheme="minorHAnsi"/>
                <w:sz w:val="20"/>
                <w:szCs w:val="20"/>
              </w:rPr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95439B">
              <w:rPr>
                <w:rFonts w:hAnsiTheme="minorHAnsi" w:cstheme="minorHAnsi"/>
                <w:sz w:val="20"/>
                <w:szCs w:val="20"/>
              </w:rPr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95439B">
              <w:rPr>
                <w:rFonts w:hAnsiTheme="minorHAnsi" w:cstheme="minorHAnsi"/>
                <w:noProof/>
                <w:sz w:val="20"/>
                <w:szCs w:val="20"/>
              </w:rPr>
              <w:t>(Dickinson et al., 2016)</w: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4CF1B53D" w14:textId="18A71E97" w:rsidR="0096439A" w:rsidRPr="0096439A" w:rsidRDefault="0096439A" w:rsidP="0096439A">
            <w:pPr>
              <w:rPr>
                <w:rFonts w:hAnsiTheme="minorHAnsi" w:cstheme="minorHAnsi"/>
                <w:sz w:val="20"/>
                <w:szCs w:val="20"/>
              </w:rPr>
            </w:pPr>
          </w:p>
        </w:tc>
      </w:tr>
      <w:tr w:rsidR="00C67B95" w:rsidRPr="00CF23DC" w14:paraId="593FDCC7" w14:textId="77777777" w:rsidTr="00C67B95">
        <w:trPr>
          <w:trHeight w:val="340"/>
        </w:trPr>
        <w:tc>
          <w:tcPr>
            <w:tcW w:w="1412" w:type="dxa"/>
          </w:tcPr>
          <w:p w14:paraId="083E1D7D" w14:textId="77777777" w:rsidR="00E8198F" w:rsidRDefault="00E8198F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7A29E874" w14:textId="0B604B86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Rab36</w:t>
            </w:r>
          </w:p>
        </w:tc>
        <w:tc>
          <w:tcPr>
            <w:tcW w:w="1276" w:type="dxa"/>
          </w:tcPr>
          <w:p w14:paraId="449B0D76" w14:textId="77777777" w:rsidR="00E8198F" w:rsidRDefault="00E8198F" w:rsidP="00E8198F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</w:p>
          <w:p w14:paraId="34C7ADDE" w14:textId="6AB88A35" w:rsidR="001E0B94" w:rsidRPr="002F35A9" w:rsidRDefault="001E0B94" w:rsidP="00E8198F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1701" w:type="dxa"/>
          </w:tcPr>
          <w:p w14:paraId="7C7D371F" w14:textId="77777777" w:rsidR="00E8198F" w:rsidRDefault="00E8198F" w:rsidP="00E8198F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</w:p>
          <w:p w14:paraId="6B65DDB6" w14:textId="166D5C5E" w:rsidR="001E0B94" w:rsidRPr="002F35A9" w:rsidRDefault="001E0B94" w:rsidP="00E8198F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2275" w:type="dxa"/>
          </w:tcPr>
          <w:p w14:paraId="1B8190A6" w14:textId="63F5627E" w:rsidR="001E0B94" w:rsidRPr="000F1FF2" w:rsidRDefault="001E0B94" w:rsidP="00672B70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E0246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regulates spatial distribution of late endosomes and lysosomes, retrograde transport of melanosomes </w:t>
            </w:r>
          </w:p>
        </w:tc>
        <w:tc>
          <w:tcPr>
            <w:tcW w:w="2262" w:type="dxa"/>
          </w:tcPr>
          <w:p w14:paraId="059A7628" w14:textId="18436C50" w:rsidR="001E0B94" w:rsidRPr="00771367" w:rsidRDefault="001E0B94" w:rsidP="00672B70">
            <w:pPr>
              <w:rPr>
                <w:rFonts w:hAnsiTheme="minorHAnsi" w:cstheme="minorHAnsi"/>
                <w:b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4C5CC3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 w:rsidRPr="00771367">
              <w:rPr>
                <w:rFonts w:hAnsiTheme="minorHAnsi" w:cstheme="minorHAnsi"/>
                <w:sz w:val="20"/>
                <w:szCs w:val="20"/>
              </w:rPr>
              <w:t>Golgi</w:t>
            </w:r>
            <w:r>
              <w:rPr>
                <w:rFonts w:hAnsiTheme="minorHAnsi" w:cstheme="minorHAnsi"/>
                <w:sz w:val="20"/>
                <w:szCs w:val="20"/>
              </w:rPr>
              <w:t xml:space="preserve"> </w:t>
            </w:r>
          </w:p>
        </w:tc>
        <w:tc>
          <w:tcPr>
            <w:tcW w:w="1559" w:type="dxa"/>
          </w:tcPr>
          <w:p w14:paraId="3BCD05C2" w14:textId="3E95A9C7" w:rsidR="001E0B94" w:rsidRPr="002F35A9" w:rsidRDefault="001E0B94" w:rsidP="00672B70">
            <w:pPr>
              <w:rPr>
                <w:rFonts w:hAnsiTheme="minorHAnsi" w:cstheme="minorHAnsi"/>
                <w:sz w:val="20"/>
                <w:szCs w:val="20"/>
              </w:rPr>
            </w:pPr>
            <w:r w:rsidRPr="009D4D65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F35A9">
              <w:rPr>
                <w:rFonts w:hAnsiTheme="minorHAnsi" w:cstheme="minorHAnsi"/>
                <w:sz w:val="20"/>
                <w:szCs w:val="20"/>
              </w:rPr>
              <w:t>: viable</w:t>
            </w:r>
          </w:p>
        </w:tc>
        <w:tc>
          <w:tcPr>
            <w:tcW w:w="4903" w:type="dxa"/>
          </w:tcPr>
          <w:p w14:paraId="68C42D3C" w14:textId="4A613129" w:rsidR="00F70CB6" w:rsidRPr="00C577BB" w:rsidRDefault="00F70CB6" w:rsidP="00F70CB6">
            <w:pPr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Function</w:t>
            </w:r>
          </w:p>
          <w:p w14:paraId="52937DA7" w14:textId="370294A0" w:rsidR="001E0B94" w:rsidRPr="00C577BB" w:rsidRDefault="00F70CB6" w:rsidP="00F70CB6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t>: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DaGVuPC9BdXRob3I+PFllYXI+MjAxMDwvWWVhcj48UmVj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DaGVuPC9BdXRob3I+PFllYXI+MjAxMDwvWWVhcj48UmVj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123DED">
              <w:rPr>
                <w:rFonts w:hAnsiTheme="minorHAnsi" w:cstheme="minorHAnsi"/>
                <w:sz w:val="20"/>
                <w:szCs w:val="20"/>
              </w:rPr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123DED"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Chen et al., 2010; Matsui et al., 2012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7F485711" w14:textId="0DA7C6CB" w:rsidR="00F70CB6" w:rsidRDefault="00F70CB6" w:rsidP="00F70CB6">
            <w:pPr>
              <w:rPr>
                <w:rFonts w:hAnsiTheme="minorHAnsi" w:cstheme="minorHAnsi"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Subcellular localization</w:t>
            </w:r>
          </w:p>
          <w:p w14:paraId="1C0E6185" w14:textId="77777777" w:rsidR="00F70CB6" w:rsidRDefault="00F70CB6" w:rsidP="00F70CB6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DaGVuPC9BdXRob3I+PFllYXI+MjAxMDwvWWVhcj48UmVj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DaGVuPC9BdXRob3I+PFllYXI+MjAxMDwvWWVhcj48UmVj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>
              <w:rPr>
                <w:rFonts w:hAnsiTheme="minorHAnsi" w:cstheme="minorHAnsi"/>
                <w:noProof/>
                <w:sz w:val="20"/>
                <w:szCs w:val="20"/>
              </w:rPr>
              <w:t>(Chen et al., 2010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52399952" w14:textId="77777777" w:rsidR="00E66282" w:rsidRDefault="00E66282" w:rsidP="00F70CB6">
            <w:pPr>
              <w:rPr>
                <w:rFonts w:hAnsiTheme="minorHAnsi" w:cstheme="minorHAnsi"/>
                <w:b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Viability</w:t>
            </w:r>
          </w:p>
          <w:p w14:paraId="3DF77492" w14:textId="17076F37" w:rsidR="00E66282" w:rsidRPr="00E66282" w:rsidRDefault="00E66282" w:rsidP="00F70CB6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EaWNraW5zb248L0F1dGhvcj48WWVhcj4yMDE2PC9ZZWFy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</w:fldData>
              </w:fldChar>
            </w:r>
            <w:r w:rsidR="0095439B"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EaWNraW5zb248L0F1dGhvcj48WWVhcj4yMDE2PC9ZZWFy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</w:fldData>
              </w:fldChar>
            </w:r>
            <w:r w:rsidR="0095439B"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 w:rsidR="0095439B">
              <w:rPr>
                <w:rFonts w:hAnsiTheme="minorHAnsi" w:cstheme="minorHAnsi"/>
                <w:sz w:val="20"/>
                <w:szCs w:val="20"/>
              </w:rPr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95439B">
              <w:rPr>
                <w:rFonts w:hAnsiTheme="minorHAnsi" w:cstheme="minorHAnsi"/>
                <w:sz w:val="20"/>
                <w:szCs w:val="20"/>
              </w:rPr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95439B">
              <w:rPr>
                <w:rFonts w:hAnsiTheme="minorHAnsi" w:cstheme="minorHAnsi"/>
                <w:noProof/>
                <w:sz w:val="20"/>
                <w:szCs w:val="20"/>
              </w:rPr>
              <w:t>(Dickinson et al., 2016)</w: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C67B95" w:rsidRPr="00CF23DC" w14:paraId="6558AB0E" w14:textId="77777777" w:rsidTr="00C67B95">
        <w:trPr>
          <w:trHeight w:val="340"/>
        </w:trPr>
        <w:tc>
          <w:tcPr>
            <w:tcW w:w="1412" w:type="dxa"/>
          </w:tcPr>
          <w:p w14:paraId="169FF6B3" w14:textId="77777777" w:rsidR="00E8198F" w:rsidRDefault="00E8198F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1C8AFBA8" w14:textId="51FDF4AA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Rab37 (Rab26b)</w:t>
            </w:r>
          </w:p>
        </w:tc>
        <w:tc>
          <w:tcPr>
            <w:tcW w:w="1276" w:type="dxa"/>
          </w:tcPr>
          <w:p w14:paraId="3DA1E92E" w14:textId="77777777" w:rsidR="00E8198F" w:rsidRDefault="00E8198F" w:rsidP="00E8198F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</w:p>
          <w:p w14:paraId="1AE52DC8" w14:textId="5843D727" w:rsidR="001E0B94" w:rsidRPr="002F35A9" w:rsidRDefault="001E0B94" w:rsidP="00E8198F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1701" w:type="dxa"/>
          </w:tcPr>
          <w:p w14:paraId="4013F251" w14:textId="77777777" w:rsidR="00E8198F" w:rsidRDefault="00E8198F" w:rsidP="00381E5A">
            <w:pPr>
              <w:rPr>
                <w:rFonts w:hAnsiTheme="minorHAnsi" w:cstheme="minorHAnsi"/>
                <w:sz w:val="20"/>
                <w:szCs w:val="20"/>
                <w:highlight w:val="yellow"/>
              </w:rPr>
            </w:pPr>
          </w:p>
          <w:p w14:paraId="651A0BA6" w14:textId="11C7FBCF" w:rsidR="001E0B94" w:rsidRPr="00A505D0" w:rsidRDefault="001E0B94" w:rsidP="00381E5A">
            <w:pPr>
              <w:rPr>
                <w:rFonts w:hAnsiTheme="minorHAnsi" w:cstheme="minorHAnsi"/>
                <w:sz w:val="20"/>
                <w:szCs w:val="20"/>
                <w:highlight w:val="yellow"/>
              </w:rPr>
            </w:pPr>
            <w:r w:rsidRPr="004D0BB8">
              <w:rPr>
                <w:rFonts w:hAnsiTheme="minorHAnsi" w:cstheme="minorHAnsi"/>
                <w:sz w:val="20"/>
                <w:szCs w:val="20"/>
              </w:rPr>
              <w:t>DmRab26</w:t>
            </w:r>
          </w:p>
        </w:tc>
        <w:tc>
          <w:tcPr>
            <w:tcW w:w="2275" w:type="dxa"/>
          </w:tcPr>
          <w:p w14:paraId="19583E4D" w14:textId="29DF134A" w:rsidR="001E0B94" w:rsidRDefault="001E0B94" w:rsidP="002A3385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E0246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mast cell degranulation/exocytosis of mast cell dense core granules, insulin exocytosis </w:t>
            </w:r>
          </w:p>
          <w:p w14:paraId="5BC0B0A9" w14:textId="77777777" w:rsidR="00AA1D80" w:rsidRDefault="00AA1D80" w:rsidP="002A3385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3B4E6599" w14:textId="63CA7BBA" w:rsidR="00AA1D80" w:rsidRPr="00AA1D80" w:rsidRDefault="00AA1D80" w:rsidP="002A3385">
            <w:pPr>
              <w:rPr>
                <w:rFonts w:hAnsiTheme="minorHAnsi" w:cstheme="minorHAnsi"/>
                <w:sz w:val="20"/>
                <w:szCs w:val="20"/>
              </w:rPr>
            </w:pPr>
            <w:r w:rsidRPr="004D0BB8"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4D0BB8"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="007858A0" w:rsidRPr="004D0BB8">
              <w:rPr>
                <w:rFonts w:hAnsiTheme="minorHAnsi" w:cstheme="minorHAnsi"/>
                <w:sz w:val="20"/>
                <w:szCs w:val="20"/>
              </w:rPr>
              <w:t>stimulus</w:t>
            </w:r>
            <w:r w:rsidR="007858A0">
              <w:rPr>
                <w:rFonts w:hAnsiTheme="minorHAnsi" w:cstheme="minorHAnsi"/>
                <w:sz w:val="20"/>
                <w:szCs w:val="20"/>
              </w:rPr>
              <w:t>-dependent membrane receptor turnover</w:t>
            </w:r>
          </w:p>
        </w:tc>
        <w:tc>
          <w:tcPr>
            <w:tcW w:w="2262" w:type="dxa"/>
          </w:tcPr>
          <w:p w14:paraId="72C1E919" w14:textId="3DDC69FB" w:rsidR="001E0B94" w:rsidRDefault="001E0B94" w:rsidP="002A3385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4C5CC3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(insulin-containing) secretory granules </w:t>
            </w:r>
          </w:p>
          <w:p w14:paraId="0481B0A7" w14:textId="77777777" w:rsidR="00AA1D80" w:rsidRDefault="00AA1D80" w:rsidP="002A3385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2E9A6611" w14:textId="073A1AFE" w:rsidR="00AA1D80" w:rsidRPr="002F35A9" w:rsidRDefault="00AA1D80" w:rsidP="002A3385">
            <w:pPr>
              <w:rPr>
                <w:rFonts w:hAnsiTheme="minorHAnsi" w:cstheme="minorHAnsi"/>
                <w:sz w:val="20"/>
                <w:szCs w:val="20"/>
              </w:rPr>
            </w:pPr>
            <w:r w:rsidRPr="005837EB"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AA1D80">
              <w:rPr>
                <w:rFonts w:hAnsiTheme="minorHAnsi" w:cstheme="minorHAnsi"/>
                <w:sz w:val="20"/>
                <w:szCs w:val="20"/>
              </w:rPr>
              <w:t>:</w:t>
            </w:r>
            <w:r w:rsidRPr="005837EB">
              <w:rPr>
                <w:rFonts w:hAnsiTheme="minorHAnsi" w:cstheme="minorHAnsi"/>
                <w:sz w:val="20"/>
                <w:szCs w:val="20"/>
              </w:rPr>
              <w:t xml:space="preserve"> synapse </w:t>
            </w:r>
          </w:p>
        </w:tc>
        <w:tc>
          <w:tcPr>
            <w:tcW w:w="1559" w:type="dxa"/>
          </w:tcPr>
          <w:p w14:paraId="4D289A31" w14:textId="6E5FD5FE" w:rsidR="001E0B94" w:rsidRPr="002F35A9" w:rsidRDefault="001E0B94" w:rsidP="002A3385">
            <w:pPr>
              <w:rPr>
                <w:rFonts w:hAnsiTheme="minorHAnsi" w:cstheme="minorHAnsi"/>
                <w:sz w:val="20"/>
                <w:szCs w:val="20"/>
              </w:rPr>
            </w:pPr>
            <w:r w:rsidRPr="009D4D65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F35A9"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="007858A0">
              <w:rPr>
                <w:rFonts w:hAnsiTheme="minorHAnsi" w:cstheme="minorHAnsi"/>
                <w:sz w:val="20"/>
                <w:szCs w:val="20"/>
              </w:rPr>
              <w:t>no KO model</w:t>
            </w:r>
          </w:p>
          <w:p w14:paraId="3D986303" w14:textId="5B029097" w:rsidR="001E0B94" w:rsidRPr="002F35A9" w:rsidRDefault="001E0B94" w:rsidP="002A3385">
            <w:pPr>
              <w:rPr>
                <w:rFonts w:hAnsiTheme="minorHAnsi" w:cstheme="minorHAnsi"/>
                <w:sz w:val="20"/>
                <w:szCs w:val="20"/>
              </w:rPr>
            </w:pPr>
            <w:r w:rsidRPr="009D4D65"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2F35A9">
              <w:rPr>
                <w:rFonts w:hAnsiTheme="minorHAnsi" w:cstheme="minorHAnsi"/>
                <w:sz w:val="20"/>
                <w:szCs w:val="20"/>
              </w:rPr>
              <w:t>: viable</w:t>
            </w:r>
          </w:p>
        </w:tc>
        <w:tc>
          <w:tcPr>
            <w:tcW w:w="4903" w:type="dxa"/>
          </w:tcPr>
          <w:p w14:paraId="40E628FE" w14:textId="78820580" w:rsidR="00977571" w:rsidRPr="00C577BB" w:rsidRDefault="00977571" w:rsidP="00977571">
            <w:pPr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Function</w:t>
            </w:r>
          </w:p>
          <w:p w14:paraId="334FE022" w14:textId="1ADF9CCC" w:rsidR="001E0B94" w:rsidRPr="00C577BB" w:rsidRDefault="00977571" w:rsidP="00977571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NYXN1ZGE8L0F1dGhvcj48WWVhcj4yMDAwPC9ZZWFyPjxS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NYXN1ZGE8L0F1dGhvcj48WWVhcj4yMDAwPC9ZZWFyPjxS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123DED">
              <w:rPr>
                <w:rFonts w:hAnsiTheme="minorHAnsi" w:cstheme="minorHAnsi"/>
                <w:sz w:val="20"/>
                <w:szCs w:val="20"/>
              </w:rPr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123DED"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Higashio et al., 2016; Ljubicic et al., 2013; Masuda et al., 2000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6C2797C7" w14:textId="7481C466" w:rsidR="00977571" w:rsidRDefault="00977571" w:rsidP="00977571">
            <w:pPr>
              <w:rPr>
                <w:rFonts w:hAnsiTheme="minorHAnsi" w:cstheme="minorHAnsi"/>
                <w:sz w:val="20"/>
                <w:szCs w:val="20"/>
              </w:rPr>
            </w:pPr>
            <w:r w:rsidRPr="004D0BB8"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4D0BB8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7858A0">
              <w:rPr>
                <w:rFonts w:hAnsiTheme="minorHAnsi" w:cstheme="minorHAnsi"/>
                <w:sz w:val="20"/>
                <w:szCs w:val="20"/>
              </w:rPr>
              <w:t>This study</w:t>
            </w:r>
          </w:p>
          <w:p w14:paraId="45F6996A" w14:textId="2F1A02B3" w:rsidR="00977571" w:rsidRDefault="00977571" w:rsidP="00977571">
            <w:pPr>
              <w:rPr>
                <w:rFonts w:hAnsiTheme="minorHAnsi" w:cstheme="minorHAnsi"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Subcellular localization</w:t>
            </w:r>
          </w:p>
          <w:p w14:paraId="5C8E4581" w14:textId="77777777" w:rsidR="00977571" w:rsidRDefault="00977571" w:rsidP="00977571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NYXN1ZGE8L0F1dGhvcj48WWVhcj4yMDAwPC9ZZWFyPjxS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NYXN1ZGE8L0F1dGhvcj48WWVhcj4yMDAwPC9ZZWFyPjxS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>
              <w:rPr>
                <w:rFonts w:hAnsiTheme="minorHAnsi" w:cstheme="minorHAnsi"/>
                <w:noProof/>
                <w:sz w:val="20"/>
                <w:szCs w:val="20"/>
              </w:rPr>
              <w:t>(Ljubicic et al., 2013; Masuda et al., 2000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333DCFC6" w14:textId="5B2A2929" w:rsidR="00977571" w:rsidRPr="00977571" w:rsidRDefault="00977571" w:rsidP="00977571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DaGFuPC9BdXRob3I+PFllYXI+MjAxMTwvWWVhcj48UmVj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DaGFuPC9BdXRob3I+PFllYXI+MjAxMTwvWWVhcj48UmVj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>
              <w:rPr>
                <w:rFonts w:hAnsiTheme="minorHAnsi" w:cstheme="minorHAnsi"/>
                <w:noProof/>
                <w:sz w:val="20"/>
                <w:szCs w:val="20"/>
              </w:rPr>
              <w:t>(Chan et al., 2011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C67B95" w:rsidRPr="009F0A37" w14:paraId="4783A99C" w14:textId="77777777" w:rsidTr="00C67B95">
        <w:trPr>
          <w:trHeight w:val="340"/>
        </w:trPr>
        <w:tc>
          <w:tcPr>
            <w:tcW w:w="1412" w:type="dxa"/>
          </w:tcPr>
          <w:p w14:paraId="01ECC68A" w14:textId="77777777" w:rsidR="00E8198F" w:rsidRDefault="00E8198F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3DE55D2D" w14:textId="687F97BB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Rab38 (Rab32b)</w:t>
            </w:r>
          </w:p>
        </w:tc>
        <w:tc>
          <w:tcPr>
            <w:tcW w:w="1276" w:type="dxa"/>
          </w:tcPr>
          <w:p w14:paraId="5197E185" w14:textId="77777777" w:rsidR="00E8198F" w:rsidRDefault="00E8198F" w:rsidP="00E8198F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</w:p>
          <w:p w14:paraId="23345859" w14:textId="10B6D862" w:rsidR="001E0B94" w:rsidRPr="002F35A9" w:rsidRDefault="001E0B94" w:rsidP="00E8198F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1701" w:type="dxa"/>
          </w:tcPr>
          <w:p w14:paraId="7780512B" w14:textId="77777777" w:rsidR="00E8198F" w:rsidRDefault="00E8198F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2A2E0F5F" w14:textId="73895B4B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DmRab32</w:t>
            </w:r>
          </w:p>
        </w:tc>
        <w:tc>
          <w:tcPr>
            <w:tcW w:w="2275" w:type="dxa"/>
          </w:tcPr>
          <w:p w14:paraId="60566DCE" w14:textId="33342968" w:rsidR="001E0B94" w:rsidRDefault="001E0B94" w:rsidP="0079138E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E0246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melanosome maturation, intracellular sorting of Tyrp-1 and tyrosinase, sorting of melanogenic enzymes from TGN to melanosomes </w:t>
            </w:r>
          </w:p>
          <w:p w14:paraId="3F61EC5A" w14:textId="77777777" w:rsidR="001E0B94" w:rsidRDefault="001E0B94" w:rsidP="0079138E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101597D1" w14:textId="33F593C3" w:rsidR="001E0B94" w:rsidRPr="002F35A9" w:rsidRDefault="001E0B94" w:rsidP="0079138E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2E0246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 w:rsidRPr="00BC7B9D">
              <w:rPr>
                <w:rFonts w:hAnsiTheme="minorHAnsi" w:cstheme="minorHAnsi"/>
                <w:sz w:val="20"/>
                <w:szCs w:val="20"/>
              </w:rPr>
              <w:t>eye pigment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granule biosynthesis, maintenance of lipid </w:t>
            </w:r>
            <w:r>
              <w:rPr>
                <w:rFonts w:hAnsiTheme="minorHAnsi" w:cstheme="minorHAnsi"/>
                <w:sz w:val="20"/>
                <w:szCs w:val="20"/>
              </w:rPr>
              <w:lastRenderedPageBreak/>
              <w:t xml:space="preserve">droplet size, regulation of lipid storage, regulation of autophagy </w:t>
            </w:r>
          </w:p>
        </w:tc>
        <w:tc>
          <w:tcPr>
            <w:tcW w:w="2262" w:type="dxa"/>
          </w:tcPr>
          <w:p w14:paraId="4E8BA055" w14:textId="43D8B6EA" w:rsidR="001E0B94" w:rsidRDefault="001E0B94" w:rsidP="0079138E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lastRenderedPageBreak/>
              <w:t>M</w:t>
            </w:r>
            <w:r w:rsidRPr="004C5CC3"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t xml:space="preserve">mature melanosomes, perinuclear (Tyrp-1 containing) vesicles, mitochondria </w:t>
            </w:r>
          </w:p>
          <w:p w14:paraId="61757722" w14:textId="77777777" w:rsidR="001E0B94" w:rsidRDefault="001E0B94" w:rsidP="0079138E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65494688" w14:textId="5385B8A1" w:rsidR="001E0B94" w:rsidRPr="002F35A9" w:rsidRDefault="001E0B94" w:rsidP="0079138E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4C5CC3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 w:rsidRPr="00BC7B9D">
              <w:rPr>
                <w:rFonts w:hAnsiTheme="minorHAnsi" w:cstheme="minorHAnsi"/>
                <w:sz w:val="20"/>
                <w:szCs w:val="20"/>
              </w:rPr>
              <w:t>lysosomes</w:t>
            </w:r>
            <w:r>
              <w:rPr>
                <w:rFonts w:hAnsiTheme="minorHAnsi" w:cstheme="minorHAnsi"/>
                <w:sz w:val="20"/>
                <w:szCs w:val="20"/>
              </w:rPr>
              <w:t xml:space="preserve"> and autophagosomes </w:t>
            </w:r>
          </w:p>
        </w:tc>
        <w:tc>
          <w:tcPr>
            <w:tcW w:w="1559" w:type="dxa"/>
          </w:tcPr>
          <w:p w14:paraId="4E0250D8" w14:textId="61E726A6" w:rsidR="001E0B94" w:rsidRPr="002F35A9" w:rsidRDefault="001E0B94" w:rsidP="0079138E">
            <w:pPr>
              <w:rPr>
                <w:rFonts w:hAnsiTheme="minorHAnsi" w:cstheme="minorHAnsi"/>
                <w:sz w:val="20"/>
                <w:szCs w:val="20"/>
              </w:rPr>
            </w:pPr>
            <w:r w:rsidRPr="009D4D65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F35A9"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="006F2656">
              <w:rPr>
                <w:rFonts w:hAnsiTheme="minorHAnsi" w:cstheme="minorHAnsi"/>
                <w:sz w:val="20"/>
                <w:szCs w:val="20"/>
              </w:rPr>
              <w:t>viable</w:t>
            </w:r>
          </w:p>
          <w:p w14:paraId="23714E7B" w14:textId="77A4DCE1" w:rsidR="001E0B94" w:rsidRPr="002F35A9" w:rsidRDefault="001E0B94" w:rsidP="0079138E">
            <w:pPr>
              <w:rPr>
                <w:rFonts w:hAnsiTheme="minorHAnsi" w:cstheme="minorHAnsi"/>
                <w:sz w:val="20"/>
                <w:szCs w:val="20"/>
              </w:rPr>
            </w:pPr>
            <w:r w:rsidRPr="009D4D65"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2F35A9">
              <w:rPr>
                <w:rFonts w:hAnsiTheme="minorHAnsi" w:cstheme="minorHAnsi"/>
                <w:sz w:val="20"/>
                <w:szCs w:val="20"/>
              </w:rPr>
              <w:t xml:space="preserve">: viable </w:t>
            </w:r>
          </w:p>
        </w:tc>
        <w:tc>
          <w:tcPr>
            <w:tcW w:w="4903" w:type="dxa"/>
          </w:tcPr>
          <w:p w14:paraId="7F6B156F" w14:textId="13E668F8" w:rsidR="00AB0AB5" w:rsidRPr="00C577BB" w:rsidRDefault="00AB0AB5" w:rsidP="00AB0AB5">
            <w:pPr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Function</w:t>
            </w:r>
          </w:p>
          <w:p w14:paraId="461FCF4F" w14:textId="77777777" w:rsidR="001E0B94" w:rsidRPr="00C577BB" w:rsidRDefault="00AB0AB5" w:rsidP="00AB0AB5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XYXNtZWllcjwvQXV0aG9yPjxZZWFyPjIwMDY8L1llYXI+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XYXNtZWllcjwvQXV0aG9yPjxZZWFyPjIwMDY8L1llYXI+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Wasmeier et al., 2006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4D97E341" w14:textId="1387F4FD" w:rsidR="00AB0AB5" w:rsidRPr="00C577BB" w:rsidRDefault="00AB0AB5" w:rsidP="00AB0AB5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nl-NL"/>
              </w:rPr>
              <w:t>Dm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NYTwvQXV0aG9yPjxZZWFyPjIwMDQ8L1llYXI+PFJlY051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NYTwvQXV0aG9yPjxZZWFyPjIwMDQ8L1llYXI+PFJlY051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123DED">
              <w:rPr>
                <w:rFonts w:hAnsiTheme="minorHAnsi" w:cstheme="minorHAnsi"/>
                <w:sz w:val="20"/>
                <w:szCs w:val="20"/>
              </w:rPr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123DED"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Ma et al., 2004; Wang et al., 2012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56F6077C" w14:textId="0955A0B4" w:rsidR="00AB0AB5" w:rsidRPr="00C577BB" w:rsidRDefault="00AB0AB5" w:rsidP="00AB0AB5">
            <w:pPr>
              <w:rPr>
                <w:rFonts w:hAnsiTheme="minorHAnsi" w:cstheme="minorHAnsi"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Subcellular localization</w:t>
            </w:r>
          </w:p>
          <w:p w14:paraId="722720FA" w14:textId="77777777" w:rsidR="00AB0AB5" w:rsidRPr="00C577BB" w:rsidRDefault="00AB0AB5" w:rsidP="00AB0AB5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t>: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XYXNtZWllcjwvQXV0aG9yPjxZZWFyPjIwMDY8L1llYXI+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XYXNtZWllcjwvQXV0aG9yPjxZZWFyPjIwMDY8L1llYXI+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Wasmeier et al., 2006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1C394067" w14:textId="77777777" w:rsidR="00AB0AB5" w:rsidRPr="00C577BB" w:rsidRDefault="00AB0AB5" w:rsidP="00AB0AB5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nl-NL"/>
              </w:rPr>
              <w:t>Dm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/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&lt;EndNote&gt;&lt;Cite&gt;&lt;Author&gt;Wang&lt;/Author&gt;&lt;Year&gt;2012&lt;/Year&gt;&lt;RecNum&gt;44&lt;/RecNum&gt;&lt;DisplayText&gt;(Wang et al., 2012)&lt;/DisplayText&gt;&lt;record&gt;&lt;rec-number&gt;44&lt;/rec-number&gt;&lt;foreign-keys&gt;&lt;key app="EN" db-id="e9t0f9vxyzfpvlefz2k5rrsupwvfa5eava90" timestamp="1497803949"&gt;44&lt;/key&gt;&lt;/foreign-keys&gt;&lt;ref-type name="Journal Article"&gt;17&lt;/ref-type&gt;&lt;contributors&gt;&lt;authors&gt;&lt;author&gt;Wang, C.&lt;/author&gt;&lt;author&gt;Liu, Z.&lt;/author&gt;&lt;author&gt;Huang, X.&lt;/author&gt;&lt;/authors&gt;&lt;/contributors&gt;&lt;auth-address&gt;State Key Laboratory of Molecular Developmental Biology, Institute of Genetics and Developmental Biology, Chinese Academy of Sciences, Beijing, China.&lt;/auth-address&gt;&lt;titles&gt;&lt;title&gt;Rab32 is important for autophagy and lipid storage in Drosophila&lt;/title&gt;&lt;secondary-title&gt;PLoS One&lt;/secondary-title&gt;&lt;/titles&gt;&lt;periodical&gt;&lt;full-title&gt;PLoS One&lt;/full-title&gt;&lt;/periodical&gt;&lt;pages&gt;e32086&lt;/pages&gt;&lt;volume&gt;7&lt;/volume&gt;&lt;number&gt;2&lt;/number&gt;&lt;keywords&gt;&lt;keyword&gt;Adipose Tissue&lt;/keyword&gt;&lt;keyword&gt;Animals&lt;/keyword&gt;&lt;keyword&gt;*Autophagy&lt;/keyword&gt;&lt;keyword&gt;Drosophila&lt;/keyword&gt;&lt;keyword&gt;Drosophila Proteins/*physiology&lt;/keyword&gt;&lt;keyword&gt;Larva&lt;/keyword&gt;&lt;keyword&gt;*Lipid Metabolism&lt;/keyword&gt;&lt;keyword&gt;Lipids&lt;/keyword&gt;&lt;keyword&gt;Mutation&lt;/keyword&gt;&lt;keyword&gt;rab GTP-Binding Proteins/*physiology&lt;/keyword&gt;&lt;/keywords&gt;&lt;dates&gt;&lt;year&gt;2012&lt;/year&gt;&lt;/dates&gt;&lt;isbn&gt;1932-6203 (Electronic)&amp;#xD;1932-6203 (Linking)&lt;/isbn&gt;&lt;accession-num&gt;22348149&lt;/accession-num&gt;&lt;urls&gt;&lt;related-urls&gt;&lt;url&gt;https://www.ncbi.nlm.nih.gov/pubmed/22348149&lt;/url&gt;&lt;/related-urls&gt;&lt;/urls&gt;&lt;custom2&gt;PMC3279429&lt;/custom2&gt;&lt;electronic-resource-num&gt;10.1371/journal.pone.0032086&lt;/electronic-resource-num&gt;&lt;/record&gt;&lt;/Cite&gt;&lt;/EndNote&gt;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Wang et al., 2012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57F9CD0A" w14:textId="6D337233" w:rsidR="00AB0AB5" w:rsidRPr="00C577BB" w:rsidRDefault="00AB0AB5" w:rsidP="00AB0AB5">
            <w:pPr>
              <w:rPr>
                <w:rFonts w:hAnsiTheme="minorHAnsi" w:cstheme="minorHAnsi"/>
                <w:b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nl-NL"/>
              </w:rPr>
              <w:t>Viability</w:t>
            </w:r>
          </w:p>
          <w:p w14:paraId="69B0F9AC" w14:textId="4CF2DCDE" w:rsidR="006F2656" w:rsidRPr="00C577BB" w:rsidRDefault="006F2656" w:rsidP="00AB0AB5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: </w: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BZ3VpbGFyPC9BdXRob3I+PFllYXI+MjAxOTwvWWVhcj48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</w:fldData>
              </w:fldChar>
            </w:r>
            <w:r w:rsidR="0095439B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BZ3VpbGFyPC9BdXRob3I+PFllYXI+MjAxOTwvWWVhcj48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</w:fldData>
              </w:fldChar>
            </w:r>
            <w:r w:rsidR="0095439B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95439B">
              <w:rPr>
                <w:rFonts w:hAnsiTheme="minorHAnsi" w:cstheme="minorHAnsi"/>
                <w:sz w:val="20"/>
                <w:szCs w:val="20"/>
              </w:rPr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95439B">
              <w:rPr>
                <w:rFonts w:hAnsiTheme="minorHAnsi" w:cstheme="minorHAnsi"/>
                <w:sz w:val="20"/>
                <w:szCs w:val="20"/>
              </w:rPr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95439B"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Aguilar et al., 2019)</w: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44107C77" w14:textId="0ABAA0F2" w:rsidR="00AB0AB5" w:rsidRPr="00F955B9" w:rsidRDefault="00AB0AB5" w:rsidP="00AB0AB5">
            <w:pPr>
              <w:rPr>
                <w:rFonts w:hAnsiTheme="minorHAnsi" w:cstheme="minorHAnsi"/>
                <w:sz w:val="20"/>
                <w:szCs w:val="20"/>
                <w:lang w:val="de-DE"/>
              </w:rPr>
            </w:pPr>
            <w:r w:rsidRPr="00F955B9">
              <w:rPr>
                <w:rFonts w:hAnsiTheme="minorHAnsi" w:cstheme="minorHAnsi"/>
                <w:b/>
                <w:sz w:val="20"/>
                <w:szCs w:val="20"/>
                <w:lang w:val="de-DE"/>
              </w:rPr>
              <w:t>Dm</w:t>
            </w:r>
            <w:r w:rsidRPr="00F955B9">
              <w:rPr>
                <w:rFonts w:hAnsiTheme="minorHAnsi" w:cstheme="minorHAnsi"/>
                <w:sz w:val="20"/>
                <w:szCs w:val="20"/>
                <w:lang w:val="de-DE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/>
            </w:r>
            <w:r w:rsidRPr="00F955B9">
              <w:rPr>
                <w:rFonts w:hAnsiTheme="minorHAnsi" w:cstheme="minorHAnsi"/>
                <w:sz w:val="20"/>
                <w:szCs w:val="20"/>
                <w:lang w:val="de-DE"/>
              </w:rPr>
              <w:instrText xml:space="preserve"> ADDIN EN.CITE &lt;EndNote&gt;&lt;Cite&gt;&lt;Author&gt;Ma&lt;/Author&gt;&lt;Year&gt;2004&lt;/Year&gt;&lt;RecNum&gt;76&lt;/RecNum&gt;&lt;DisplayText&gt;(Ma et al., 2004)&lt;/DisplayText&gt;&lt;record&gt;&lt;rec-number&gt;76&lt;/rec-number&gt;&lt;foreign-keys&gt;&lt;key app="EN" db-id="e9t0f9vxyzfpvlefz2k5rrsupwvfa5eava90" timestamp="1605972806"&gt;76&lt;/key&gt;&lt;/foreign-keys&gt;&lt;ref-type name="Journal Article"&gt;17&lt;/ref-type&gt;&lt;contributors&gt;&lt;authors&gt;&lt;author&gt;Ma, J.&lt;/author&gt;&lt;author&gt;Plesken, H.&lt;/author&gt;&lt;author&gt;Treisman, J. E.&lt;/author&gt;&lt;author&gt;Edelman-Novemsky, I.&lt;/author&gt;&lt;author&gt;Ren, M.&lt;/author&gt;&lt;/authors&gt;&lt;/contributors&gt;&lt;auth-address&gt;Department of Cell Biology, New York University School of Medicine, New York, NY 10016, USA.&lt;/auth-address&gt;&lt;titles&gt;&lt;title&gt;Lightoid and Claret: a rab GTPase and its putative guanine nucleotide exchange factor in biogenesis of Drosophila eye pigment granules&lt;/title&gt;&lt;secondary-title&gt;Proc Natl Acad Sci U S A&lt;/secondary-title&gt;&lt;/titles&gt;&lt;periodical&gt;&lt;full-title&gt;Proc Natl Acad Sci U S A&lt;/full-title&gt;&lt;/periodical&gt;&lt;pages&gt;11652-7&lt;/pages&gt;&lt;volume&gt;101&lt;/volume&gt;&lt;number&gt;32&lt;/number&gt;&lt;edition&gt;2004/08/04&lt;/edition&gt;&lt;keywords&gt;&lt;keyword&gt;Animals&lt;/keyword&gt;&lt;keyword&gt;Binding Sites&lt;/keyword&gt;&lt;keyword&gt;Cell Cycle Proteins&lt;/keyword&gt;&lt;keyword&gt;Cytoplasmic Vesicles/*chemistry&lt;/keyword&gt;&lt;keyword&gt;Drosophila Proteins/genetics/*physiology&lt;/keyword&gt;&lt;keyword&gt;Eye Proteins/genetics/physiology&lt;/keyword&gt;&lt;keyword&gt;GTP Phosphohydrolases&lt;/keyword&gt;&lt;keyword&gt;Guanine Nucleotide Exchange Factors/genetics/*physiology&lt;/keyword&gt;&lt;keyword&gt;Lysosomes/chemistry&lt;/keyword&gt;&lt;keyword&gt;Nuclear Proteins&lt;/keyword&gt;&lt;keyword&gt;Protein Binding&lt;/keyword&gt;&lt;keyword&gt;Retinal Pigments/*biosynthesis&lt;/keyword&gt;&lt;keyword&gt;rab GTP-Binding Proteins/genetics/*physiology&lt;/keyword&gt;&lt;/keywords&gt;&lt;dates&gt;&lt;year&gt;2004&lt;/year&gt;&lt;pub-dates&gt;&lt;date&gt;Aug 10&lt;/date&gt;&lt;/pub-dates&gt;&lt;/dates&gt;&lt;isbn&gt;0027-8424 (Print)&amp;#xD;0027-8424 (Linking)&lt;/isbn&gt;&lt;accession-num&gt;15289618&lt;/accession-num&gt;&lt;urls&gt;&lt;related-urls&gt;&lt;url&gt;https://www.ncbi.nlm.nih.gov/pubmed/15289618&lt;/url&gt;&lt;/related-urls&gt;&lt;/urls&gt;&lt;custom2&gt;PMC511034&lt;/custom2&gt;&lt;electronic-resource-num&gt;10.1073/pnas.0401926101&lt;/electronic-resource-num&gt;&lt;/record&gt;&lt;/Cite&gt;&lt;/EndNote&gt;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F955B9">
              <w:rPr>
                <w:rFonts w:hAnsiTheme="minorHAnsi" w:cstheme="minorHAnsi"/>
                <w:noProof/>
                <w:sz w:val="20"/>
                <w:szCs w:val="20"/>
                <w:lang w:val="de-DE"/>
              </w:rPr>
              <w:t>(Ma et al., 2004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C67B95" w:rsidRPr="00CF23DC" w14:paraId="31FBDB82" w14:textId="77777777" w:rsidTr="00C67B95">
        <w:trPr>
          <w:trHeight w:val="340"/>
        </w:trPr>
        <w:tc>
          <w:tcPr>
            <w:tcW w:w="1412" w:type="dxa"/>
          </w:tcPr>
          <w:p w14:paraId="0213CE06" w14:textId="77777777" w:rsidR="00AA6534" w:rsidRPr="00F955B9" w:rsidRDefault="00AA6534" w:rsidP="00381E5A">
            <w:pPr>
              <w:rPr>
                <w:rFonts w:hAnsiTheme="minorHAnsi" w:cstheme="minorHAnsi"/>
                <w:sz w:val="20"/>
                <w:szCs w:val="20"/>
                <w:lang w:val="de-DE"/>
              </w:rPr>
            </w:pPr>
          </w:p>
          <w:p w14:paraId="15A726E8" w14:textId="4C5C0AB6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Rab39a</w:t>
            </w:r>
          </w:p>
        </w:tc>
        <w:tc>
          <w:tcPr>
            <w:tcW w:w="1276" w:type="dxa"/>
          </w:tcPr>
          <w:p w14:paraId="669D4FA2" w14:textId="77777777" w:rsidR="00AA6534" w:rsidRDefault="00AA6534" w:rsidP="00AA6534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</w:p>
          <w:p w14:paraId="488C5E8F" w14:textId="4CD370DB" w:rsidR="001E0B94" w:rsidRPr="002F35A9" w:rsidRDefault="001E0B94" w:rsidP="00AA6534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1701" w:type="dxa"/>
            <w:vMerge w:val="restart"/>
          </w:tcPr>
          <w:p w14:paraId="2539256D" w14:textId="77777777" w:rsidR="00AA6534" w:rsidRDefault="00AA6534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03F716C4" w14:textId="3C04F509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  <w:highlight w:val="yellow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DmRab39</w:t>
            </w:r>
          </w:p>
          <w:p w14:paraId="4C146A57" w14:textId="41870F42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  <w:highlight w:val="yellow"/>
              </w:rPr>
            </w:pPr>
          </w:p>
        </w:tc>
        <w:tc>
          <w:tcPr>
            <w:tcW w:w="2275" w:type="dxa"/>
          </w:tcPr>
          <w:p w14:paraId="6E8EF10D" w14:textId="74A46207" w:rsidR="001E0B94" w:rsidRDefault="001E0B94" w:rsidP="0079138E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E0246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secretion of pro-inflammatory cytokine, phagosome acidification, autophagosome formation </w:t>
            </w:r>
          </w:p>
          <w:p w14:paraId="4BBB43F7" w14:textId="77777777" w:rsidR="001E0B94" w:rsidRDefault="001E0B94" w:rsidP="0079138E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41151540" w14:textId="5AB63976" w:rsidR="001E0B94" w:rsidRPr="00EB4524" w:rsidRDefault="001E0B94" w:rsidP="0079138E">
            <w:pPr>
              <w:rPr>
                <w:rFonts w:hAnsiTheme="minorHAnsi" w:cstheme="minorHAnsi"/>
                <w:sz w:val="20"/>
                <w:szCs w:val="20"/>
              </w:rPr>
            </w:pPr>
            <w:r w:rsidRPr="007F05F4"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2E0246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sz w:val="20"/>
                <w:szCs w:val="20"/>
              </w:rPr>
              <w:t xml:space="preserve"> unknown </w:t>
            </w:r>
          </w:p>
        </w:tc>
        <w:tc>
          <w:tcPr>
            <w:tcW w:w="2262" w:type="dxa"/>
          </w:tcPr>
          <w:p w14:paraId="2789C445" w14:textId="5F9C7BF9" w:rsidR="001E0B94" w:rsidRDefault="001E0B94" w:rsidP="0079138E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4C5CC3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late endosomes, lysosomes </w:t>
            </w:r>
          </w:p>
          <w:p w14:paraId="5C005EFA" w14:textId="77777777" w:rsidR="001E0B94" w:rsidRDefault="001E0B94" w:rsidP="0079138E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409ECAD9" w14:textId="1E53EE47" w:rsidR="001E0B94" w:rsidRPr="006D4D24" w:rsidRDefault="001E0B94" w:rsidP="0079138E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4C5CC3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Golgi, late endosomes, synapse </w:t>
            </w:r>
          </w:p>
        </w:tc>
        <w:tc>
          <w:tcPr>
            <w:tcW w:w="1559" w:type="dxa"/>
          </w:tcPr>
          <w:p w14:paraId="5AAF2796" w14:textId="77777777" w:rsidR="001E0B94" w:rsidRPr="002F35A9" w:rsidRDefault="001E0B94" w:rsidP="0079138E">
            <w:pPr>
              <w:rPr>
                <w:rFonts w:hAnsiTheme="minorHAnsi" w:cstheme="minorHAnsi"/>
                <w:sz w:val="20"/>
                <w:szCs w:val="20"/>
              </w:rPr>
            </w:pPr>
            <w:r w:rsidRPr="009D4D65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F35A9">
              <w:rPr>
                <w:rFonts w:hAnsiTheme="minorHAnsi" w:cstheme="minorHAnsi"/>
                <w:sz w:val="20"/>
                <w:szCs w:val="20"/>
              </w:rPr>
              <w:t>: viable</w:t>
            </w:r>
          </w:p>
          <w:p w14:paraId="41ACC68C" w14:textId="6DC55830" w:rsidR="001E0B94" w:rsidRPr="002F35A9" w:rsidRDefault="001E0B94" w:rsidP="0079138E">
            <w:pPr>
              <w:rPr>
                <w:rFonts w:hAnsiTheme="minorHAnsi" w:cstheme="minorHAnsi"/>
                <w:sz w:val="20"/>
                <w:szCs w:val="20"/>
              </w:rPr>
            </w:pPr>
            <w:r w:rsidRPr="009D4D65"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2F35A9">
              <w:rPr>
                <w:rFonts w:hAnsiTheme="minorHAnsi" w:cstheme="minorHAnsi"/>
                <w:sz w:val="20"/>
                <w:szCs w:val="20"/>
              </w:rPr>
              <w:t xml:space="preserve">: viable </w:t>
            </w:r>
          </w:p>
        </w:tc>
        <w:tc>
          <w:tcPr>
            <w:tcW w:w="4903" w:type="dxa"/>
          </w:tcPr>
          <w:p w14:paraId="46B9497A" w14:textId="147AD93A" w:rsidR="00B83349" w:rsidRPr="00C577BB" w:rsidRDefault="00B83349" w:rsidP="00B83349">
            <w:pPr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Function</w:t>
            </w:r>
          </w:p>
          <w:p w14:paraId="2E6C527F" w14:textId="7167C8EB" w:rsidR="001E0B94" w:rsidRPr="00C577BB" w:rsidRDefault="00B83349" w:rsidP="00B83349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t>: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CZWNrZXI8L0F1dGhvcj48WWVhcj4yMDA5PC9ZZWFyPjxS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CZWNrZXI8L0F1dGhvcj48WWVhcj4yMDA5PC9ZZWFyPjxS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123DED">
              <w:rPr>
                <w:rFonts w:hAnsiTheme="minorHAnsi" w:cstheme="minorHAnsi"/>
                <w:sz w:val="20"/>
                <w:szCs w:val="20"/>
              </w:rPr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123DED"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Becker et al., 2009; Seto et al., 2013; Seto et al., 2011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77D22784" w14:textId="47EC53EC" w:rsidR="00B83349" w:rsidRDefault="00B83349" w:rsidP="00B83349">
            <w:pPr>
              <w:rPr>
                <w:rFonts w:hAnsiTheme="minorHAnsi" w:cstheme="minorHAnsi"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Subcellular localization</w:t>
            </w:r>
          </w:p>
          <w:p w14:paraId="3A76BA34" w14:textId="2EF11CBC" w:rsidR="00B83349" w:rsidRPr="00F955B9" w:rsidRDefault="00B83349" w:rsidP="00B83349">
            <w:pPr>
              <w:rPr>
                <w:rFonts w:hAnsiTheme="minorHAnsi" w:cstheme="minorHAnsi"/>
                <w:sz w:val="20"/>
                <w:szCs w:val="20"/>
                <w:lang w:val="de-DE"/>
              </w:rPr>
            </w:pPr>
            <w:r w:rsidRPr="00F955B9">
              <w:rPr>
                <w:rFonts w:hAnsiTheme="minorHAnsi" w:cstheme="minorHAnsi"/>
                <w:b/>
                <w:bCs/>
                <w:sz w:val="20"/>
                <w:szCs w:val="20"/>
                <w:lang w:val="de-DE"/>
              </w:rPr>
              <w:t>M</w:t>
            </w:r>
            <w:r w:rsidRPr="00F955B9">
              <w:rPr>
                <w:rFonts w:hAnsiTheme="minorHAnsi" w:cstheme="minorHAnsi"/>
                <w:bCs/>
                <w:sz w:val="20"/>
                <w:szCs w:val="20"/>
                <w:lang w:val="de-DE"/>
              </w:rPr>
              <w:t>:</w:t>
            </w:r>
            <w:r w:rsidRPr="00F955B9">
              <w:rPr>
                <w:rFonts w:hAnsiTheme="minorHAnsi" w:cstheme="minorHAnsi"/>
                <w:sz w:val="20"/>
                <w:szCs w:val="20"/>
                <w:lang w:val="de-DE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TZXRvPC9BdXRob3I+PFllYXI+MjAxMzwvWWVhcj48UmVj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</w:fldData>
              </w:fldChar>
            </w:r>
            <w:r w:rsidRPr="00F955B9">
              <w:rPr>
                <w:rFonts w:hAnsiTheme="minorHAnsi" w:cstheme="minorHAnsi"/>
                <w:sz w:val="20"/>
                <w:szCs w:val="20"/>
                <w:lang w:val="de-DE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TZXRvPC9BdXRob3I+PFllYXI+MjAxMzwvWWVhcj48UmVj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</w:fldData>
              </w:fldChar>
            </w:r>
            <w:r w:rsidRPr="00F955B9">
              <w:rPr>
                <w:rFonts w:hAnsiTheme="minorHAnsi" w:cstheme="minorHAnsi"/>
                <w:sz w:val="20"/>
                <w:szCs w:val="20"/>
                <w:lang w:val="de-DE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F955B9">
              <w:rPr>
                <w:rFonts w:hAnsiTheme="minorHAnsi" w:cstheme="minorHAnsi"/>
                <w:noProof/>
                <w:sz w:val="20"/>
                <w:szCs w:val="20"/>
                <w:lang w:val="de-DE"/>
              </w:rPr>
              <w:t>(Seto et al., 2013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72E81210" w14:textId="0FBE51A5" w:rsidR="00B83349" w:rsidRPr="00C577BB" w:rsidRDefault="00B83349" w:rsidP="00B83349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nl-NL"/>
              </w:rPr>
              <w:t>Dm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HaWxsaW5naGFtPC9BdXRob3I+PFllYXI+MjAxNDwvWWVh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HaWxsaW5naGFtPC9BdXRob3I+PFllYXI+MjAxNDwvWWVh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123DED">
              <w:rPr>
                <w:rFonts w:hAnsiTheme="minorHAnsi" w:cstheme="minorHAnsi"/>
                <w:sz w:val="20"/>
                <w:szCs w:val="20"/>
              </w:rPr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123DED"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Chan et al., 2011; Gillingham et al., 2014; Jin et al., 2012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134ED0C1" w14:textId="0CF697EF" w:rsidR="00E66529" w:rsidRDefault="00E66529" w:rsidP="00B83349">
            <w:pPr>
              <w:rPr>
                <w:rFonts w:hAnsiTheme="minorHAnsi" w:cstheme="minorHAnsi"/>
                <w:b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Viability</w:t>
            </w:r>
          </w:p>
          <w:p w14:paraId="46407601" w14:textId="341F3947" w:rsidR="00B83349" w:rsidRPr="00EB68CF" w:rsidRDefault="00E66529" w:rsidP="00E66529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begin"/>
            </w:r>
            <w:r w:rsidR="0095439B">
              <w:rPr>
                <w:rFonts w:hAnsiTheme="minorHAnsi" w:cstheme="minorHAnsi"/>
                <w:sz w:val="20"/>
                <w:szCs w:val="20"/>
              </w:rPr>
              <w:instrText xml:space="preserve"> ADDIN EN.CITE &lt;EndNote&gt;&lt;Cite&gt;&lt;Author&gt;Cruz&lt;/Author&gt;&lt;Year&gt;2020&lt;/Year&gt;&lt;RecNum&gt;381&lt;/RecNum&gt;&lt;DisplayText&gt;(Cruz et al., 2020)&lt;/DisplayText&gt;&lt;record&gt;&lt;rec-number&gt;381&lt;/rec-number&gt;&lt;foreign-keys&gt;&lt;key app="EN" db-id="e9t0f9vxyzfpvlefz2k5rrsupwvfa5eava90" timestamp="1611504673"&gt;381&lt;/key&gt;&lt;/foreign-keys&gt;&lt;ref-type name="Journal Article"&gt;17&lt;/ref-type&gt;&lt;contributors&gt;&lt;authors&gt;&lt;author&gt;Cruz, F. M.&lt;/author&gt;&lt;author&gt;Colbert, J. D.&lt;/author&gt;&lt;author&gt;Rock, K. L.&lt;/author&gt;&lt;/authors&gt;&lt;/contributors&gt;&lt;auth-address&gt;Department of Pathology, University of Massachusetts Medical School, Worcester, MA, USA.&lt;/auth-address&gt;&lt;titles&gt;&lt;title&gt;The GTPase Rab39a promotes phagosome maturation into MHC-I antigen-presenting compartments&lt;/title&gt;&lt;secondary-title&gt;EMBO J&lt;/secondary-title&gt;&lt;/titles&gt;&lt;periodical&gt;&lt;full-title&gt;EMBO J&lt;/full-title&gt;&lt;/periodical&gt;&lt;pages&gt;e102020&lt;/pages&gt;&lt;volume&gt;39&lt;/volume&gt;&lt;number&gt;2&lt;/number&gt;&lt;edition&gt;2019/12/11&lt;/edition&gt;&lt;keywords&gt;&lt;keyword&gt;Animals&lt;/keyword&gt;&lt;keyword&gt;Antigen Presentation/*immunology&lt;/keyword&gt;&lt;keyword&gt;CD8-Positive T-Lymphocytes/*immunology&lt;/keyword&gt;&lt;keyword&gt;Dendritic Cells/*immunology&lt;/keyword&gt;&lt;keyword&gt;Endoplasmic Reticulum/*immunology/metabolism&lt;/keyword&gt;&lt;keyword&gt;Histocompatibility Antigens Class I/*immunology&lt;/keyword&gt;&lt;keyword&gt;Mice&lt;/keyword&gt;&lt;keyword&gt;Mice, Inbred C57BL&lt;/keyword&gt;&lt;keyword&gt;Mice, Knockout&lt;/keyword&gt;&lt;keyword&gt;Phagocytosis&lt;/keyword&gt;&lt;keyword&gt;Phagosomes/*physiology&lt;/keyword&gt;&lt;keyword&gt;Protein Transport&lt;/keyword&gt;&lt;keyword&gt;rab GTP-Binding Proteins/*physiology&lt;/keyword&gt;&lt;keyword&gt;*Rab39a&lt;/keyword&gt;&lt;keyword&gt;*cross-presentation&lt;/keyword&gt;&lt;keyword&gt;*dendritic cells&lt;/keyword&gt;&lt;keyword&gt;*endosomal trafficking&lt;/keyword&gt;&lt;keyword&gt;*phagosomes&lt;/keyword&gt;&lt;/keywords&gt;&lt;dates&gt;&lt;year&gt;2020&lt;/year&gt;&lt;pub-dates&gt;&lt;date&gt;Jan 15&lt;/date&gt;&lt;/pub-dates&gt;&lt;/dates&gt;&lt;isbn&gt;1460-2075 (Electronic)&amp;#xD;0261-4189 (Linking)&lt;/isbn&gt;&lt;accession-num&gt;31821587&lt;/accession-num&gt;&lt;urls&gt;&lt;related-urls&gt;&lt;url&gt;https://www.ncbi.nlm.nih.gov/pubmed/31821587&lt;/url&gt;&lt;/related-urls&gt;&lt;/urls&gt;&lt;custom2&gt;PMC6960445&lt;/custom2&gt;&lt;electronic-resource-num&gt;10.15252/embj.2019102020&lt;/electronic-resource-num&gt;&lt;/record&gt;&lt;/Cite&gt;&lt;/EndNote&gt;</w:instrTex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95439B">
              <w:rPr>
                <w:rFonts w:hAnsiTheme="minorHAnsi" w:cstheme="minorHAnsi"/>
                <w:noProof/>
                <w:sz w:val="20"/>
                <w:szCs w:val="20"/>
              </w:rPr>
              <w:t>(Cruz et al., 2020)</w: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C67B95" w:rsidRPr="00CF23DC" w14:paraId="27AD7284" w14:textId="77777777" w:rsidTr="00C67B95">
        <w:trPr>
          <w:trHeight w:val="340"/>
        </w:trPr>
        <w:tc>
          <w:tcPr>
            <w:tcW w:w="1412" w:type="dxa"/>
          </w:tcPr>
          <w:p w14:paraId="4A32104A" w14:textId="77777777" w:rsidR="00AA6534" w:rsidRDefault="00AA6534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2620C738" w14:textId="1C5D8132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Rab39b</w:t>
            </w:r>
          </w:p>
        </w:tc>
        <w:tc>
          <w:tcPr>
            <w:tcW w:w="1276" w:type="dxa"/>
          </w:tcPr>
          <w:p w14:paraId="265A393C" w14:textId="77777777" w:rsidR="00AA6534" w:rsidRDefault="00AA6534" w:rsidP="00AA6534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</w:p>
          <w:p w14:paraId="528783A3" w14:textId="7DA7B867" w:rsidR="001E0B94" w:rsidRPr="002F35A9" w:rsidRDefault="001E0B94" w:rsidP="00AA6534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1701" w:type="dxa"/>
            <w:vMerge/>
          </w:tcPr>
          <w:p w14:paraId="33D1EB51" w14:textId="58099DC9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2275" w:type="dxa"/>
          </w:tcPr>
          <w:p w14:paraId="19964A5A" w14:textId="1485559D" w:rsidR="001E0B94" w:rsidRPr="003D76BD" w:rsidRDefault="001E0B94" w:rsidP="00977019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E0246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 w:rsidRPr="003D76BD">
              <w:rPr>
                <w:rFonts w:hAnsiTheme="minorHAnsi" w:cstheme="minorHAnsi"/>
                <w:sz w:val="20"/>
                <w:szCs w:val="20"/>
              </w:rPr>
              <w:t>function in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synaptic activity/transmission, regulates traffic of glutamate receptor subunits to synaptic terminals </w:t>
            </w:r>
          </w:p>
        </w:tc>
        <w:tc>
          <w:tcPr>
            <w:tcW w:w="2262" w:type="dxa"/>
          </w:tcPr>
          <w:p w14:paraId="36AAF482" w14:textId="5D5087FD" w:rsidR="001E0B94" w:rsidRDefault="001E0B94" w:rsidP="0079138E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D35ED9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Golgi </w:t>
            </w:r>
          </w:p>
          <w:p w14:paraId="6E5CEEC8" w14:textId="77777777" w:rsidR="001E0B94" w:rsidRDefault="001E0B94" w:rsidP="0079138E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65334ED8" w14:textId="518C7F87" w:rsidR="001E0B94" w:rsidRPr="003D76BD" w:rsidRDefault="001E0B94" w:rsidP="0079138E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1559" w:type="dxa"/>
          </w:tcPr>
          <w:p w14:paraId="6641D199" w14:textId="77777777" w:rsidR="001E0B94" w:rsidRPr="002F35A9" w:rsidRDefault="001E0B94" w:rsidP="0079138E">
            <w:pPr>
              <w:rPr>
                <w:rFonts w:hAnsiTheme="minorHAnsi" w:cstheme="minorHAnsi"/>
                <w:sz w:val="20"/>
                <w:szCs w:val="20"/>
              </w:rPr>
            </w:pPr>
            <w:r w:rsidRPr="009D4D65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F35A9">
              <w:rPr>
                <w:rFonts w:hAnsiTheme="minorHAnsi" w:cstheme="minorHAnsi"/>
                <w:sz w:val="20"/>
                <w:szCs w:val="20"/>
              </w:rPr>
              <w:t>: viable</w:t>
            </w:r>
          </w:p>
          <w:p w14:paraId="56A208F9" w14:textId="1605387C" w:rsidR="001E0B94" w:rsidRPr="002F35A9" w:rsidRDefault="001E0B94" w:rsidP="0079138E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4903" w:type="dxa"/>
          </w:tcPr>
          <w:p w14:paraId="056D5564" w14:textId="505C5402" w:rsidR="003B6026" w:rsidRPr="00C577BB" w:rsidRDefault="003B6026" w:rsidP="003B6026">
            <w:pPr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Function</w:t>
            </w:r>
          </w:p>
          <w:p w14:paraId="657B2910" w14:textId="77777777" w:rsidR="001E0B94" w:rsidRPr="00C577BB" w:rsidRDefault="003B6026" w:rsidP="003B6026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t>: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NaWdub2duYTwvQXV0aG9yPjxZZWFyPjIwMTU8L1llYXI+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NaWdub2duYTwvQXV0aG9yPjxZZWFyPjIwMTU8L1llYXI+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Mignogna et al., 2015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40E3441F" w14:textId="77777777" w:rsidR="003B6026" w:rsidRDefault="003B6026" w:rsidP="003B6026">
            <w:pPr>
              <w:rPr>
                <w:rFonts w:hAnsiTheme="minorHAnsi" w:cstheme="minorHAnsi"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Subcellular localization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>:</w:t>
            </w:r>
          </w:p>
          <w:p w14:paraId="4DD12211" w14:textId="77777777" w:rsidR="003B6026" w:rsidRDefault="003B6026" w:rsidP="003B6026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HaWFubmFuZHJlYTwvQXV0aG9yPjxZZWFyPjIwMTA8L1ll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HaWFubmFuZHJlYTwvQXV0aG9yPjxZZWFyPjIwMTA8L1ll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>
              <w:rPr>
                <w:rFonts w:hAnsiTheme="minorHAnsi" w:cstheme="minorHAnsi"/>
                <w:noProof/>
                <w:sz w:val="20"/>
                <w:szCs w:val="20"/>
              </w:rPr>
              <w:t>(Giannandrea et al., 2010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6B551660" w14:textId="77777777" w:rsidR="00161EC8" w:rsidRDefault="00161EC8" w:rsidP="003B6026">
            <w:pPr>
              <w:rPr>
                <w:rFonts w:hAnsiTheme="minorHAnsi" w:cstheme="minorHAnsi"/>
                <w:b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Viability</w:t>
            </w:r>
          </w:p>
          <w:p w14:paraId="173D59DF" w14:textId="439F8FBA" w:rsidR="00161EC8" w:rsidRPr="00161EC8" w:rsidRDefault="00161EC8" w:rsidP="003B6026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HYW88L0F1dGhvcj48WWVhcj4yMDIwPC9ZZWFyPjxSZWNO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</w:fldData>
              </w:fldChar>
            </w:r>
            <w:r w:rsidR="0095439B"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HYW88L0F1dGhvcj48WWVhcj4yMDIwPC9ZZWFyPjxSZWNO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</w:fldData>
              </w:fldChar>
            </w:r>
            <w:r w:rsidR="0095439B"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 w:rsidR="0095439B">
              <w:rPr>
                <w:rFonts w:hAnsiTheme="minorHAnsi" w:cstheme="minorHAnsi"/>
                <w:sz w:val="20"/>
                <w:szCs w:val="20"/>
              </w:rPr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95439B">
              <w:rPr>
                <w:rFonts w:hAnsiTheme="minorHAnsi" w:cstheme="minorHAnsi"/>
                <w:sz w:val="20"/>
                <w:szCs w:val="20"/>
              </w:rPr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95439B">
              <w:rPr>
                <w:rFonts w:hAnsiTheme="minorHAnsi" w:cstheme="minorHAnsi"/>
                <w:noProof/>
                <w:sz w:val="20"/>
                <w:szCs w:val="20"/>
              </w:rPr>
              <w:t>(Gao et al., 2020)</w: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C67B95" w:rsidRPr="00CF23DC" w14:paraId="496C1B4B" w14:textId="77777777" w:rsidTr="00C67B95">
        <w:trPr>
          <w:trHeight w:val="340"/>
        </w:trPr>
        <w:tc>
          <w:tcPr>
            <w:tcW w:w="1412" w:type="dxa"/>
          </w:tcPr>
          <w:p w14:paraId="6E3E670B" w14:textId="6E528956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Rab39c (Rab42)</w:t>
            </w:r>
          </w:p>
        </w:tc>
        <w:tc>
          <w:tcPr>
            <w:tcW w:w="1276" w:type="dxa"/>
          </w:tcPr>
          <w:p w14:paraId="6B0411DF" w14:textId="0EFC1CD1" w:rsidR="001E0B94" w:rsidRPr="002F35A9" w:rsidRDefault="001E0B94" w:rsidP="005A23D7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1701" w:type="dxa"/>
            <w:vMerge/>
          </w:tcPr>
          <w:p w14:paraId="162E820A" w14:textId="70F935FA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2275" w:type="dxa"/>
          </w:tcPr>
          <w:p w14:paraId="1B4CF1A5" w14:textId="344F7559" w:rsidR="001E0B94" w:rsidRPr="00DF01C2" w:rsidRDefault="001E0B94" w:rsidP="005A23D7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E0246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 w:rsidRPr="00DF01C2">
              <w:rPr>
                <w:rFonts w:hAnsiTheme="minorHAnsi" w:cstheme="minorHAnsi"/>
                <w:sz w:val="20"/>
                <w:szCs w:val="20"/>
              </w:rPr>
              <w:t>unknown</w:t>
            </w:r>
          </w:p>
        </w:tc>
        <w:tc>
          <w:tcPr>
            <w:tcW w:w="2262" w:type="dxa"/>
          </w:tcPr>
          <w:p w14:paraId="3A29ED8F" w14:textId="7A4DE541" w:rsidR="001E0B94" w:rsidRPr="00DF01C2" w:rsidRDefault="001E0B94" w:rsidP="005A23D7">
            <w:pPr>
              <w:rPr>
                <w:rFonts w:hAnsiTheme="minorHAnsi" w:cstheme="minorHAnsi"/>
                <w:b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D35ED9"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Pr="00DF01C2">
              <w:rPr>
                <w:rFonts w:hAnsiTheme="minorHAnsi" w:cstheme="minorHAnsi"/>
                <w:sz w:val="20"/>
                <w:szCs w:val="20"/>
              </w:rPr>
              <w:t>unknown</w:t>
            </w:r>
          </w:p>
        </w:tc>
        <w:tc>
          <w:tcPr>
            <w:tcW w:w="1559" w:type="dxa"/>
          </w:tcPr>
          <w:p w14:paraId="0B57832A" w14:textId="72BF7F07" w:rsidR="001E0B94" w:rsidRPr="002F35A9" w:rsidRDefault="001E0B94" w:rsidP="0079138E">
            <w:pPr>
              <w:rPr>
                <w:rFonts w:hAnsiTheme="minorHAnsi" w:cstheme="minorHAnsi"/>
                <w:sz w:val="20"/>
                <w:szCs w:val="20"/>
              </w:rPr>
            </w:pPr>
            <w:r w:rsidRPr="001A44D5">
              <w:rPr>
                <w:rFonts w:hAnsiTheme="minorHAnsi" w:cstheme="minorHAnsi"/>
                <w:b/>
                <w:bCs/>
                <w:sz w:val="20"/>
                <w:szCs w:val="20"/>
              </w:rPr>
              <w:t>M</w:t>
            </w:r>
            <w:r w:rsidRPr="002F35A9"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="001A44D5">
              <w:rPr>
                <w:rFonts w:hAnsiTheme="minorHAnsi" w:cstheme="minorHAnsi"/>
                <w:sz w:val="20"/>
                <w:szCs w:val="20"/>
              </w:rPr>
              <w:t>no KO model</w:t>
            </w:r>
          </w:p>
        </w:tc>
        <w:tc>
          <w:tcPr>
            <w:tcW w:w="4903" w:type="dxa"/>
            <w:vAlign w:val="center"/>
          </w:tcPr>
          <w:p w14:paraId="113F6E03" w14:textId="7B324D96" w:rsidR="001E0B94" w:rsidRPr="00EB68CF" w:rsidRDefault="001E0B94" w:rsidP="0079138E">
            <w:pPr>
              <w:rPr>
                <w:rFonts w:hAnsiTheme="minorHAnsi" w:cstheme="minorHAnsi"/>
                <w:sz w:val="20"/>
                <w:szCs w:val="20"/>
              </w:rPr>
            </w:pPr>
          </w:p>
        </w:tc>
      </w:tr>
      <w:tr w:rsidR="00C67B95" w:rsidRPr="00CF23DC" w14:paraId="7B8283A9" w14:textId="77777777" w:rsidTr="00C67B95">
        <w:trPr>
          <w:trHeight w:val="340"/>
        </w:trPr>
        <w:tc>
          <w:tcPr>
            <w:tcW w:w="1412" w:type="dxa"/>
          </w:tcPr>
          <w:p w14:paraId="1C256679" w14:textId="77777777" w:rsidR="00AA6534" w:rsidRDefault="00AA6534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79EB4447" w14:textId="4F196430" w:rsidR="001E0B94" w:rsidRPr="006D1CE4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6D1CE4">
              <w:rPr>
                <w:rFonts w:hAnsiTheme="minorHAnsi" w:cstheme="minorHAnsi"/>
                <w:sz w:val="20"/>
                <w:szCs w:val="20"/>
              </w:rPr>
              <w:t xml:space="preserve">Rab40a** </w:t>
            </w:r>
          </w:p>
        </w:tc>
        <w:tc>
          <w:tcPr>
            <w:tcW w:w="1276" w:type="dxa"/>
          </w:tcPr>
          <w:p w14:paraId="59E47C1F" w14:textId="77777777" w:rsidR="00AA6534" w:rsidRDefault="00AA6534" w:rsidP="00AA6534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</w:p>
          <w:p w14:paraId="51A75D3D" w14:textId="61D8EC0C" w:rsidR="001E0B94" w:rsidRPr="002F35A9" w:rsidRDefault="001E0B94" w:rsidP="00AA6534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1701" w:type="dxa"/>
            <w:vMerge w:val="restart"/>
          </w:tcPr>
          <w:p w14:paraId="6A29EF59" w14:textId="77777777" w:rsidR="000B2423" w:rsidRDefault="000B2423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5D524B93" w14:textId="1B962584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DmRab40</w:t>
            </w:r>
          </w:p>
          <w:p w14:paraId="1CB0DA55" w14:textId="14008817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2275" w:type="dxa"/>
          </w:tcPr>
          <w:p w14:paraId="666422D1" w14:textId="6C34C803" w:rsidR="001E0B94" w:rsidRPr="006D1CE4" w:rsidRDefault="001E0B94" w:rsidP="0079138E">
            <w:pPr>
              <w:rPr>
                <w:rFonts w:hAnsiTheme="minorHAnsi" w:cstheme="minorHAnsi"/>
                <w:sz w:val="20"/>
                <w:szCs w:val="20"/>
              </w:rPr>
            </w:pPr>
            <w:r w:rsidRPr="006D1CE4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E0246">
              <w:rPr>
                <w:rFonts w:hAnsiTheme="minorHAnsi" w:cstheme="minorHAnsi"/>
                <w:sz w:val="20"/>
                <w:szCs w:val="20"/>
              </w:rPr>
              <w:t>:</w:t>
            </w:r>
            <w:r w:rsidRPr="006D1CE4"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 w:rsidRPr="006D1CE4">
              <w:rPr>
                <w:rFonts w:hAnsiTheme="minorHAnsi" w:cstheme="minorHAnsi"/>
                <w:sz w:val="20"/>
                <w:szCs w:val="20"/>
              </w:rPr>
              <w:t xml:space="preserve">unknown </w:t>
            </w:r>
          </w:p>
          <w:p w14:paraId="3BF997B7" w14:textId="77777777" w:rsidR="001E0B94" w:rsidRPr="006D1CE4" w:rsidRDefault="001E0B94" w:rsidP="0079138E">
            <w:pPr>
              <w:rPr>
                <w:rFonts w:hAnsiTheme="minorHAnsi" w:cstheme="minorHAnsi"/>
                <w:b/>
                <w:sz w:val="20"/>
                <w:szCs w:val="20"/>
              </w:rPr>
            </w:pPr>
          </w:p>
          <w:p w14:paraId="16755BCA" w14:textId="2A989E31" w:rsidR="001E0B94" w:rsidRPr="006D1CE4" w:rsidRDefault="001E0B94" w:rsidP="0079138E">
            <w:pPr>
              <w:rPr>
                <w:rFonts w:hAnsiTheme="minorHAnsi" w:cstheme="minorHAnsi"/>
                <w:b/>
                <w:sz w:val="20"/>
                <w:szCs w:val="20"/>
              </w:rPr>
            </w:pPr>
            <w:r w:rsidRPr="006D1CE4"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183B26">
              <w:rPr>
                <w:rFonts w:hAnsiTheme="minorHAnsi" w:cstheme="minorHAnsi"/>
                <w:sz w:val="20"/>
                <w:szCs w:val="20"/>
              </w:rPr>
              <w:t>:</w:t>
            </w:r>
            <w:r w:rsidRPr="006D1CE4"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 w:rsidRPr="006D1CE4">
              <w:rPr>
                <w:rFonts w:hAnsiTheme="minorHAnsi" w:cstheme="minorHAnsi"/>
                <w:sz w:val="20"/>
                <w:szCs w:val="20"/>
              </w:rPr>
              <w:t>unknown</w:t>
            </w:r>
          </w:p>
        </w:tc>
        <w:tc>
          <w:tcPr>
            <w:tcW w:w="2262" w:type="dxa"/>
          </w:tcPr>
          <w:p w14:paraId="250D279C" w14:textId="77777777" w:rsidR="001E0B94" w:rsidRPr="006D1CE4" w:rsidRDefault="001E0B94" w:rsidP="0017349B">
            <w:pPr>
              <w:rPr>
                <w:rFonts w:hAnsiTheme="minorHAnsi" w:cstheme="minorHAnsi"/>
                <w:sz w:val="20"/>
                <w:szCs w:val="20"/>
              </w:rPr>
            </w:pPr>
            <w:r w:rsidRPr="006D1CE4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D35ED9">
              <w:rPr>
                <w:rFonts w:hAnsiTheme="minorHAnsi" w:cstheme="minorHAnsi"/>
                <w:sz w:val="20"/>
                <w:szCs w:val="20"/>
              </w:rPr>
              <w:t>:</w:t>
            </w:r>
            <w:r w:rsidRPr="006D1CE4"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 w:rsidRPr="006D1CE4">
              <w:rPr>
                <w:rFonts w:hAnsiTheme="minorHAnsi" w:cstheme="minorHAnsi"/>
                <w:sz w:val="20"/>
                <w:szCs w:val="20"/>
              </w:rPr>
              <w:t xml:space="preserve">unknown </w:t>
            </w:r>
          </w:p>
          <w:p w14:paraId="3042AEC6" w14:textId="77777777" w:rsidR="001E0B94" w:rsidRPr="006D1CE4" w:rsidRDefault="001E0B94" w:rsidP="0079138E">
            <w:pPr>
              <w:rPr>
                <w:rFonts w:hAnsiTheme="minorHAnsi" w:cstheme="minorHAnsi"/>
                <w:b/>
                <w:sz w:val="20"/>
                <w:szCs w:val="20"/>
              </w:rPr>
            </w:pPr>
          </w:p>
          <w:p w14:paraId="7F2F7580" w14:textId="3BE3502E" w:rsidR="001E0B94" w:rsidRPr="006D1CE4" w:rsidRDefault="001E0B94" w:rsidP="0079138E">
            <w:pPr>
              <w:rPr>
                <w:rFonts w:hAnsiTheme="minorHAnsi" w:cstheme="minorHAnsi"/>
                <w:b/>
                <w:sz w:val="20"/>
                <w:szCs w:val="20"/>
                <w:u w:val="double"/>
              </w:rPr>
            </w:pPr>
            <w:r w:rsidRPr="006D1CE4"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D35ED9">
              <w:rPr>
                <w:rFonts w:hAnsiTheme="minorHAnsi" w:cstheme="minorHAnsi"/>
                <w:sz w:val="20"/>
                <w:szCs w:val="20"/>
              </w:rPr>
              <w:t>:</w:t>
            </w:r>
            <w:r w:rsidRPr="006D1CE4"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 w:rsidRPr="006D1CE4">
              <w:rPr>
                <w:rFonts w:hAnsiTheme="minorHAnsi" w:cstheme="minorHAnsi"/>
                <w:sz w:val="20"/>
                <w:szCs w:val="20"/>
              </w:rPr>
              <w:t xml:space="preserve">synapse and neuronal cell body </w:t>
            </w:r>
          </w:p>
        </w:tc>
        <w:tc>
          <w:tcPr>
            <w:tcW w:w="1559" w:type="dxa"/>
          </w:tcPr>
          <w:p w14:paraId="4FE805D6" w14:textId="3A4A41F6" w:rsidR="001E0B94" w:rsidRPr="002F35A9" w:rsidRDefault="001E0B94" w:rsidP="0079138E">
            <w:pPr>
              <w:rPr>
                <w:rFonts w:hAnsiTheme="minorHAnsi" w:cstheme="minorHAnsi"/>
                <w:sz w:val="20"/>
                <w:szCs w:val="20"/>
              </w:rPr>
            </w:pPr>
            <w:r w:rsidRPr="009D4D65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F35A9"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t>no KO model</w:t>
            </w:r>
          </w:p>
          <w:p w14:paraId="04669101" w14:textId="1334B4A4" w:rsidR="001E0B94" w:rsidRPr="002F35A9" w:rsidRDefault="001E0B94" w:rsidP="0079138E">
            <w:pPr>
              <w:rPr>
                <w:rFonts w:hAnsiTheme="minorHAnsi" w:cstheme="minorHAnsi"/>
                <w:sz w:val="20"/>
                <w:szCs w:val="20"/>
              </w:rPr>
            </w:pPr>
            <w:r w:rsidRPr="009D4D65"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2F35A9">
              <w:rPr>
                <w:rFonts w:hAnsiTheme="minorHAnsi" w:cstheme="minorHAnsi"/>
                <w:sz w:val="20"/>
                <w:szCs w:val="20"/>
              </w:rPr>
              <w:t>: viable</w:t>
            </w:r>
          </w:p>
        </w:tc>
        <w:tc>
          <w:tcPr>
            <w:tcW w:w="4903" w:type="dxa"/>
          </w:tcPr>
          <w:p w14:paraId="0FBD5903" w14:textId="010FB150" w:rsidR="00F77BAA" w:rsidRDefault="00F77BAA" w:rsidP="00F77BAA">
            <w:pPr>
              <w:rPr>
                <w:rFonts w:hAnsiTheme="minorHAnsi" w:cstheme="minorHAnsi"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Subcellular localization</w:t>
            </w:r>
          </w:p>
          <w:p w14:paraId="47B4BB4E" w14:textId="68B8159F" w:rsidR="001E0B94" w:rsidRPr="00EB68CF" w:rsidRDefault="00F77BAA" w:rsidP="00F77BAA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Dm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 w:rsidR="0056295E" w:rsidRPr="006D1CE4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 w:rsidR="0056295E" w:rsidRPr="006D1CE4">
              <w:rPr>
                <w:rFonts w:hAnsiTheme="minorHAnsi" w:cstheme="minorHAnsi"/>
                <w:sz w:val="20"/>
                <w:szCs w:val="20"/>
              </w:rPr>
              <w:fldChar w:fldCharType="begin"/>
            </w:r>
            <w:r w:rsidR="0056295E" w:rsidRPr="006D1CE4">
              <w:rPr>
                <w:rFonts w:hAnsiTheme="minorHAnsi" w:cstheme="minorHAnsi"/>
                <w:sz w:val="20"/>
                <w:szCs w:val="20"/>
              </w:rPr>
              <w:instrText xml:space="preserve"> ADDIN EN.CITE &lt;EndNote&gt;&lt;Cite&gt;&lt;Author&gt;Jin&lt;/Author&gt;&lt;Year&gt;2012&lt;/Year&gt;&lt;RecNum&gt;63&lt;/RecNum&gt;&lt;DisplayText&gt;(Jin et al., 2012)&lt;/DisplayText&gt;&lt;record&gt;&lt;rec-number&gt;63&lt;/rec-number&gt;&lt;foreign-keys&gt;&lt;key app="EN" db-id="e9t0f9vxyzfpvlefz2k5rrsupwvfa5eava90" timestamp="1605967615"&gt;63&lt;/key&gt;&lt;/foreign-keys&gt;&lt;ref-type name="Journal Article"&gt;17&lt;/ref-type&gt;&lt;contributors&gt;&lt;authors&gt;&lt;author&gt;Jin, E. J.&lt;/author&gt;&lt;author&gt;Chan, C. C.&lt;/author&gt;&lt;author&gt;Agi, E.&lt;/author&gt;&lt;author&gt;Cherry, S.&lt;/author&gt;&lt;author&gt;Hanacik, E.&lt;/author&gt;&lt;author&gt;Buszczak, M.&lt;/author&gt;&lt;author&gt;Hiesinger, P. R.&lt;/author&gt;&lt;/authors&gt;&lt;/contributors&gt;&lt;auth-address&gt;Department of Physiology, Medical Center, University of Texas Southwestern, Dallas, Texas, United States of America.&lt;/auth-address&gt;&lt;titles&gt;&lt;title&gt;Similarities of Drosophila rab GTPases based on expression profiling: completion and analysis of the rab-Gal4 kit&lt;/title&gt;&lt;secondary-title&gt;PLoS One&lt;/secondary-title&gt;&lt;/titles&gt;&lt;periodical&gt;&lt;full-title&gt;PLoS One&lt;/full-title&gt;&lt;/periodical&gt;&lt;pages&gt;e40912&lt;/pages&gt;&lt;volume&gt;7&lt;/volume&gt;&lt;number&gt;7&lt;/number&gt;&lt;edition&gt;2012/07/31&lt;/edition&gt;&lt;keywords&gt;&lt;keyword&gt;Animals&lt;/keyword&gt;&lt;keyword&gt;Computational Biology/*methods&lt;/keyword&gt;&lt;keyword&gt;Drosophila melanogaster/cytology/*enzymology/*genetics&lt;/keyword&gt;&lt;keyword&gt;Gene Expression Profiling/*methods&lt;/keyword&gt;&lt;keyword&gt;Intracellular Space/metabolism&lt;/keyword&gt;&lt;keyword&gt;Neurons/cytology/metabolism&lt;/keyword&gt;&lt;keyword&gt;Protein Transport&lt;/keyword&gt;&lt;keyword&gt;rab GTP-Binding Proteins/*genetics/metabolism&lt;/keyword&gt;&lt;/keywords&gt;&lt;dates&gt;&lt;year&gt;2012&lt;/year&gt;&lt;/dates&gt;&lt;isbn&gt;1932-6203 (Electronic)&amp;#xD;1932-6203 (Linking)&lt;/isbn&gt;&lt;accession-num&gt;22844416&lt;/accession-num&gt;&lt;urls&gt;&lt;related-urls&gt;&lt;url&gt;https://www.ncbi.nlm.nih.gov/pubmed/22844416&lt;/url&gt;&lt;/related-urls&gt;&lt;/urls&gt;&lt;custom2&gt;PMC3402473&lt;/custom2&gt;&lt;electronic-resource-num&gt;10.1371/journal.pone.0040912&lt;/electronic-resource-num&gt;&lt;/record&gt;&lt;/Cite&gt;&lt;/EndNote&gt;</w:instrText>
            </w:r>
            <w:r w:rsidR="0056295E" w:rsidRPr="006D1CE4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56295E" w:rsidRPr="006D1CE4">
              <w:rPr>
                <w:rFonts w:hAnsiTheme="minorHAnsi" w:cstheme="minorHAnsi"/>
                <w:noProof/>
                <w:sz w:val="20"/>
                <w:szCs w:val="20"/>
              </w:rPr>
              <w:t>(Jin et al., 2012)</w:t>
            </w:r>
            <w:r w:rsidR="0056295E" w:rsidRPr="006D1CE4"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C67B95" w:rsidRPr="00CF23DC" w14:paraId="5098B3D2" w14:textId="77777777" w:rsidTr="00C67B95">
        <w:trPr>
          <w:trHeight w:val="340"/>
        </w:trPr>
        <w:tc>
          <w:tcPr>
            <w:tcW w:w="1412" w:type="dxa"/>
          </w:tcPr>
          <w:p w14:paraId="54DD6C16" w14:textId="77777777" w:rsidR="00AA6534" w:rsidRDefault="00AA6534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7F36D887" w14:textId="2D7AA374" w:rsidR="001E0B94" w:rsidRPr="006D1CE4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6D1CE4">
              <w:rPr>
                <w:rFonts w:hAnsiTheme="minorHAnsi" w:cstheme="minorHAnsi"/>
                <w:sz w:val="20"/>
                <w:szCs w:val="20"/>
              </w:rPr>
              <w:t>Rab40b</w:t>
            </w:r>
          </w:p>
        </w:tc>
        <w:tc>
          <w:tcPr>
            <w:tcW w:w="1276" w:type="dxa"/>
          </w:tcPr>
          <w:p w14:paraId="048E1503" w14:textId="77777777" w:rsidR="00AA6534" w:rsidRDefault="00AA6534" w:rsidP="00AA6534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</w:p>
          <w:p w14:paraId="761DA3CF" w14:textId="4D8864C1" w:rsidR="001E0B94" w:rsidRPr="002F35A9" w:rsidRDefault="001E0B94" w:rsidP="00AA6534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1701" w:type="dxa"/>
            <w:vMerge/>
          </w:tcPr>
          <w:p w14:paraId="6A222446" w14:textId="0D0A4052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2275" w:type="dxa"/>
          </w:tcPr>
          <w:p w14:paraId="08C1B402" w14:textId="40A844C4" w:rsidR="001E0B94" w:rsidRPr="00CA3C91" w:rsidRDefault="001E0B94" w:rsidP="0079138E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183B26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 w:rsidRPr="00CA3C91">
              <w:rPr>
                <w:rFonts w:hAnsiTheme="minorHAnsi" w:cstheme="minorHAnsi"/>
                <w:sz w:val="20"/>
                <w:szCs w:val="20"/>
              </w:rPr>
              <w:t>transport of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MMP2/9 secretory vesicles during invadopodia formation, regulation of MMP secretion </w:t>
            </w:r>
          </w:p>
        </w:tc>
        <w:tc>
          <w:tcPr>
            <w:tcW w:w="2262" w:type="dxa"/>
          </w:tcPr>
          <w:p w14:paraId="6B9B71CB" w14:textId="5BF3998D" w:rsidR="001E0B94" w:rsidRPr="00CA3C91" w:rsidRDefault="001E0B94" w:rsidP="0079138E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="00D35ED9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TGN-derived secretory vesicles </w:t>
            </w:r>
          </w:p>
        </w:tc>
        <w:tc>
          <w:tcPr>
            <w:tcW w:w="1559" w:type="dxa"/>
          </w:tcPr>
          <w:p w14:paraId="4C79C674" w14:textId="77777777" w:rsidR="001E0B94" w:rsidRPr="002F35A9" w:rsidRDefault="001E0B94" w:rsidP="0079138E">
            <w:pPr>
              <w:rPr>
                <w:rFonts w:hAnsiTheme="minorHAnsi" w:cstheme="minorHAnsi"/>
                <w:sz w:val="20"/>
                <w:szCs w:val="20"/>
              </w:rPr>
            </w:pPr>
            <w:r w:rsidRPr="009D4D65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F35A9">
              <w:rPr>
                <w:rFonts w:hAnsiTheme="minorHAnsi" w:cstheme="minorHAnsi"/>
                <w:sz w:val="20"/>
                <w:szCs w:val="20"/>
              </w:rPr>
              <w:t>: viable</w:t>
            </w:r>
          </w:p>
          <w:p w14:paraId="35DBDE2C" w14:textId="1A59351B" w:rsidR="001E0B94" w:rsidRPr="002F35A9" w:rsidRDefault="001E0B94" w:rsidP="0079138E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4903" w:type="dxa"/>
          </w:tcPr>
          <w:p w14:paraId="41D50F17" w14:textId="521202B5" w:rsidR="008E129F" w:rsidRDefault="008E129F" w:rsidP="008E129F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Function</w:t>
            </w:r>
            <w:r w:rsidR="004F13C4">
              <w:rPr>
                <w:rFonts w:hAnsiTheme="minorHAnsi" w:cstheme="minorHAnsi"/>
                <w:b/>
                <w:bCs/>
                <w:sz w:val="20"/>
                <w:szCs w:val="20"/>
              </w:rPr>
              <w:t xml:space="preserve"> and subcellular localization</w:t>
            </w:r>
          </w:p>
          <w:p w14:paraId="015674B4" w14:textId="2940C27C" w:rsidR="001E0B94" w:rsidRDefault="008E129F" w:rsidP="008E129F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KYWNvYjwvQXV0aG9yPjxZZWFyPjIwMTM8L1llYXI+PFJl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KYWNvYjwvQXV0aG9yPjxZZWFyPjIwMTM8L1llYXI+PFJl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>
              <w:rPr>
                <w:rFonts w:hAnsiTheme="minorHAnsi" w:cstheme="minorHAnsi"/>
                <w:noProof/>
                <w:sz w:val="20"/>
                <w:szCs w:val="20"/>
              </w:rPr>
              <w:t>(Jacob et al., 2013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3471D0D6" w14:textId="63D66DC9" w:rsidR="005B3CBC" w:rsidRDefault="005B3CBC" w:rsidP="008E129F">
            <w:pPr>
              <w:rPr>
                <w:rFonts w:hAnsiTheme="minorHAnsi" w:cstheme="minorHAnsi"/>
                <w:b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Viability</w:t>
            </w:r>
          </w:p>
          <w:p w14:paraId="343EA1F8" w14:textId="122B67F1" w:rsidR="005B3CBC" w:rsidRPr="005B3CBC" w:rsidRDefault="005B3CBC" w:rsidP="008E129F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Pr="004D0BB8">
              <w:rPr>
                <w:rFonts w:hAnsiTheme="minorHAnsi" w:cstheme="minorHAnsi"/>
                <w:bCs/>
                <w:sz w:val="20"/>
                <w:szCs w:val="20"/>
              </w:rPr>
              <w:t>International Mouse Phenotyping Consortium</w:t>
            </w:r>
          </w:p>
          <w:p w14:paraId="3AD676CF" w14:textId="416D9972" w:rsidR="008E129F" w:rsidRPr="00EB68CF" w:rsidRDefault="008E129F" w:rsidP="008E129F">
            <w:pPr>
              <w:rPr>
                <w:rFonts w:hAnsiTheme="minorHAnsi" w:cstheme="minorHAnsi"/>
                <w:sz w:val="20"/>
                <w:szCs w:val="20"/>
              </w:rPr>
            </w:pPr>
          </w:p>
        </w:tc>
      </w:tr>
      <w:tr w:rsidR="00C67B95" w:rsidRPr="00CF23DC" w14:paraId="3E308AB2" w14:textId="77777777" w:rsidTr="00C67B95">
        <w:trPr>
          <w:trHeight w:val="340"/>
        </w:trPr>
        <w:tc>
          <w:tcPr>
            <w:tcW w:w="1412" w:type="dxa"/>
          </w:tcPr>
          <w:p w14:paraId="0574C4AC" w14:textId="77777777" w:rsidR="00AA6534" w:rsidRDefault="00AA6534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09919E55" w14:textId="59C8BFD9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Rab40c</w:t>
            </w:r>
          </w:p>
        </w:tc>
        <w:tc>
          <w:tcPr>
            <w:tcW w:w="1276" w:type="dxa"/>
          </w:tcPr>
          <w:p w14:paraId="67D1248C" w14:textId="77777777" w:rsidR="00AA6534" w:rsidRDefault="00AA6534" w:rsidP="00AA6534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</w:p>
          <w:p w14:paraId="3273DEF9" w14:textId="6BA9AFFB" w:rsidR="001E0B94" w:rsidRPr="002F35A9" w:rsidRDefault="001E0B94" w:rsidP="00AA6534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1701" w:type="dxa"/>
            <w:vMerge/>
          </w:tcPr>
          <w:p w14:paraId="223DC3DC" w14:textId="0D9A55D4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2275" w:type="dxa"/>
          </w:tcPr>
          <w:p w14:paraId="0A4F35FF" w14:textId="5788FCEF" w:rsidR="001E0B94" w:rsidRPr="0066174A" w:rsidRDefault="001E0B94" w:rsidP="0079138E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183B26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modulates biogenesis of lipid droplets, receptor recycling in oligodendrocytes </w:t>
            </w:r>
          </w:p>
        </w:tc>
        <w:tc>
          <w:tcPr>
            <w:tcW w:w="2262" w:type="dxa"/>
          </w:tcPr>
          <w:p w14:paraId="776F1555" w14:textId="4C0895F3" w:rsidR="001E0B94" w:rsidRPr="0066174A" w:rsidRDefault="001E0B94" w:rsidP="0079138E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D35ED9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lipid droplets, recycling endosomes </w:t>
            </w:r>
          </w:p>
        </w:tc>
        <w:tc>
          <w:tcPr>
            <w:tcW w:w="1559" w:type="dxa"/>
          </w:tcPr>
          <w:p w14:paraId="10EBDDF3" w14:textId="263F42EC" w:rsidR="001E0B94" w:rsidRPr="002F35A9" w:rsidRDefault="001E0B94" w:rsidP="0079138E">
            <w:pPr>
              <w:rPr>
                <w:rFonts w:hAnsiTheme="minorHAnsi" w:cstheme="minorHAnsi"/>
                <w:sz w:val="20"/>
                <w:szCs w:val="20"/>
              </w:rPr>
            </w:pPr>
            <w:r w:rsidRPr="009D4D65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F35A9">
              <w:rPr>
                <w:rFonts w:hAnsiTheme="minorHAnsi" w:cstheme="minorHAnsi"/>
                <w:sz w:val="20"/>
                <w:szCs w:val="20"/>
              </w:rPr>
              <w:t xml:space="preserve">: subviable </w:t>
            </w:r>
          </w:p>
        </w:tc>
        <w:tc>
          <w:tcPr>
            <w:tcW w:w="4903" w:type="dxa"/>
          </w:tcPr>
          <w:p w14:paraId="3702AE99" w14:textId="17FEBFE3" w:rsidR="00BC2A0B" w:rsidRDefault="00BC2A0B" w:rsidP="00BC2A0B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Function</w:t>
            </w:r>
            <w:r w:rsidR="00652E95">
              <w:rPr>
                <w:rFonts w:hAnsiTheme="minorHAnsi" w:cstheme="minorHAnsi"/>
                <w:b/>
                <w:bCs/>
                <w:sz w:val="20"/>
                <w:szCs w:val="20"/>
              </w:rPr>
              <w:t xml:space="preserve"> and subcellular localization</w:t>
            </w:r>
          </w:p>
          <w:p w14:paraId="31D41B9D" w14:textId="3A9DC536" w:rsidR="001E0B94" w:rsidRDefault="00BC2A0B" w:rsidP="00BC2A0B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UYW48L0F1dGhvcj48WWVhcj4yMDEzPC9ZZWFyPjxSZWNO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</w:fldData>
              </w:fldChar>
            </w:r>
            <w:r w:rsidR="00123DED"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UYW48L0F1dGhvcj48WWVhcj4yMDEzPC9ZZWFyPjxSZWNO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</w:fldData>
              </w:fldChar>
            </w:r>
            <w:r w:rsidR="00123DED"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 w:rsidR="00123DED">
              <w:rPr>
                <w:rFonts w:hAnsiTheme="minorHAnsi" w:cstheme="minorHAnsi"/>
                <w:sz w:val="20"/>
                <w:szCs w:val="20"/>
              </w:rPr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123DED">
              <w:rPr>
                <w:rFonts w:hAnsiTheme="minorHAnsi" w:cstheme="minorHAnsi"/>
                <w:noProof/>
                <w:sz w:val="20"/>
                <w:szCs w:val="20"/>
              </w:rPr>
              <w:t>(Rodriguez-Gabin et al., 2004; Tan et al., 2013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25E58EDB" w14:textId="77777777" w:rsidR="003908E9" w:rsidRDefault="005B3CBC" w:rsidP="003908E9">
            <w:pPr>
              <w:rPr>
                <w:rFonts w:hAnsiTheme="minorHAnsi" w:cstheme="minorHAnsi"/>
                <w:b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Viability</w:t>
            </w:r>
          </w:p>
          <w:p w14:paraId="368F9AC0" w14:textId="60CD1261" w:rsidR="005B3CBC" w:rsidRPr="005B3CBC" w:rsidRDefault="005B3CBC" w:rsidP="003908E9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EaWNraW5zb248L0F1dGhvcj48WWVhcj4yMDE2PC9ZZWFy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</w:fldData>
              </w:fldChar>
            </w:r>
            <w:r w:rsidR="0095439B"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EaWNraW5zb248L0F1dGhvcj48WWVhcj4yMDE2PC9ZZWFy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</w:fldData>
              </w:fldChar>
            </w:r>
            <w:r w:rsidR="0095439B"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 w:rsidR="0095439B">
              <w:rPr>
                <w:rFonts w:hAnsiTheme="minorHAnsi" w:cstheme="minorHAnsi"/>
                <w:sz w:val="20"/>
                <w:szCs w:val="20"/>
              </w:rPr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95439B">
              <w:rPr>
                <w:rFonts w:hAnsiTheme="minorHAnsi" w:cstheme="minorHAnsi"/>
                <w:sz w:val="20"/>
                <w:szCs w:val="20"/>
              </w:rPr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95439B">
              <w:rPr>
                <w:rFonts w:hAnsiTheme="minorHAnsi" w:cstheme="minorHAnsi"/>
                <w:noProof/>
                <w:sz w:val="20"/>
                <w:szCs w:val="20"/>
              </w:rPr>
              <w:t>(Dickinson et al., 2016)</w: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C67B95" w:rsidRPr="00CF23DC" w14:paraId="78FFA268" w14:textId="77777777" w:rsidTr="00C67B95">
        <w:trPr>
          <w:trHeight w:val="340"/>
        </w:trPr>
        <w:tc>
          <w:tcPr>
            <w:tcW w:w="1412" w:type="dxa"/>
          </w:tcPr>
          <w:p w14:paraId="63C42167" w14:textId="30F2BC37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6D1CE4">
              <w:rPr>
                <w:rFonts w:hAnsiTheme="minorHAnsi" w:cstheme="minorHAnsi"/>
                <w:sz w:val="20"/>
                <w:szCs w:val="20"/>
              </w:rPr>
              <w:t>Rab40aL (RLGP)**</w:t>
            </w:r>
            <w:r w:rsidRPr="002F35A9">
              <w:rPr>
                <w:rFonts w:hAnsiTheme="minorHAnsi" w:cstheme="minorHAnsi"/>
                <w:sz w:val="20"/>
                <w:szCs w:val="20"/>
              </w:rPr>
              <w:t xml:space="preserve"> </w:t>
            </w:r>
          </w:p>
        </w:tc>
        <w:tc>
          <w:tcPr>
            <w:tcW w:w="1276" w:type="dxa"/>
          </w:tcPr>
          <w:p w14:paraId="764260B4" w14:textId="5D73EC25" w:rsidR="001E0B94" w:rsidRPr="002F35A9" w:rsidRDefault="001E0B94" w:rsidP="00302034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1701" w:type="dxa"/>
            <w:vMerge/>
          </w:tcPr>
          <w:p w14:paraId="6B84D5FE" w14:textId="3450F488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2275" w:type="dxa"/>
          </w:tcPr>
          <w:p w14:paraId="2B7DA81A" w14:textId="76291F4B" w:rsidR="001E0B94" w:rsidRPr="00AA4D10" w:rsidRDefault="001E0B94" w:rsidP="0079138E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183B26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unknown </w:t>
            </w:r>
          </w:p>
        </w:tc>
        <w:tc>
          <w:tcPr>
            <w:tcW w:w="2262" w:type="dxa"/>
          </w:tcPr>
          <w:p w14:paraId="38F3C02B" w14:textId="4F8CFE2F" w:rsidR="001E0B94" w:rsidRPr="00E15724" w:rsidRDefault="001E0B94" w:rsidP="0079138E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D35ED9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mitochondria </w:t>
            </w:r>
          </w:p>
        </w:tc>
        <w:tc>
          <w:tcPr>
            <w:tcW w:w="1559" w:type="dxa"/>
          </w:tcPr>
          <w:p w14:paraId="08F53FC5" w14:textId="2954996B" w:rsidR="001E0B94" w:rsidRPr="002F35A9" w:rsidRDefault="001E0B94" w:rsidP="0079138E">
            <w:pPr>
              <w:rPr>
                <w:rFonts w:hAnsiTheme="minorHAnsi" w:cstheme="minorHAnsi"/>
                <w:sz w:val="20"/>
                <w:szCs w:val="20"/>
              </w:rPr>
            </w:pPr>
            <w:r w:rsidRPr="009D4D65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F35A9"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t>no KO model</w:t>
            </w:r>
          </w:p>
          <w:p w14:paraId="17496D87" w14:textId="0506814D" w:rsidR="001E0B94" w:rsidRPr="002F35A9" w:rsidRDefault="001E0B94" w:rsidP="0079138E">
            <w:pPr>
              <w:rPr>
                <w:rFonts w:hAnsiTheme="minorHAnsi" w:cstheme="minorHAnsi"/>
                <w:sz w:val="20"/>
                <w:szCs w:val="20"/>
              </w:rPr>
            </w:pPr>
          </w:p>
        </w:tc>
        <w:tc>
          <w:tcPr>
            <w:tcW w:w="4903" w:type="dxa"/>
          </w:tcPr>
          <w:p w14:paraId="3047CFC1" w14:textId="23141626" w:rsidR="00596290" w:rsidRDefault="00596290" w:rsidP="00596290">
            <w:pPr>
              <w:rPr>
                <w:rFonts w:hAnsiTheme="minorHAnsi" w:cstheme="minorHAnsi"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Subcellular localization</w:t>
            </w:r>
          </w:p>
          <w:p w14:paraId="6212742C" w14:textId="72F43644" w:rsidR="001E0B94" w:rsidRPr="00EB68CF" w:rsidRDefault="00596290" w:rsidP="00596290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TYWl0by1PaGFyYTwvQXV0aG9yPjxZZWFyPjIwMDI8L1ll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TYWl0by1PaGFyYTwvQXV0aG9yPjxZZWFyPjIwMDI8L1ll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>
              <w:rPr>
                <w:rFonts w:hAnsiTheme="minorHAnsi" w:cstheme="minorHAnsi"/>
                <w:noProof/>
                <w:sz w:val="20"/>
                <w:szCs w:val="20"/>
              </w:rPr>
              <w:t>(Bedoyan et al., 2012; Saito-Ohara et al., 2002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C67B95" w:rsidRPr="00CF23DC" w14:paraId="44D6B732" w14:textId="77777777" w:rsidTr="00C67B95">
        <w:trPr>
          <w:trHeight w:val="340"/>
        </w:trPr>
        <w:tc>
          <w:tcPr>
            <w:tcW w:w="1412" w:type="dxa"/>
          </w:tcPr>
          <w:p w14:paraId="38DBDD50" w14:textId="77777777" w:rsidR="00AA6534" w:rsidRDefault="00AA6534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5A00A703" w14:textId="1FF298C7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Rab41 (Rab6d)***</w:t>
            </w:r>
          </w:p>
        </w:tc>
        <w:tc>
          <w:tcPr>
            <w:tcW w:w="1276" w:type="dxa"/>
          </w:tcPr>
          <w:p w14:paraId="1F97DC7E" w14:textId="77777777" w:rsidR="00AA6534" w:rsidRDefault="00AA6534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661416F2" w14:textId="775C00CE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Ypt6</w:t>
            </w:r>
          </w:p>
        </w:tc>
        <w:tc>
          <w:tcPr>
            <w:tcW w:w="1701" w:type="dxa"/>
          </w:tcPr>
          <w:p w14:paraId="7E7C086C" w14:textId="77777777" w:rsidR="00AA6534" w:rsidRDefault="00AA6534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2BC14198" w14:textId="35D66F63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DmRab6</w:t>
            </w:r>
          </w:p>
        </w:tc>
        <w:tc>
          <w:tcPr>
            <w:tcW w:w="2275" w:type="dxa"/>
          </w:tcPr>
          <w:p w14:paraId="7F939C72" w14:textId="762EF31F" w:rsidR="001E0B94" w:rsidRDefault="001E0B94" w:rsidP="0079138E">
            <w:pPr>
              <w:rPr>
                <w:rFonts w:hAnsiTheme="minorHAnsi" w:cstheme="minorHAnsi"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183B26"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 w:rsidRPr="00101A7E">
              <w:rPr>
                <w:rFonts w:hAnsiTheme="minorHAnsi" w:cstheme="minorHAnsi"/>
                <w:b/>
                <w:bCs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 xml:space="preserve">Golgi ribbon formation, ER-to-Golgi trafficking </w:t>
            </w:r>
          </w:p>
          <w:p w14:paraId="55CBBD57" w14:textId="042B9870" w:rsidR="001E0B94" w:rsidRDefault="001E0B94" w:rsidP="0079138E">
            <w:pPr>
              <w:rPr>
                <w:rFonts w:hAnsiTheme="minorHAnsi" w:cstheme="minorHAnsi"/>
                <w:bCs/>
                <w:sz w:val="20"/>
                <w:szCs w:val="20"/>
              </w:rPr>
            </w:pPr>
          </w:p>
          <w:p w14:paraId="31C62AE4" w14:textId="5CB50AA5" w:rsidR="001E0B94" w:rsidRDefault="001E0B94" w:rsidP="006D5B66">
            <w:pPr>
              <w:rPr>
                <w:rFonts w:hAnsiTheme="minorHAnsi" w:cstheme="minorHAnsi"/>
                <w:sz w:val="20"/>
                <w:szCs w:val="20"/>
              </w:rPr>
            </w:pPr>
            <w:r w:rsidRPr="00450D5C">
              <w:rPr>
                <w:rFonts w:hAnsiTheme="minorHAnsi" w:cstheme="minorHAnsi"/>
                <w:b/>
                <w:bCs/>
                <w:sz w:val="20"/>
                <w:szCs w:val="20"/>
              </w:rPr>
              <w:t>Sc</w:t>
            </w:r>
            <w:r w:rsidRPr="00183B26"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sz w:val="20"/>
                <w:szCs w:val="20"/>
              </w:rPr>
              <w:t xml:space="preserve"> Endosome-Golgi, intra Golgi and retrograde Golgi-ER </w:t>
            </w:r>
            <w:r>
              <w:rPr>
                <w:rFonts w:hAnsiTheme="minorHAnsi" w:cstheme="minorHAnsi"/>
                <w:sz w:val="20"/>
                <w:szCs w:val="20"/>
              </w:rPr>
              <w:lastRenderedPageBreak/>
              <w:t>transport</w:t>
            </w:r>
            <w:r w:rsidR="009922A8">
              <w:rPr>
                <w:rFonts w:hAnsiTheme="minorHAnsi" w:cstheme="minorHAnsi"/>
                <w:sz w:val="20"/>
                <w:szCs w:val="20"/>
              </w:rPr>
              <w:t>,</w:t>
            </w:r>
            <w:r>
              <w:rPr>
                <w:rFonts w:hAnsiTheme="minorHAnsi" w:cstheme="minorHAnsi"/>
                <w:sz w:val="20"/>
                <w:szCs w:val="20"/>
              </w:rPr>
              <w:t xml:space="preserve"> delivery of Atg9 to phagophore assembly site </w:t>
            </w:r>
          </w:p>
          <w:p w14:paraId="1A682A46" w14:textId="77777777" w:rsidR="001E0B94" w:rsidRDefault="001E0B94" w:rsidP="006D5B66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2C46EF14" w14:textId="4B042692" w:rsidR="001E0B94" w:rsidRPr="002F35A9" w:rsidRDefault="001E0B94" w:rsidP="006D5B66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183B26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regulates autophagy and insulin-TOR signaling, regulation of autolysosomal homeostasis, insulin signaling, axon guidance in R7 photoreceptors, apical transport pathway in photoreceptors </w:t>
            </w:r>
          </w:p>
        </w:tc>
        <w:tc>
          <w:tcPr>
            <w:tcW w:w="2262" w:type="dxa"/>
          </w:tcPr>
          <w:p w14:paraId="3F9DDE61" w14:textId="6DF3D8FE" w:rsidR="001E0B94" w:rsidRPr="00101A7E" w:rsidRDefault="001E0B94" w:rsidP="0079138E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lastRenderedPageBreak/>
              <w:t>M</w:t>
            </w:r>
            <w:r w:rsidRPr="00D35ED9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sz w:val="20"/>
                <w:szCs w:val="20"/>
              </w:rPr>
              <w:t xml:space="preserve"> Golgi </w:t>
            </w:r>
          </w:p>
          <w:p w14:paraId="266915F8" w14:textId="77777777" w:rsidR="001E0B94" w:rsidRDefault="001E0B94" w:rsidP="0079138E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3A2A4897" w14:textId="56152092" w:rsidR="001E0B94" w:rsidRDefault="001E0B94" w:rsidP="006D5B66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b/>
                <w:bCs/>
                <w:sz w:val="20"/>
                <w:szCs w:val="20"/>
              </w:rPr>
              <w:t xml:space="preserve">Sc: </w:t>
            </w:r>
            <w:r w:rsidRPr="002F35A9">
              <w:rPr>
                <w:rFonts w:hAnsiTheme="minorHAnsi" w:cstheme="minorHAnsi"/>
                <w:sz w:val="20"/>
                <w:szCs w:val="20"/>
              </w:rPr>
              <w:t xml:space="preserve">Golgi </w:t>
            </w:r>
          </w:p>
          <w:p w14:paraId="032FA5FF" w14:textId="77777777" w:rsidR="001E0B94" w:rsidRDefault="001E0B94" w:rsidP="006D5B66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</w:p>
          <w:p w14:paraId="38259968" w14:textId="07FA6063" w:rsidR="001E0B94" w:rsidRPr="002F35A9" w:rsidRDefault="001E0B94" w:rsidP="006D5B66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Dm</w:t>
            </w:r>
            <w:r w:rsidRPr="00D35ED9"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 xml:space="preserve">Golgi, cytoplasmic vesicles, lysosomes and autophagosomes </w:t>
            </w:r>
          </w:p>
        </w:tc>
        <w:tc>
          <w:tcPr>
            <w:tcW w:w="1559" w:type="dxa"/>
          </w:tcPr>
          <w:p w14:paraId="7A968385" w14:textId="65BC4151" w:rsidR="001E0B94" w:rsidRPr="002F35A9" w:rsidRDefault="001E0B94" w:rsidP="0079138E">
            <w:pPr>
              <w:rPr>
                <w:rFonts w:hAnsiTheme="minorHAnsi" w:cstheme="minorHAnsi"/>
                <w:sz w:val="20"/>
                <w:szCs w:val="20"/>
              </w:rPr>
            </w:pPr>
            <w:r w:rsidRPr="007037D7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F35A9"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t>no KO model</w:t>
            </w:r>
            <w:r w:rsidRPr="002F35A9">
              <w:rPr>
                <w:rFonts w:hAnsiTheme="minorHAnsi" w:cstheme="minorHAnsi"/>
                <w:sz w:val="20"/>
                <w:szCs w:val="20"/>
              </w:rPr>
              <w:t xml:space="preserve"> </w:t>
            </w:r>
          </w:p>
          <w:p w14:paraId="1B81E494" w14:textId="7DEB154A" w:rsidR="001E0B94" w:rsidRPr="002F35A9" w:rsidRDefault="001E0B94" w:rsidP="0079138E">
            <w:pPr>
              <w:rPr>
                <w:rFonts w:hAnsiTheme="minorHAnsi" w:cstheme="minorHAnsi"/>
                <w:sz w:val="20"/>
                <w:szCs w:val="20"/>
              </w:rPr>
            </w:pPr>
            <w:r w:rsidRPr="007037D7">
              <w:rPr>
                <w:rFonts w:hAnsiTheme="minorHAnsi" w:cstheme="minorHAnsi"/>
                <w:b/>
                <w:sz w:val="20"/>
                <w:szCs w:val="20"/>
              </w:rPr>
              <w:t>Sc</w:t>
            </w:r>
            <w:r w:rsidRPr="002F35A9">
              <w:rPr>
                <w:rFonts w:hAnsiTheme="minorHAnsi" w:cstheme="minorHAnsi"/>
                <w:sz w:val="20"/>
                <w:szCs w:val="20"/>
              </w:rPr>
              <w:t xml:space="preserve">: viable </w:t>
            </w:r>
          </w:p>
          <w:p w14:paraId="29B054D2" w14:textId="028ABB43" w:rsidR="001E0B94" w:rsidRPr="002F35A9" w:rsidRDefault="001E0B94" w:rsidP="0079138E">
            <w:pPr>
              <w:rPr>
                <w:rFonts w:hAnsiTheme="minorHAnsi" w:cstheme="minorHAnsi"/>
                <w:sz w:val="20"/>
                <w:szCs w:val="20"/>
              </w:rPr>
            </w:pPr>
            <w:r w:rsidRPr="007037D7"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2F35A9">
              <w:rPr>
                <w:rFonts w:hAnsiTheme="minorHAnsi" w:cstheme="minorHAnsi"/>
                <w:sz w:val="20"/>
                <w:szCs w:val="20"/>
              </w:rPr>
              <w:t>: lethal</w:t>
            </w:r>
            <w:r>
              <w:rPr>
                <w:rFonts w:hAnsiTheme="minorHAnsi" w:cstheme="minorHAnsi"/>
                <w:sz w:val="20"/>
                <w:szCs w:val="20"/>
              </w:rPr>
              <w:t xml:space="preserve"> </w:t>
            </w:r>
          </w:p>
        </w:tc>
        <w:tc>
          <w:tcPr>
            <w:tcW w:w="4903" w:type="dxa"/>
          </w:tcPr>
          <w:p w14:paraId="560E9014" w14:textId="54A26980" w:rsidR="00D35D7B" w:rsidRPr="00C577BB" w:rsidRDefault="00D35D7B" w:rsidP="00D35D7B">
            <w:pPr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Function</w:t>
            </w:r>
          </w:p>
          <w:p w14:paraId="7FB86BE5" w14:textId="77777777" w:rsidR="001E0B94" w:rsidRPr="00C577BB" w:rsidRDefault="00D35D7B" w:rsidP="00D35D7B">
            <w:pPr>
              <w:rPr>
                <w:rFonts w:hAnsiTheme="minorHAnsi" w:cstheme="minorHAnsi"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begin">
                <w:fldData xml:space="preserve">PEVuZE5vdGU+PENpdGU+PEF1dGhvcj5MaXU8L0F1dGhvcj48WWVhcj4yMDEzPC9ZZWFyPjxSZWNO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</w:fldData>
              </w:fldChar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instrText xml:space="preserve"> ADDIN EN.CITE </w:instrText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begin">
                <w:fldData xml:space="preserve">PEVuZE5vdGU+PENpdGU+PEF1dGhvcj5MaXU8L0F1dGhvcj48WWVhcj4yMDEzPC9ZZWFyPjxSZWNO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</w:fldData>
              </w:fldChar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instrText xml:space="preserve"> ADDIN EN.CITE.DATA </w:instrText>
            </w:r>
            <w:r>
              <w:rPr>
                <w:rFonts w:hAnsiTheme="minorHAnsi" w:cstheme="minorHAnsi"/>
                <w:bCs/>
                <w:sz w:val="20"/>
                <w:szCs w:val="20"/>
              </w:rPr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bCs/>
                <w:sz w:val="20"/>
                <w:szCs w:val="20"/>
              </w:rPr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separate"/>
            </w:r>
            <w:r w:rsidRPr="00C577BB">
              <w:rPr>
                <w:rFonts w:hAnsiTheme="minorHAnsi" w:cstheme="minorHAnsi"/>
                <w:bCs/>
                <w:noProof/>
                <w:sz w:val="20"/>
                <w:szCs w:val="20"/>
                <w:lang w:val="nl-NL"/>
              </w:rPr>
              <w:t>(Liu et al., 2013; Liu et al., 2016)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end"/>
            </w:r>
          </w:p>
          <w:p w14:paraId="51DC0B20" w14:textId="500BCC7E" w:rsidR="00D35D7B" w:rsidRDefault="00D35D7B" w:rsidP="00D35D7B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Sc</w:t>
            </w:r>
            <w:r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TdWRhPC9BdXRob3I+PFllYXI+MjAxMzwvWWVhcj48UmVj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</w:fldData>
              </w:fldChar>
            </w:r>
            <w:r w:rsidR="00123DED"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TdWRhPC9BdXRob3I+PFllYXI+MjAxMzwvWWVhcj48UmVj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</w:fldData>
              </w:fldChar>
            </w:r>
            <w:r w:rsidR="00123DED"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 w:rsidR="00123DED">
              <w:rPr>
                <w:rFonts w:hAnsiTheme="minorHAnsi" w:cstheme="minorHAnsi"/>
                <w:sz w:val="20"/>
                <w:szCs w:val="20"/>
              </w:rPr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123DED">
              <w:rPr>
                <w:rFonts w:hAnsiTheme="minorHAnsi" w:cstheme="minorHAnsi"/>
                <w:noProof/>
                <w:sz w:val="20"/>
                <w:szCs w:val="20"/>
              </w:rPr>
              <w:t>(Kawamura et al., 2014; Luo and Gallwitz, 2003; Suda et al., 2013; Yang and Rosenwald, 2016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2FAF353A" w14:textId="033267D9" w:rsidR="00D35D7B" w:rsidRPr="00C577BB" w:rsidRDefault="00D35D7B" w:rsidP="00D35D7B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nl-NL"/>
              </w:rPr>
              <w:t>Dm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BeWFsYTwvQXV0aG9yPjxZZWFyPjIwMTg8L1llYXI+PFJl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BeWFsYTwvQXV0aG9yPjxZZWFyPjIwMTg8L1llYXI+PFJl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123DED">
              <w:rPr>
                <w:rFonts w:hAnsiTheme="minorHAnsi" w:cstheme="minorHAnsi"/>
                <w:sz w:val="20"/>
                <w:szCs w:val="20"/>
              </w:rPr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123DED"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Ayala et al., 2018; Iwanami et al., 2016; Tong et al., 2011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6F99BD72" w14:textId="75B62817" w:rsidR="00AD687E" w:rsidRDefault="00AD687E" w:rsidP="00AD687E">
            <w:pPr>
              <w:rPr>
                <w:rFonts w:hAnsiTheme="minorHAnsi" w:cstheme="minorHAnsi"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Subcellular localization</w:t>
            </w:r>
          </w:p>
          <w:p w14:paraId="5599B1F2" w14:textId="77777777" w:rsidR="00AD687E" w:rsidRDefault="00AD687E" w:rsidP="00AD687E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lastRenderedPageBreak/>
              <w:t>M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/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 &lt;EndNote&gt;&lt;Cite&gt;&lt;Author&gt;Liu&lt;/Author&gt;&lt;Year&gt;2013&lt;/Year&gt;&lt;RecNum&gt;318&lt;/RecNum&gt;&lt;DisplayText&gt;(Liu et al., 2013)&lt;/DisplayText&gt;&lt;record&gt;&lt;rec-number&gt;318&lt;/rec-number&gt;&lt;foreign-keys&gt;&lt;key app="EN" db-id="e9t0f9vxyzfpvlefz2k5rrsupwvfa5eava90" timestamp="1607261833"&gt;318&lt;/key&gt;&lt;/foreign-keys&gt;&lt;ref-type name="Journal Article"&gt;17&lt;/ref-type&gt;&lt;contributors&gt;&lt;authors&gt;&lt;author&gt;Liu, S.&lt;/author&gt;&lt;author&gt;Hunt, L.&lt;/author&gt;&lt;author&gt;Storrie, B.&lt;/author&gt;&lt;/authors&gt;&lt;/contributors&gt;&lt;auth-address&gt;Department of Physiology and Biophysics, University of Arkansas for Medical Sciences, Little Rock, Arkansas, United States of America.&lt;/auth-address&gt;&lt;titles&gt;&lt;title&gt;Rab41 is a novel regulator of Golgi apparatus organization that is needed for ER-to-Golgi trafficking and cell growth&lt;/title&gt;&lt;secondary-title&gt;PLoS One&lt;/secondary-title&gt;&lt;/titles&gt;&lt;periodical&gt;&lt;full-title&gt;PLoS One&lt;/full-title&gt;&lt;/periodical&gt;&lt;pages&gt;e71886&lt;/pages&gt;&lt;volume&gt;8&lt;/volume&gt;&lt;number&gt;8&lt;/number&gt;&lt;edition&gt;2013/08/13&lt;/edition&gt;&lt;keywords&gt;&lt;keyword&gt;Amino Acid Sequence&lt;/keyword&gt;&lt;keyword&gt;Cell Membrane/metabolism&lt;/keyword&gt;&lt;keyword&gt;Cell Proliferation&lt;/keyword&gt;&lt;keyword&gt;Endoplasmic Reticulum/*metabolism&lt;/keyword&gt;&lt;keyword&gt;Gene Knockdown Techniques&lt;/keyword&gt;&lt;keyword&gt;Golgi Apparatus/*metabolism&lt;/keyword&gt;&lt;keyword&gt;HeLa Cells&lt;/keyword&gt;&lt;keyword&gt;Humans&lt;/keyword&gt;&lt;keyword&gt;Molecular Sequence Data&lt;/keyword&gt;&lt;keyword&gt;Protein Transport&lt;/keyword&gt;&lt;keyword&gt;rab GTP-Binding Proteins/chemistry/deficiency/genetics/*metabolism&lt;/keyword&gt;&lt;/keywords&gt;&lt;dates&gt;&lt;year&gt;2013&lt;/year&gt;&lt;/dates&gt;&lt;isbn&gt;1932-6203 (Electronic)&amp;#xD;1932-6203 (Linking)&lt;/isbn&gt;&lt;accession-num&gt;23936529&lt;/accession-num&gt;&lt;urls&gt;&lt;related-urls&gt;&lt;url&gt;https://www.ncbi.nlm.nih.gov/pubmed/23936529&lt;/url&gt;&lt;/related-urls&gt;&lt;/urls&gt;&lt;custom2&gt;PMC3735572&lt;/custom2&gt;&lt;electronic-resource-num&gt;10.1371/journal.pone.0071886&lt;/electronic-resource-num&gt;&lt;/record&gt;&lt;/Cite&gt;&lt;/EndNote&gt;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>
              <w:rPr>
                <w:rFonts w:hAnsiTheme="minorHAnsi" w:cstheme="minorHAnsi"/>
                <w:noProof/>
                <w:sz w:val="20"/>
                <w:szCs w:val="20"/>
              </w:rPr>
              <w:t>(Liu et al., 2013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2DD893F6" w14:textId="77777777" w:rsidR="00AD687E" w:rsidRPr="00C577BB" w:rsidRDefault="00AD687E" w:rsidP="00AD687E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nl-NL"/>
              </w:rPr>
              <w:t>Sc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LYXdhbXVyYTwvQXV0aG9yPjxZZWFyPjIwMTQ8L1llYXI+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=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LYXdhbXVyYTwvQXV0aG9yPjxZZWFyPjIwMTQ8L1llYXI+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=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Kawamura et al., 2014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7EC71DFF" w14:textId="05A8FC87" w:rsidR="00AD687E" w:rsidRPr="00C577BB" w:rsidRDefault="00AD687E" w:rsidP="00AD687E">
            <w:pPr>
              <w:rPr>
                <w:rFonts w:hAnsiTheme="minorHAnsi" w:cstheme="minorHAnsi"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nl-NL"/>
              </w:rPr>
              <w:t>Dm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begin">
                <w:fldData xml:space="preserve">PEVuZE5vdGU+PENpdGU+PEF1dGhvcj5BeWFsYTwvQXV0aG9yPjxZZWFyPjIwMTg8L1llYXI+PFJl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</w:fldData>
              </w:fldChar>
            </w:r>
            <w:r w:rsidR="00123DED"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instrText xml:space="preserve"> ADDIN EN.CITE </w:instrText>
            </w:r>
            <w:r w:rsidR="00123DED">
              <w:rPr>
                <w:rFonts w:hAnsiTheme="minorHAnsi" w:cstheme="minorHAnsi"/>
                <w:bCs/>
                <w:sz w:val="20"/>
                <w:szCs w:val="20"/>
              </w:rPr>
              <w:fldChar w:fldCharType="begin">
                <w:fldData xml:space="preserve">PEVuZE5vdGU+PENpdGU+PEF1dGhvcj5BeWFsYTwvQXV0aG9yPjxZZWFyPjIwMTg8L1llYXI+PFJl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</w:fldData>
              </w:fldChar>
            </w:r>
            <w:r w:rsidR="00123DED"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instrText xml:space="preserve"> ADDIN EN.CITE.DATA </w:instrText>
            </w:r>
            <w:r w:rsidR="00123DED">
              <w:rPr>
                <w:rFonts w:hAnsiTheme="minorHAnsi" w:cstheme="minorHAnsi"/>
                <w:bCs/>
                <w:sz w:val="20"/>
                <w:szCs w:val="20"/>
              </w:rPr>
            </w:r>
            <w:r w:rsidR="00123DED">
              <w:rPr>
                <w:rFonts w:hAnsiTheme="minorHAnsi" w:cstheme="minorHAnsi"/>
                <w:bCs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bCs/>
                <w:sz w:val="20"/>
                <w:szCs w:val="20"/>
              </w:rPr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separate"/>
            </w:r>
            <w:r w:rsidRPr="00C577BB">
              <w:rPr>
                <w:rFonts w:hAnsiTheme="minorHAnsi" w:cstheme="minorHAnsi"/>
                <w:bCs/>
                <w:noProof/>
                <w:sz w:val="20"/>
                <w:szCs w:val="20"/>
                <w:lang w:val="nl-NL"/>
              </w:rPr>
              <w:t>(Ayala et al., 2018; Tong et al., 2011)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fldChar w:fldCharType="end"/>
            </w:r>
          </w:p>
          <w:p w14:paraId="0BF06DC5" w14:textId="682CFD54" w:rsidR="0099334C" w:rsidRDefault="0099334C" w:rsidP="00AD687E">
            <w:pPr>
              <w:rPr>
                <w:rFonts w:hAnsiTheme="minorHAnsi" w:cstheme="minorHAnsi"/>
                <w:b/>
                <w:bCs/>
                <w:sz w:val="20"/>
                <w:szCs w:val="20"/>
              </w:rPr>
            </w:pPr>
            <w:r w:rsidRPr="0099334C">
              <w:rPr>
                <w:rFonts w:hAnsiTheme="minorHAnsi" w:cstheme="minorHAnsi"/>
                <w:b/>
                <w:sz w:val="20"/>
                <w:szCs w:val="20"/>
              </w:rPr>
              <w:t>Viability</w:t>
            </w:r>
          </w:p>
          <w:p w14:paraId="3F857975" w14:textId="1ABCB36F" w:rsidR="0099334C" w:rsidRDefault="0099334C" w:rsidP="00AD687E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Sc</w:t>
            </w:r>
            <w:r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Pr="002F35A9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HaWFldmVyPC9BdXRob3I+PFllYXI+MjAwMjwvWWVhcj48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</w:fldData>
              </w:fldChar>
            </w:r>
            <w:r w:rsidRPr="002F35A9"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 w:rsidRPr="002F35A9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HaWFldmVyPC9BdXRob3I+PFllYXI+MjAwMjwvWWVhcj48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</w:fldData>
              </w:fldChar>
            </w:r>
            <w:r w:rsidRPr="002F35A9"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 w:rsidRPr="002F35A9">
              <w:rPr>
                <w:rFonts w:hAnsiTheme="minorHAnsi" w:cstheme="minorHAnsi"/>
                <w:sz w:val="20"/>
                <w:szCs w:val="20"/>
              </w:rPr>
            </w:r>
            <w:r w:rsidRPr="002F35A9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Pr="002F35A9">
              <w:rPr>
                <w:rFonts w:hAnsiTheme="minorHAnsi" w:cstheme="minorHAnsi"/>
                <w:sz w:val="20"/>
                <w:szCs w:val="20"/>
              </w:rPr>
            </w:r>
            <w:r w:rsidRPr="002F35A9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2F35A9">
              <w:rPr>
                <w:rFonts w:hAnsiTheme="minorHAnsi" w:cstheme="minorHAnsi"/>
                <w:noProof/>
                <w:sz w:val="20"/>
                <w:szCs w:val="20"/>
              </w:rPr>
              <w:t>(Giaever et al., 2002)</w:t>
            </w:r>
            <w:r w:rsidRPr="002F35A9"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543C5AED" w14:textId="1F3EBD01" w:rsidR="0099334C" w:rsidRPr="0099334C" w:rsidRDefault="0099334C" w:rsidP="00AD687E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QdXJjZWxsPC9BdXRob3I+PFllYXI+MTk5OTwvWWVhcj48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QdXJjZWxsPC9BdXRob3I+PFllYXI+MTk5OTwvWWVhcj48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>
              <w:rPr>
                <w:rFonts w:hAnsiTheme="minorHAnsi" w:cstheme="minorHAnsi"/>
                <w:noProof/>
                <w:sz w:val="20"/>
                <w:szCs w:val="20"/>
              </w:rPr>
              <w:t>(Purcell and Artavanis-Tsakonas, 1999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2FFE2B7A" w14:textId="6F5C35B6" w:rsidR="0099334C" w:rsidRPr="0099334C" w:rsidRDefault="0099334C" w:rsidP="00AD687E">
            <w:pPr>
              <w:rPr>
                <w:rFonts w:hAnsiTheme="minorHAnsi" w:cstheme="minorHAnsi"/>
                <w:b/>
                <w:sz w:val="20"/>
                <w:szCs w:val="20"/>
              </w:rPr>
            </w:pPr>
          </w:p>
        </w:tc>
      </w:tr>
      <w:tr w:rsidR="00C67B95" w:rsidRPr="00CF23DC" w14:paraId="2946C814" w14:textId="77777777" w:rsidTr="00C67B95">
        <w:trPr>
          <w:trHeight w:val="340"/>
        </w:trPr>
        <w:tc>
          <w:tcPr>
            <w:tcW w:w="1412" w:type="dxa"/>
          </w:tcPr>
          <w:p w14:paraId="7E3E2184" w14:textId="77777777" w:rsidR="00AA6534" w:rsidRDefault="00AA6534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7060A2A5" w14:textId="65C629CA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Rab42 (Rab39c)</w:t>
            </w:r>
          </w:p>
        </w:tc>
        <w:tc>
          <w:tcPr>
            <w:tcW w:w="1276" w:type="dxa"/>
          </w:tcPr>
          <w:p w14:paraId="2E380B67" w14:textId="77777777" w:rsidR="00AA6534" w:rsidRDefault="00AA6534" w:rsidP="00AA6534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</w:p>
          <w:p w14:paraId="464C9066" w14:textId="713C37DD" w:rsidR="001E0B94" w:rsidRPr="002F35A9" w:rsidRDefault="001E0B94" w:rsidP="00AA6534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1701" w:type="dxa"/>
          </w:tcPr>
          <w:p w14:paraId="6EB6ADF3" w14:textId="77777777" w:rsidR="00AA6534" w:rsidRDefault="00AA6534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024C67A9" w14:textId="3098BDD0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DmRab39</w:t>
            </w:r>
          </w:p>
        </w:tc>
        <w:tc>
          <w:tcPr>
            <w:tcW w:w="2275" w:type="dxa"/>
          </w:tcPr>
          <w:p w14:paraId="46E694D4" w14:textId="77777777" w:rsidR="001E0B94" w:rsidRDefault="001E0B94" w:rsidP="00E15724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183B26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 w:rsidRPr="00DF01C2">
              <w:rPr>
                <w:rFonts w:hAnsiTheme="minorHAnsi" w:cstheme="minorHAnsi"/>
                <w:sz w:val="20"/>
                <w:szCs w:val="20"/>
              </w:rPr>
              <w:t>unknown</w:t>
            </w:r>
          </w:p>
          <w:p w14:paraId="6B450751" w14:textId="77777777" w:rsidR="001E0B94" w:rsidRDefault="001E0B94" w:rsidP="00E15724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383112E7" w14:textId="5236965A" w:rsidR="001E0B94" w:rsidRPr="002F35A9" w:rsidRDefault="001E0B94" w:rsidP="00E15724">
            <w:pPr>
              <w:rPr>
                <w:rFonts w:hAnsiTheme="minorHAnsi" w:cstheme="minorHAnsi"/>
                <w:sz w:val="20"/>
                <w:szCs w:val="20"/>
              </w:rPr>
            </w:pPr>
            <w:r w:rsidRPr="007F05F4"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183B26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sz w:val="20"/>
                <w:szCs w:val="20"/>
              </w:rPr>
              <w:t xml:space="preserve"> unknown</w:t>
            </w:r>
          </w:p>
        </w:tc>
        <w:tc>
          <w:tcPr>
            <w:tcW w:w="2262" w:type="dxa"/>
          </w:tcPr>
          <w:p w14:paraId="1B9763CA" w14:textId="126D91FC" w:rsidR="001E0B94" w:rsidRDefault="001E0B94" w:rsidP="00E15724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="00D35ED9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 w:rsidRPr="00DF01C2">
              <w:rPr>
                <w:rFonts w:hAnsiTheme="minorHAnsi" w:cstheme="minorHAnsi"/>
                <w:sz w:val="20"/>
                <w:szCs w:val="20"/>
              </w:rPr>
              <w:t>unknown</w:t>
            </w:r>
          </w:p>
          <w:p w14:paraId="28D4F6D5" w14:textId="77777777" w:rsidR="001E0B94" w:rsidRDefault="001E0B94" w:rsidP="00E15724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286ABC18" w14:textId="6B3476A6" w:rsidR="001E0B94" w:rsidRPr="002F35A9" w:rsidRDefault="001E0B94" w:rsidP="00E15724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D35ED9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Golgi, late endosomes, synapse </w:t>
            </w:r>
          </w:p>
        </w:tc>
        <w:tc>
          <w:tcPr>
            <w:tcW w:w="1559" w:type="dxa"/>
          </w:tcPr>
          <w:p w14:paraId="7DC0EF60" w14:textId="1C76F9FB" w:rsidR="001E0B94" w:rsidRPr="002F35A9" w:rsidRDefault="001E0B94" w:rsidP="00E15724">
            <w:pPr>
              <w:rPr>
                <w:rFonts w:hAnsiTheme="minorHAnsi" w:cstheme="minorHAnsi"/>
                <w:sz w:val="20"/>
                <w:szCs w:val="20"/>
              </w:rPr>
            </w:pPr>
            <w:r w:rsidRPr="00C95DCD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F35A9"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="005B3CBC">
              <w:rPr>
                <w:rFonts w:hAnsiTheme="minorHAnsi" w:cstheme="minorHAnsi"/>
                <w:sz w:val="20"/>
                <w:szCs w:val="20"/>
              </w:rPr>
              <w:t>no KO model</w:t>
            </w:r>
          </w:p>
          <w:p w14:paraId="1EF3B988" w14:textId="55DD956D" w:rsidR="001E0B94" w:rsidRPr="002F35A9" w:rsidRDefault="001E0B94" w:rsidP="00E15724">
            <w:pPr>
              <w:rPr>
                <w:rFonts w:hAnsiTheme="minorHAnsi" w:cstheme="minorHAnsi"/>
                <w:sz w:val="20"/>
                <w:szCs w:val="20"/>
              </w:rPr>
            </w:pPr>
            <w:r w:rsidRPr="00C95DCD"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2F35A9">
              <w:rPr>
                <w:rFonts w:hAnsiTheme="minorHAnsi" w:cstheme="minorHAnsi"/>
                <w:sz w:val="20"/>
                <w:szCs w:val="20"/>
              </w:rPr>
              <w:t>: viable</w:t>
            </w:r>
          </w:p>
        </w:tc>
        <w:tc>
          <w:tcPr>
            <w:tcW w:w="4903" w:type="dxa"/>
          </w:tcPr>
          <w:p w14:paraId="3730E4AE" w14:textId="20FF6CD7" w:rsidR="00D85256" w:rsidRDefault="00D85256" w:rsidP="00D85256">
            <w:pPr>
              <w:rPr>
                <w:rFonts w:hAnsiTheme="minorHAnsi" w:cstheme="minorHAnsi"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Subcellular localization</w:t>
            </w:r>
          </w:p>
          <w:p w14:paraId="48316043" w14:textId="43E3AC9D" w:rsidR="001E0B94" w:rsidRPr="00EB68CF" w:rsidRDefault="00D85256" w:rsidP="00D85256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Dm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HaWxsaW5naGFtPC9BdXRob3I+PFllYXI+MjAxNDwvWWVh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</w:fldData>
              </w:fldChar>
            </w:r>
            <w:r w:rsidR="00123DED"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HaWxsaW5naGFtPC9BdXRob3I+PFllYXI+MjAxNDwvWWVh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</w:fldData>
              </w:fldChar>
            </w:r>
            <w:r w:rsidR="00123DED"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 w:rsidR="00123DED">
              <w:rPr>
                <w:rFonts w:hAnsiTheme="minorHAnsi" w:cstheme="minorHAnsi"/>
                <w:sz w:val="20"/>
                <w:szCs w:val="20"/>
              </w:rPr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123DED">
              <w:rPr>
                <w:rFonts w:hAnsiTheme="minorHAnsi" w:cstheme="minorHAnsi"/>
                <w:noProof/>
                <w:sz w:val="20"/>
                <w:szCs w:val="20"/>
              </w:rPr>
              <w:t>(Chan et al., 2011; Gillingham et al., 2014; Jin et al., 2012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C67B95" w:rsidRPr="00CF23DC" w14:paraId="08844619" w14:textId="77777777" w:rsidTr="00C67B95">
        <w:trPr>
          <w:trHeight w:val="340"/>
        </w:trPr>
        <w:tc>
          <w:tcPr>
            <w:tcW w:w="1412" w:type="dxa"/>
          </w:tcPr>
          <w:p w14:paraId="39B08F95" w14:textId="77777777" w:rsidR="00AA6534" w:rsidRDefault="00AA6534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440EF5C3" w14:textId="7171E6CF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Rab43 (Rab19b)</w:t>
            </w:r>
          </w:p>
        </w:tc>
        <w:tc>
          <w:tcPr>
            <w:tcW w:w="1276" w:type="dxa"/>
          </w:tcPr>
          <w:p w14:paraId="0441F573" w14:textId="77777777" w:rsidR="00AA6534" w:rsidRDefault="00AA6534" w:rsidP="00AA6534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</w:p>
          <w:p w14:paraId="0CF72271" w14:textId="371A3A79" w:rsidR="001E0B94" w:rsidRPr="002F35A9" w:rsidRDefault="001E0B94" w:rsidP="00AA6534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1701" w:type="dxa"/>
          </w:tcPr>
          <w:p w14:paraId="031D3B53" w14:textId="77777777" w:rsidR="00AA6534" w:rsidRDefault="00AA6534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7FF11267" w14:textId="45810EAF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  <w:highlight w:val="yellow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DmRab19</w:t>
            </w:r>
          </w:p>
        </w:tc>
        <w:tc>
          <w:tcPr>
            <w:tcW w:w="2275" w:type="dxa"/>
          </w:tcPr>
          <w:p w14:paraId="3A5BCFC7" w14:textId="24687662" w:rsidR="001E0B94" w:rsidRDefault="001E0B94" w:rsidP="00E15724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183B26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retrograde trafficking from endosomes to TGN, biogenesis and maintenance of Golgi structure, anterograde trafficking between ER-to-Golgi, through medial Golgi </w:t>
            </w:r>
          </w:p>
          <w:p w14:paraId="5B4D7E26" w14:textId="77777777" w:rsidR="001E0B94" w:rsidRDefault="001E0B94" w:rsidP="00E15724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4C119619" w14:textId="58F67E14" w:rsidR="001E0B94" w:rsidRPr="002F35A9" w:rsidRDefault="001E0B94" w:rsidP="00E15724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183B26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promotes enteroendocrine cell differentiation (in cooperation with Atg16) </w:t>
            </w:r>
          </w:p>
        </w:tc>
        <w:tc>
          <w:tcPr>
            <w:tcW w:w="2262" w:type="dxa"/>
          </w:tcPr>
          <w:p w14:paraId="73DF9BB2" w14:textId="66914DBF" w:rsidR="001E0B94" w:rsidRPr="00F955B9" w:rsidRDefault="001E0B94" w:rsidP="00E15724">
            <w:pPr>
              <w:rPr>
                <w:rFonts w:hAnsiTheme="minorHAnsi" w:cstheme="minorHAnsi"/>
                <w:sz w:val="20"/>
                <w:szCs w:val="20"/>
                <w:lang w:val="de-DE"/>
              </w:rPr>
            </w:pPr>
            <w:r w:rsidRPr="00F955B9">
              <w:rPr>
                <w:rFonts w:hAnsiTheme="minorHAnsi" w:cstheme="minorHAnsi"/>
                <w:b/>
                <w:sz w:val="20"/>
                <w:szCs w:val="20"/>
                <w:lang w:val="de-DE"/>
              </w:rPr>
              <w:t>M</w:t>
            </w:r>
            <w:r w:rsidRPr="00F955B9">
              <w:rPr>
                <w:rFonts w:hAnsiTheme="minorHAnsi" w:cstheme="minorHAnsi"/>
                <w:sz w:val="20"/>
                <w:szCs w:val="20"/>
                <w:lang w:val="de-DE"/>
              </w:rPr>
              <w:t>:</w:t>
            </w:r>
            <w:r w:rsidRPr="00F955B9">
              <w:rPr>
                <w:rFonts w:hAnsiTheme="minorHAnsi" w:cstheme="minorHAnsi"/>
                <w:b/>
                <w:sz w:val="20"/>
                <w:szCs w:val="20"/>
                <w:lang w:val="de-DE"/>
              </w:rPr>
              <w:t xml:space="preserve"> </w:t>
            </w:r>
            <w:r w:rsidRPr="00F955B9">
              <w:rPr>
                <w:rFonts w:hAnsiTheme="minorHAnsi" w:cstheme="minorHAnsi"/>
                <w:sz w:val="20"/>
                <w:szCs w:val="20"/>
                <w:lang w:val="de-DE"/>
              </w:rPr>
              <w:t xml:space="preserve">ER, medial Golgi, TGN </w:t>
            </w:r>
          </w:p>
          <w:p w14:paraId="0E7BC3B7" w14:textId="77777777" w:rsidR="001E0B94" w:rsidRPr="00F955B9" w:rsidRDefault="001E0B94" w:rsidP="00E15724">
            <w:pPr>
              <w:rPr>
                <w:rFonts w:hAnsiTheme="minorHAnsi" w:cstheme="minorHAnsi"/>
                <w:sz w:val="20"/>
                <w:szCs w:val="20"/>
                <w:lang w:val="de-DE"/>
              </w:rPr>
            </w:pPr>
          </w:p>
          <w:p w14:paraId="2C59945E" w14:textId="5E187C60" w:rsidR="001E0B94" w:rsidRPr="00F955B9" w:rsidRDefault="001E0B94" w:rsidP="00E15724">
            <w:pPr>
              <w:rPr>
                <w:rFonts w:hAnsiTheme="minorHAnsi" w:cstheme="minorHAnsi"/>
                <w:sz w:val="20"/>
                <w:szCs w:val="20"/>
                <w:lang w:val="de-DE"/>
              </w:rPr>
            </w:pPr>
            <w:r w:rsidRPr="00F955B9">
              <w:rPr>
                <w:rFonts w:hAnsiTheme="minorHAnsi" w:cstheme="minorHAnsi"/>
                <w:b/>
                <w:sz w:val="20"/>
                <w:szCs w:val="20"/>
                <w:lang w:val="de-DE"/>
              </w:rPr>
              <w:t>Dm</w:t>
            </w:r>
            <w:r w:rsidRPr="00F955B9">
              <w:rPr>
                <w:rFonts w:hAnsiTheme="minorHAnsi" w:cstheme="minorHAnsi"/>
                <w:sz w:val="20"/>
                <w:szCs w:val="20"/>
                <w:lang w:val="de-DE"/>
              </w:rPr>
              <w:t>:</w:t>
            </w:r>
            <w:r w:rsidRPr="00F955B9">
              <w:rPr>
                <w:rFonts w:hAnsiTheme="minorHAnsi" w:cstheme="minorHAnsi"/>
                <w:b/>
                <w:sz w:val="20"/>
                <w:szCs w:val="20"/>
                <w:lang w:val="de-DE"/>
              </w:rPr>
              <w:t xml:space="preserve"> </w:t>
            </w:r>
            <w:r w:rsidRPr="00F955B9">
              <w:rPr>
                <w:rFonts w:hAnsiTheme="minorHAnsi" w:cstheme="minorHAnsi"/>
                <w:sz w:val="20"/>
                <w:szCs w:val="20"/>
                <w:lang w:val="de-DE"/>
              </w:rPr>
              <w:t xml:space="preserve">Golgi, recycling endosomes </w:t>
            </w:r>
          </w:p>
        </w:tc>
        <w:tc>
          <w:tcPr>
            <w:tcW w:w="1559" w:type="dxa"/>
          </w:tcPr>
          <w:p w14:paraId="260F12B1" w14:textId="77777777" w:rsidR="001E0B94" w:rsidRPr="002F35A9" w:rsidRDefault="001E0B94" w:rsidP="00E15724">
            <w:pPr>
              <w:rPr>
                <w:rFonts w:hAnsiTheme="minorHAnsi" w:cstheme="minorHAnsi"/>
                <w:sz w:val="20"/>
                <w:szCs w:val="20"/>
              </w:rPr>
            </w:pPr>
            <w:r w:rsidRPr="00C95DCD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F35A9">
              <w:rPr>
                <w:rFonts w:hAnsiTheme="minorHAnsi" w:cstheme="minorHAnsi"/>
                <w:sz w:val="20"/>
                <w:szCs w:val="20"/>
              </w:rPr>
              <w:t xml:space="preserve">: viable </w:t>
            </w:r>
          </w:p>
          <w:p w14:paraId="25669A65" w14:textId="2B4CC653" w:rsidR="001E0B94" w:rsidRPr="002F35A9" w:rsidRDefault="001E0B94" w:rsidP="00E15724">
            <w:pPr>
              <w:rPr>
                <w:rFonts w:hAnsiTheme="minorHAnsi" w:cstheme="minorHAnsi"/>
                <w:sz w:val="20"/>
                <w:szCs w:val="20"/>
              </w:rPr>
            </w:pPr>
            <w:r w:rsidRPr="00C95DCD"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2F35A9">
              <w:rPr>
                <w:rFonts w:hAnsiTheme="minorHAnsi" w:cstheme="minorHAnsi"/>
                <w:sz w:val="20"/>
                <w:szCs w:val="20"/>
              </w:rPr>
              <w:t>: viable</w:t>
            </w:r>
          </w:p>
        </w:tc>
        <w:tc>
          <w:tcPr>
            <w:tcW w:w="4903" w:type="dxa"/>
          </w:tcPr>
          <w:p w14:paraId="13BF6424" w14:textId="01FF281C" w:rsidR="00B31803" w:rsidRPr="00C577BB" w:rsidRDefault="00B31803" w:rsidP="00B31803">
            <w:pPr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Function</w:t>
            </w:r>
          </w:p>
          <w:p w14:paraId="077138B8" w14:textId="3010B955" w:rsidR="001E0B94" w:rsidRPr="00C577BB" w:rsidRDefault="00B31803" w:rsidP="00B31803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GdWNoczwvQXV0aG9yPjxZZWFyPjIwMDc8L1llYXI+PFJl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GdWNoczwvQXV0aG9yPjxZZWFyPjIwMDc8L1llYXI+PFJl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123DED">
              <w:rPr>
                <w:rFonts w:hAnsiTheme="minorHAnsi" w:cstheme="minorHAnsi"/>
                <w:sz w:val="20"/>
                <w:szCs w:val="20"/>
              </w:rPr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123DED"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Cox et al., 2016; Dejgaard et al., 2008; Fuchs et al., 2007; Haas et al., 2007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44261E93" w14:textId="77777777" w:rsidR="00E82F21" w:rsidRPr="00F955B9" w:rsidRDefault="00E82F21" w:rsidP="00B31803">
            <w:pPr>
              <w:rPr>
                <w:rFonts w:hAnsiTheme="minorHAnsi" w:cstheme="minorHAnsi"/>
                <w:sz w:val="20"/>
                <w:szCs w:val="20"/>
                <w:lang w:val="de-DE"/>
              </w:rPr>
            </w:pPr>
            <w:r w:rsidRPr="00F955B9">
              <w:rPr>
                <w:rFonts w:hAnsiTheme="minorHAnsi" w:cstheme="minorHAnsi"/>
                <w:b/>
                <w:sz w:val="20"/>
                <w:szCs w:val="20"/>
                <w:lang w:val="de-DE"/>
              </w:rPr>
              <w:t>Dm</w:t>
            </w:r>
            <w:r w:rsidRPr="00F955B9">
              <w:rPr>
                <w:rFonts w:hAnsiTheme="minorHAnsi" w:cstheme="minorHAnsi"/>
                <w:sz w:val="20"/>
                <w:szCs w:val="20"/>
                <w:lang w:val="de-DE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OYWd5PC9BdXRob3I+PFllYXI+MjAxNzwvWWVhcj48UmVj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==
</w:fldData>
              </w:fldChar>
            </w:r>
            <w:r w:rsidRPr="00F955B9">
              <w:rPr>
                <w:rFonts w:hAnsiTheme="minorHAnsi" w:cstheme="minorHAnsi"/>
                <w:sz w:val="20"/>
                <w:szCs w:val="20"/>
                <w:lang w:val="de-DE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OYWd5PC9BdXRob3I+PFllYXI+MjAxNzwvWWVhcj48UmVj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==
</w:fldData>
              </w:fldChar>
            </w:r>
            <w:r w:rsidRPr="00F955B9">
              <w:rPr>
                <w:rFonts w:hAnsiTheme="minorHAnsi" w:cstheme="minorHAnsi"/>
                <w:sz w:val="20"/>
                <w:szCs w:val="20"/>
                <w:lang w:val="de-DE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F955B9">
              <w:rPr>
                <w:rFonts w:hAnsiTheme="minorHAnsi" w:cstheme="minorHAnsi"/>
                <w:noProof/>
                <w:sz w:val="20"/>
                <w:szCs w:val="20"/>
                <w:lang w:val="de-DE"/>
              </w:rPr>
              <w:t>(Nagy et al., 2017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056FBCAE" w14:textId="34B26FE5" w:rsidR="00C9217B" w:rsidRDefault="00C9217B" w:rsidP="00C9217B">
            <w:pPr>
              <w:rPr>
                <w:rFonts w:hAnsiTheme="minorHAnsi" w:cstheme="minorHAnsi"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Subcellular localization</w:t>
            </w:r>
          </w:p>
          <w:p w14:paraId="37493584" w14:textId="77777777" w:rsidR="00C9217B" w:rsidRPr="00C577BB" w:rsidRDefault="00C9217B" w:rsidP="00C9217B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t>: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EZWpnYWFyZDwvQXV0aG9yPjxZZWFyPjIwMDg8L1llYXI+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EZWpnYWFyZDwvQXV0aG9yPjxZZWFyPjIwMDg8L1llYXI+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Cox et al., 2016; Dejgaard et al., 2008; Fuchs et al., 2007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1EBEBB8F" w14:textId="77777777" w:rsidR="00C9217B" w:rsidRPr="00C577BB" w:rsidRDefault="00C9217B" w:rsidP="00C9217B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nl-NL"/>
              </w:rPr>
              <w:t>Dm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HaWxsaW5naGFtPC9BdXRob3I+PFllYXI+MjAxNDwvWWVh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HaWxsaW5naGFtPC9BdXRob3I+PFllYXI+MjAxNDwvWWVh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123DED">
              <w:rPr>
                <w:rFonts w:hAnsiTheme="minorHAnsi" w:cstheme="minorHAnsi"/>
                <w:sz w:val="20"/>
                <w:szCs w:val="20"/>
              </w:rPr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123DED"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Chan et al., 2011; Gillingham et al., 2014; Sinka et al., 2008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162E2C27" w14:textId="77777777" w:rsidR="00946321" w:rsidRDefault="00946321" w:rsidP="00946321">
            <w:pPr>
              <w:rPr>
                <w:rFonts w:hAnsiTheme="minorHAnsi" w:cstheme="minorHAnsi"/>
                <w:b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Viability</w:t>
            </w:r>
          </w:p>
          <w:p w14:paraId="5E5BF2F3" w14:textId="7F9F00A2" w:rsidR="00946321" w:rsidRPr="00C9217B" w:rsidRDefault="00946321" w:rsidP="00946321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EaWNraW5zb248L0F1dGhvcj48WWVhcj4yMDE2PC9ZZWFy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</w:fldData>
              </w:fldChar>
            </w:r>
            <w:r w:rsidR="0095439B"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EaWNraW5zb248L0F1dGhvcj48WWVhcj4yMDE2PC9ZZWFy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</w:fldData>
              </w:fldChar>
            </w:r>
            <w:r w:rsidR="0095439B"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 w:rsidR="0095439B">
              <w:rPr>
                <w:rFonts w:hAnsiTheme="minorHAnsi" w:cstheme="minorHAnsi"/>
                <w:sz w:val="20"/>
                <w:szCs w:val="20"/>
              </w:rPr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95439B">
              <w:rPr>
                <w:rFonts w:hAnsiTheme="minorHAnsi" w:cstheme="minorHAnsi"/>
                <w:sz w:val="20"/>
                <w:szCs w:val="20"/>
              </w:rPr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95439B">
              <w:rPr>
                <w:rFonts w:hAnsiTheme="minorHAnsi" w:cstheme="minorHAnsi"/>
                <w:noProof/>
                <w:sz w:val="20"/>
                <w:szCs w:val="20"/>
              </w:rPr>
              <w:t>(Dickinson et al., 2016; Kretzer et al., 2016)</w: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C67B95" w:rsidRPr="00C577BB" w14:paraId="02FE0155" w14:textId="77777777" w:rsidTr="00C67B95">
        <w:trPr>
          <w:trHeight w:val="340"/>
        </w:trPr>
        <w:tc>
          <w:tcPr>
            <w:tcW w:w="1412" w:type="dxa"/>
          </w:tcPr>
          <w:p w14:paraId="2AD39B3A" w14:textId="77777777" w:rsidR="00CD6F18" w:rsidRDefault="00CD6F18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23DF382B" w14:textId="2A62C95C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Rab44a</w:t>
            </w:r>
          </w:p>
        </w:tc>
        <w:tc>
          <w:tcPr>
            <w:tcW w:w="1276" w:type="dxa"/>
          </w:tcPr>
          <w:p w14:paraId="79E94BE9" w14:textId="77777777" w:rsidR="00CD6F18" w:rsidRDefault="00CD6F18" w:rsidP="00CD6F18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</w:p>
          <w:p w14:paraId="457A9945" w14:textId="1DE87550" w:rsidR="001E0B94" w:rsidRPr="002F35A9" w:rsidRDefault="001E0B94" w:rsidP="00CD6F18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1701" w:type="dxa"/>
          </w:tcPr>
          <w:p w14:paraId="30614031" w14:textId="77777777" w:rsidR="00CD6F18" w:rsidRDefault="00CD6F18" w:rsidP="00CD6F18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</w:p>
          <w:p w14:paraId="0B56C922" w14:textId="1D1E59A1" w:rsidR="001E0B94" w:rsidRPr="002F35A9" w:rsidRDefault="001E0B94" w:rsidP="00CD6F18">
            <w:pPr>
              <w:jc w:val="center"/>
              <w:rPr>
                <w:rFonts w:hAnsiTheme="minorHAnsi" w:cstheme="minorHAnsi"/>
                <w:sz w:val="20"/>
                <w:szCs w:val="20"/>
                <w:highlight w:val="yellow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2275" w:type="dxa"/>
          </w:tcPr>
          <w:p w14:paraId="0893138B" w14:textId="0D194472" w:rsidR="001E0B94" w:rsidRPr="00D96FD6" w:rsidRDefault="001E0B94" w:rsidP="00E15724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183B26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>regulation of osteoclast differentiation</w:t>
            </w:r>
            <w:r w:rsidR="007F254F">
              <w:rPr>
                <w:rFonts w:hAnsiTheme="minorHAnsi" w:cstheme="minorHAnsi"/>
                <w:sz w:val="20"/>
                <w:szCs w:val="20"/>
              </w:rPr>
              <w:t xml:space="preserve">, </w:t>
            </w:r>
            <w:r w:rsidR="007F254F" w:rsidRPr="007F254F">
              <w:rPr>
                <w:rFonts w:hAnsiTheme="minorHAnsi" w:cstheme="minorHAnsi"/>
                <w:sz w:val="20"/>
                <w:szCs w:val="20"/>
              </w:rPr>
              <w:t>granule exocytosis in mast cells</w:t>
            </w:r>
            <w:r w:rsidRPr="007F254F">
              <w:rPr>
                <w:rFonts w:hAnsiTheme="minorHAnsi" w:cstheme="minorHAnsi"/>
                <w:sz w:val="20"/>
                <w:szCs w:val="20"/>
              </w:rPr>
              <w:t xml:space="preserve"> </w:t>
            </w:r>
          </w:p>
        </w:tc>
        <w:tc>
          <w:tcPr>
            <w:tcW w:w="2262" w:type="dxa"/>
          </w:tcPr>
          <w:p w14:paraId="4FA7F547" w14:textId="3ED883AE" w:rsidR="001E0B94" w:rsidRPr="00D96FD6" w:rsidRDefault="001E0B94" w:rsidP="00E15724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D35ED9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sz w:val="20"/>
                <w:szCs w:val="20"/>
              </w:rPr>
              <w:t xml:space="preserve"> Golgi, lysosomes </w:t>
            </w:r>
          </w:p>
        </w:tc>
        <w:tc>
          <w:tcPr>
            <w:tcW w:w="1559" w:type="dxa"/>
          </w:tcPr>
          <w:p w14:paraId="19A22662" w14:textId="777C195C" w:rsidR="001E0B94" w:rsidRPr="002F35A9" w:rsidRDefault="001E0B94" w:rsidP="00E15724">
            <w:pPr>
              <w:rPr>
                <w:rFonts w:hAnsiTheme="minorHAnsi" w:cstheme="minorHAnsi"/>
                <w:sz w:val="20"/>
                <w:szCs w:val="20"/>
              </w:rPr>
            </w:pPr>
            <w:r w:rsidRPr="00C95DCD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F35A9"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="00616BD9">
              <w:rPr>
                <w:rFonts w:hAnsiTheme="minorHAnsi" w:cstheme="minorHAnsi"/>
                <w:sz w:val="20"/>
                <w:szCs w:val="20"/>
              </w:rPr>
              <w:t xml:space="preserve">viable </w:t>
            </w:r>
          </w:p>
        </w:tc>
        <w:tc>
          <w:tcPr>
            <w:tcW w:w="4903" w:type="dxa"/>
          </w:tcPr>
          <w:p w14:paraId="391C6C00" w14:textId="3C7B871A" w:rsidR="00BE65C6" w:rsidRPr="00C577BB" w:rsidRDefault="00BE65C6" w:rsidP="00BE65C6">
            <w:pPr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Function</w:t>
            </w:r>
          </w:p>
          <w:p w14:paraId="1847A0B3" w14:textId="4FCC30C2" w:rsidR="001E0B94" w:rsidRPr="00C577BB" w:rsidRDefault="00BE65C6" w:rsidP="00BE65C6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t>: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ZYW1hZ3VjaGk8L0F1dGhvcj48WWVhcj4yMDE4PC9ZZWFy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</w:fldData>
              </w:fldChar>
            </w:r>
            <w:r w:rsidR="0095439B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ZYW1hZ3VjaGk8L0F1dGhvcj48WWVhcj4yMDE4PC9ZZWFy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</w:fldData>
              </w:fldChar>
            </w:r>
            <w:r w:rsidR="0095439B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95439B">
              <w:rPr>
                <w:rFonts w:hAnsiTheme="minorHAnsi" w:cstheme="minorHAnsi"/>
                <w:sz w:val="20"/>
                <w:szCs w:val="20"/>
              </w:rPr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95439B"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Kadowaki et al., 2020; Yamaguchi et al., 2018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0EECAC80" w14:textId="69FAB1EE" w:rsidR="00BE65C6" w:rsidRDefault="00BE65C6" w:rsidP="00BE65C6">
            <w:pPr>
              <w:rPr>
                <w:rFonts w:hAnsiTheme="minorHAnsi" w:cstheme="minorHAnsi"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Subcellular localization</w:t>
            </w:r>
          </w:p>
          <w:p w14:paraId="0443201B" w14:textId="77777777" w:rsidR="00BE65C6" w:rsidRDefault="00BE65C6" w:rsidP="00BE65C6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Ub2t1aGlzYTwvQXV0aG9yPjxZZWFyPjIwMjA8L1llYXI+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Ub2t1aGlzYTwvQXV0aG9yPjxZZWFyPjIwMjA8L1llYXI+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>
              <w:rPr>
                <w:rFonts w:hAnsiTheme="minorHAnsi" w:cstheme="minorHAnsi"/>
                <w:noProof/>
                <w:sz w:val="20"/>
                <w:szCs w:val="20"/>
              </w:rPr>
              <w:t>(Tokuhisa et al., 2020; Yamaguchi et al., 2018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2CFEB36C" w14:textId="3FD3913E" w:rsidR="00616BD9" w:rsidRPr="00C577BB" w:rsidRDefault="00616BD9" w:rsidP="00BE65C6">
            <w:pPr>
              <w:rPr>
                <w:rFonts w:hAnsiTheme="minorHAnsi" w:cstheme="minorHAnsi"/>
                <w:b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nl-NL"/>
              </w:rPr>
              <w:t>Viability</w:t>
            </w:r>
          </w:p>
          <w:p w14:paraId="1B6EC165" w14:textId="7A290281" w:rsidR="00616BD9" w:rsidRPr="00C577BB" w:rsidRDefault="00616BD9" w:rsidP="00616BD9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: </w: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LYWRvd2FraTwvQXV0aG9yPjxZZWFyPjIwMjA8L1llYXI+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</w:fldData>
              </w:fldChar>
            </w:r>
            <w:r w:rsidR="0095439B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LYWRvd2FraTwvQXV0aG9yPjxZZWFyPjIwMjA8L1llYXI+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</w:fldData>
              </w:fldChar>
            </w:r>
            <w:r w:rsidR="0095439B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95439B">
              <w:rPr>
                <w:rFonts w:hAnsiTheme="minorHAnsi" w:cstheme="minorHAnsi"/>
                <w:sz w:val="20"/>
                <w:szCs w:val="20"/>
              </w:rPr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95439B">
              <w:rPr>
                <w:rFonts w:hAnsiTheme="minorHAnsi" w:cstheme="minorHAnsi"/>
                <w:sz w:val="20"/>
                <w:szCs w:val="20"/>
              </w:rPr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95439B"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Kadowaki et al., 2020)</w: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C67B95" w:rsidRPr="00C577BB" w14:paraId="73474636" w14:textId="77777777" w:rsidTr="00C67B95">
        <w:trPr>
          <w:trHeight w:val="340"/>
        </w:trPr>
        <w:tc>
          <w:tcPr>
            <w:tcW w:w="1412" w:type="dxa"/>
          </w:tcPr>
          <w:p w14:paraId="1E5E2782" w14:textId="77777777" w:rsidR="00CD6F18" w:rsidRPr="00C577BB" w:rsidRDefault="00CD6F18" w:rsidP="00381E5A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</w:p>
          <w:p w14:paraId="1CB25E85" w14:textId="12F6BA84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Rab44b</w:t>
            </w:r>
          </w:p>
        </w:tc>
        <w:tc>
          <w:tcPr>
            <w:tcW w:w="1276" w:type="dxa"/>
          </w:tcPr>
          <w:p w14:paraId="0046EDE5" w14:textId="77777777" w:rsidR="00CD6F18" w:rsidRDefault="00CD6F18" w:rsidP="00CD6F18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</w:p>
          <w:p w14:paraId="01E0C39A" w14:textId="06121F49" w:rsidR="001E0B94" w:rsidRPr="002F35A9" w:rsidRDefault="001E0B94" w:rsidP="00CD6F18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1701" w:type="dxa"/>
          </w:tcPr>
          <w:p w14:paraId="399AFC4A" w14:textId="77777777" w:rsidR="00CD6F18" w:rsidRDefault="00CD6F18" w:rsidP="00CD6F18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</w:p>
          <w:p w14:paraId="26BC8FA9" w14:textId="2A84897B" w:rsidR="001E0B94" w:rsidRPr="002F35A9" w:rsidRDefault="001E0B94" w:rsidP="00CD6F18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2275" w:type="dxa"/>
          </w:tcPr>
          <w:p w14:paraId="70D0B6C3" w14:textId="1F7EAB97" w:rsidR="001E0B94" w:rsidRPr="002F35A9" w:rsidRDefault="001E0B94" w:rsidP="00D96FD6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183B26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>regulation of osteoclast differentiation</w:t>
            </w:r>
            <w:r w:rsidR="007F254F">
              <w:rPr>
                <w:rFonts w:hAnsiTheme="minorHAnsi" w:cstheme="minorHAnsi"/>
                <w:sz w:val="20"/>
                <w:szCs w:val="20"/>
              </w:rPr>
              <w:t xml:space="preserve">, </w:t>
            </w:r>
            <w:r w:rsidR="007F254F" w:rsidRPr="007F254F">
              <w:rPr>
                <w:rFonts w:hAnsiTheme="minorHAnsi" w:cstheme="minorHAnsi"/>
                <w:sz w:val="20"/>
                <w:szCs w:val="20"/>
              </w:rPr>
              <w:t>granule exocytosis in mast cells</w:t>
            </w:r>
            <w:r w:rsidRPr="007F254F">
              <w:rPr>
                <w:rFonts w:hAnsiTheme="minorHAnsi" w:cstheme="minorHAnsi"/>
                <w:sz w:val="20"/>
                <w:szCs w:val="20"/>
              </w:rPr>
              <w:t xml:space="preserve"> </w:t>
            </w:r>
          </w:p>
        </w:tc>
        <w:tc>
          <w:tcPr>
            <w:tcW w:w="2262" w:type="dxa"/>
          </w:tcPr>
          <w:p w14:paraId="458B980F" w14:textId="13408A59" w:rsidR="001E0B94" w:rsidRPr="002F35A9" w:rsidRDefault="001E0B94" w:rsidP="00D96FD6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D35ED9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sz w:val="20"/>
                <w:szCs w:val="20"/>
              </w:rPr>
              <w:t xml:space="preserve"> Golgi, lysosomes </w:t>
            </w:r>
          </w:p>
        </w:tc>
        <w:tc>
          <w:tcPr>
            <w:tcW w:w="1559" w:type="dxa"/>
          </w:tcPr>
          <w:p w14:paraId="3488A425" w14:textId="0FD40A75" w:rsidR="001E0B94" w:rsidRPr="002F35A9" w:rsidRDefault="001E0B94" w:rsidP="00D96FD6">
            <w:pPr>
              <w:rPr>
                <w:rFonts w:hAnsiTheme="minorHAnsi" w:cstheme="minorHAnsi"/>
                <w:sz w:val="20"/>
                <w:szCs w:val="20"/>
              </w:rPr>
            </w:pPr>
            <w:r w:rsidRPr="00C95DCD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F35A9"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 w:rsidR="00616BD9">
              <w:rPr>
                <w:rFonts w:hAnsiTheme="minorHAnsi" w:cstheme="minorHAnsi"/>
                <w:sz w:val="20"/>
                <w:szCs w:val="20"/>
              </w:rPr>
              <w:t xml:space="preserve">viable </w:t>
            </w:r>
          </w:p>
        </w:tc>
        <w:tc>
          <w:tcPr>
            <w:tcW w:w="4903" w:type="dxa"/>
          </w:tcPr>
          <w:p w14:paraId="6FD5E60B" w14:textId="5188EE39" w:rsidR="00440537" w:rsidRPr="00C577BB" w:rsidRDefault="00440537" w:rsidP="00440537">
            <w:pPr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Function</w:t>
            </w:r>
          </w:p>
          <w:p w14:paraId="27723FA1" w14:textId="7C6295BC" w:rsidR="001E0B94" w:rsidRPr="00C577BB" w:rsidRDefault="00440537" w:rsidP="00440537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t>: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ZYW1hZ3VjaGk8L0F1dGhvcj48WWVhcj4yMDE4PC9ZZWFy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</w:fldData>
              </w:fldChar>
            </w:r>
            <w:r w:rsidR="0095439B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ZYW1hZ3VjaGk8L0F1dGhvcj48WWVhcj4yMDE4PC9ZZWFy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</w:fldData>
              </w:fldChar>
            </w:r>
            <w:r w:rsidR="0095439B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95439B">
              <w:rPr>
                <w:rFonts w:hAnsiTheme="minorHAnsi" w:cstheme="minorHAnsi"/>
                <w:sz w:val="20"/>
                <w:szCs w:val="20"/>
              </w:rPr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95439B"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Kadowaki et al., 2020; Yamaguchi et al., 2018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64FFBE01" w14:textId="0D27D6BA" w:rsidR="00440537" w:rsidRDefault="00440537" w:rsidP="00440537">
            <w:pPr>
              <w:rPr>
                <w:rFonts w:hAnsiTheme="minorHAnsi" w:cstheme="minorHAnsi"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Subcellular localization</w:t>
            </w:r>
          </w:p>
          <w:p w14:paraId="55A2DB5C" w14:textId="77777777" w:rsidR="00440537" w:rsidRDefault="00440537" w:rsidP="00440537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Ub2t1aGlzYTwvQXV0aG9yPjxZZWFyPjIwMjA8L1llYXI+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Ub2t1aGlzYTwvQXV0aG9yPjxZZWFyPjIwMjA8L1llYXI+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>
              <w:rPr>
                <w:rFonts w:hAnsiTheme="minorHAnsi" w:cstheme="minorHAnsi"/>
                <w:noProof/>
                <w:sz w:val="20"/>
                <w:szCs w:val="20"/>
              </w:rPr>
              <w:t>(Tokuhisa et al., 2020; Yamaguchi et al., 2018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63C63B8D" w14:textId="77777777" w:rsidR="00616BD9" w:rsidRPr="00C577BB" w:rsidRDefault="00616BD9" w:rsidP="00616BD9">
            <w:pPr>
              <w:rPr>
                <w:rFonts w:hAnsiTheme="minorHAnsi" w:cstheme="minorHAnsi"/>
                <w:b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nl-NL"/>
              </w:rPr>
              <w:t>Viability</w:t>
            </w:r>
          </w:p>
          <w:p w14:paraId="2AE02063" w14:textId="46F74DCF" w:rsidR="00616BD9" w:rsidRPr="00C577BB" w:rsidRDefault="00616BD9" w:rsidP="00616BD9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: </w: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LYWRvd2FraTwvQXV0aG9yPjxZZWFyPjIwMjA8L1llYXI+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</w:fldData>
              </w:fldChar>
            </w:r>
            <w:r w:rsidR="0095439B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LYWRvd2FraTwvQXV0aG9yPjxZZWFyPjIwMjA8L1llYXI+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</w:fldData>
              </w:fldChar>
            </w:r>
            <w:r w:rsidR="0095439B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95439B">
              <w:rPr>
                <w:rFonts w:hAnsiTheme="minorHAnsi" w:cstheme="minorHAnsi"/>
                <w:sz w:val="20"/>
                <w:szCs w:val="20"/>
              </w:rPr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end"/>
            </w:r>
            <w:r w:rsidR="0095439B">
              <w:rPr>
                <w:rFonts w:hAnsiTheme="minorHAnsi" w:cstheme="minorHAnsi"/>
                <w:sz w:val="20"/>
                <w:szCs w:val="20"/>
              </w:rPr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95439B"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Kadowaki et al., 2020)</w:t>
            </w:r>
            <w:r w:rsidR="0095439B"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C67B95" w:rsidRPr="00CF23DC" w14:paraId="1B828FE2" w14:textId="77777777" w:rsidTr="00C67B95">
        <w:trPr>
          <w:trHeight w:val="340"/>
        </w:trPr>
        <w:tc>
          <w:tcPr>
            <w:tcW w:w="1412" w:type="dxa"/>
          </w:tcPr>
          <w:p w14:paraId="2B44F63C" w14:textId="77777777" w:rsidR="00CD6F18" w:rsidRPr="00C577BB" w:rsidRDefault="00CD6F18" w:rsidP="00381E5A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</w:p>
          <w:p w14:paraId="500655AD" w14:textId="09CD7D1A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Rab45</w:t>
            </w:r>
          </w:p>
        </w:tc>
        <w:tc>
          <w:tcPr>
            <w:tcW w:w="1276" w:type="dxa"/>
          </w:tcPr>
          <w:p w14:paraId="5A993C08" w14:textId="77777777" w:rsidR="00CD6F18" w:rsidRDefault="00CD6F18" w:rsidP="00CD6F18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</w:p>
          <w:p w14:paraId="1E11BE8B" w14:textId="3C210A69" w:rsidR="001E0B94" w:rsidRPr="002F35A9" w:rsidRDefault="001E0B94" w:rsidP="00CD6F18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1701" w:type="dxa"/>
          </w:tcPr>
          <w:p w14:paraId="0C7CCB00" w14:textId="77777777" w:rsidR="00CD6F18" w:rsidRDefault="00CD6F18" w:rsidP="00CD6F18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</w:p>
          <w:p w14:paraId="29C7952B" w14:textId="43A0D79F" w:rsidR="001E0B94" w:rsidRPr="002F35A9" w:rsidRDefault="001E0B94" w:rsidP="00CD6F18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2275" w:type="dxa"/>
          </w:tcPr>
          <w:p w14:paraId="2DEAC2DA" w14:textId="0005EDA4" w:rsidR="001E0B94" w:rsidRPr="00945A51" w:rsidRDefault="001E0B94" w:rsidP="00D96FD6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183B26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 w:rsidRPr="00945A51">
              <w:rPr>
                <w:rFonts w:hAnsiTheme="minorHAnsi" w:cstheme="minorHAnsi"/>
                <w:sz w:val="20"/>
                <w:szCs w:val="20"/>
              </w:rPr>
              <w:t>induction</w:t>
            </w:r>
            <w:r>
              <w:rPr>
                <w:rFonts w:hAnsiTheme="minorHAnsi" w:cstheme="minorHAnsi"/>
                <w:sz w:val="20"/>
                <w:szCs w:val="20"/>
              </w:rPr>
              <w:t xml:space="preserve"> of apoptosis in CML progenitor cells </w:t>
            </w:r>
          </w:p>
        </w:tc>
        <w:tc>
          <w:tcPr>
            <w:tcW w:w="2262" w:type="dxa"/>
          </w:tcPr>
          <w:p w14:paraId="3CE8EEE7" w14:textId="7D31E3E2" w:rsidR="001E0B94" w:rsidRPr="00945A51" w:rsidRDefault="001E0B94" w:rsidP="00D96FD6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D35ED9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perinuclear region </w:t>
            </w:r>
          </w:p>
        </w:tc>
        <w:tc>
          <w:tcPr>
            <w:tcW w:w="1559" w:type="dxa"/>
          </w:tcPr>
          <w:p w14:paraId="28FB8700" w14:textId="2C82660A" w:rsidR="001E0B94" w:rsidRPr="002F35A9" w:rsidRDefault="001E0B94" w:rsidP="00D96FD6">
            <w:pPr>
              <w:rPr>
                <w:rFonts w:hAnsiTheme="minorHAnsi" w:cstheme="minorHAnsi"/>
                <w:sz w:val="20"/>
                <w:szCs w:val="20"/>
              </w:rPr>
            </w:pPr>
            <w:r w:rsidRPr="00C95DCD">
              <w:rPr>
                <w:rFonts w:hAnsiTheme="minorHAnsi" w:cstheme="minorHAnsi"/>
                <w:b/>
                <w:sz w:val="20"/>
                <w:szCs w:val="20"/>
              </w:rPr>
              <w:t>M</w:t>
            </w:r>
            <w:r w:rsidRPr="002F35A9"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t>no KO model</w:t>
            </w:r>
          </w:p>
        </w:tc>
        <w:tc>
          <w:tcPr>
            <w:tcW w:w="4903" w:type="dxa"/>
          </w:tcPr>
          <w:p w14:paraId="5F5067D3" w14:textId="4C656520" w:rsidR="003B4B9E" w:rsidRPr="00C577BB" w:rsidRDefault="003B4B9E" w:rsidP="003B4B9E">
            <w:pPr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Function</w:t>
            </w:r>
          </w:p>
          <w:p w14:paraId="4928C924" w14:textId="77777777" w:rsidR="001E0B94" w:rsidRPr="00C577BB" w:rsidRDefault="003B4B9E" w:rsidP="003B4B9E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t>: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OYWthbXVyYTwvQXV0aG9yPjxZZWFyPjIwMTE8L1llYXI+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OYWthbXVyYTwvQXV0aG9yPjxZZWFyPjIwMTE8L1llYXI+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</w:fldData>
              </w:fldChar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Nakamura et al., 2011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3CB9572D" w14:textId="68E5685F" w:rsidR="003B4B9E" w:rsidRDefault="003B4B9E" w:rsidP="003B4B9E">
            <w:pPr>
              <w:rPr>
                <w:rFonts w:hAnsiTheme="minorHAnsi" w:cstheme="minorHAnsi"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Subcellular localization</w:t>
            </w:r>
          </w:p>
          <w:p w14:paraId="68B24EB6" w14:textId="6B0C8327" w:rsidR="003B4B9E" w:rsidRPr="00EB68CF" w:rsidRDefault="003B4B9E" w:rsidP="003B4B9E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M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TaGludGFuaTwvQXV0aG9yPjxZZWFyPjIwMDc8L1llYXI+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TaGludGFuaTwvQXV0aG9yPjxZZWFyPjIwMDc8L1llYXI+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>
              <w:rPr>
                <w:rFonts w:hAnsiTheme="minorHAnsi" w:cstheme="minorHAnsi"/>
                <w:noProof/>
                <w:sz w:val="20"/>
                <w:szCs w:val="20"/>
              </w:rPr>
              <w:t>(Shintani et al., 2007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C67B95" w:rsidRPr="00F955B9" w14:paraId="10B0AAB9" w14:textId="77777777" w:rsidTr="00C67B95">
        <w:trPr>
          <w:trHeight w:val="340"/>
        </w:trPr>
        <w:tc>
          <w:tcPr>
            <w:tcW w:w="1412" w:type="dxa"/>
          </w:tcPr>
          <w:p w14:paraId="0A35CAB4" w14:textId="77777777" w:rsidR="00CD6F18" w:rsidRDefault="00CD6F18" w:rsidP="00CD6F18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</w:p>
          <w:p w14:paraId="642ADEBC" w14:textId="683D1404" w:rsidR="001E0B94" w:rsidRPr="002F35A9" w:rsidRDefault="001E0B94" w:rsidP="00CD6F18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1276" w:type="dxa"/>
          </w:tcPr>
          <w:p w14:paraId="4637DD99" w14:textId="77777777" w:rsidR="00CD6F18" w:rsidRDefault="00CD6F18" w:rsidP="00CD6F18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</w:p>
          <w:p w14:paraId="5BAFB5E0" w14:textId="36A3D53A" w:rsidR="001E0B94" w:rsidRPr="002F35A9" w:rsidRDefault="001E0B94" w:rsidP="00CD6F18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1701" w:type="dxa"/>
          </w:tcPr>
          <w:p w14:paraId="1999C43B" w14:textId="77777777" w:rsidR="00CD6F18" w:rsidRDefault="00CD6F18" w:rsidP="00381E5A">
            <w:pPr>
              <w:rPr>
                <w:rFonts w:hAnsiTheme="minorHAnsi" w:cstheme="minorHAnsi"/>
                <w:sz w:val="20"/>
                <w:szCs w:val="20"/>
              </w:rPr>
            </w:pPr>
          </w:p>
          <w:p w14:paraId="7EE13B92" w14:textId="0FA72096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 xml:space="preserve">RabX1 </w:t>
            </w:r>
            <w:r>
              <w:rPr>
                <w:rFonts w:hAnsiTheme="minorHAnsi" w:cstheme="minorHAnsi"/>
                <w:sz w:val="20"/>
                <w:szCs w:val="20"/>
              </w:rPr>
              <w:t>(chrowded)</w:t>
            </w:r>
          </w:p>
        </w:tc>
        <w:tc>
          <w:tcPr>
            <w:tcW w:w="2275" w:type="dxa"/>
          </w:tcPr>
          <w:p w14:paraId="59A26546" w14:textId="3BEE3F43" w:rsidR="001E0B94" w:rsidRPr="006125B0" w:rsidRDefault="001E0B94" w:rsidP="00D96FD6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183B26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trafficking between early and late endosomes, formation of endolysosomes </w:t>
            </w:r>
          </w:p>
        </w:tc>
        <w:tc>
          <w:tcPr>
            <w:tcW w:w="2262" w:type="dxa"/>
          </w:tcPr>
          <w:p w14:paraId="63EA3A4D" w14:textId="2C026B07" w:rsidR="001E0B94" w:rsidRPr="006125B0" w:rsidRDefault="001E0B94" w:rsidP="00D96FD6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D35ED9">
              <w:rPr>
                <w:rFonts w:hAnsiTheme="minorHAnsi" w:cstheme="minorHAnsi"/>
                <w:sz w:val="20"/>
                <w:szCs w:val="20"/>
              </w:rPr>
              <w:t xml:space="preserve">: </w:t>
            </w:r>
            <w:r>
              <w:rPr>
                <w:rFonts w:hAnsiTheme="minorHAnsi" w:cstheme="minorHAnsi"/>
                <w:sz w:val="20"/>
                <w:szCs w:val="20"/>
              </w:rPr>
              <w:t xml:space="preserve">recycling endosomes, late endosomes </w:t>
            </w:r>
          </w:p>
        </w:tc>
        <w:tc>
          <w:tcPr>
            <w:tcW w:w="1559" w:type="dxa"/>
          </w:tcPr>
          <w:p w14:paraId="6F38E928" w14:textId="025FBC21" w:rsidR="001E0B94" w:rsidRPr="002F35A9" w:rsidRDefault="001E0B94" w:rsidP="00D96FD6">
            <w:pPr>
              <w:rPr>
                <w:rFonts w:hAnsiTheme="minorHAnsi" w:cstheme="minorHAnsi"/>
                <w:sz w:val="20"/>
                <w:szCs w:val="20"/>
              </w:rPr>
            </w:pPr>
            <w:r w:rsidRPr="00C95DCD"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2F35A9">
              <w:rPr>
                <w:rFonts w:hAnsiTheme="minorHAnsi" w:cstheme="minorHAnsi"/>
                <w:sz w:val="20"/>
                <w:szCs w:val="20"/>
              </w:rPr>
              <w:t>: viable</w:t>
            </w:r>
          </w:p>
        </w:tc>
        <w:tc>
          <w:tcPr>
            <w:tcW w:w="4903" w:type="dxa"/>
          </w:tcPr>
          <w:p w14:paraId="2A3E309D" w14:textId="43E1E5FE" w:rsidR="00B307AB" w:rsidRPr="00C577BB" w:rsidRDefault="00B307AB" w:rsidP="00B307AB">
            <w:pPr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Function</w:t>
            </w:r>
          </w:p>
          <w:p w14:paraId="386B2042" w14:textId="6E7D1DF0" w:rsidR="001E0B94" w:rsidRPr="00C577BB" w:rsidRDefault="00B307AB" w:rsidP="00B307AB">
            <w:pPr>
              <w:rPr>
                <w:rFonts w:hAnsiTheme="minorHAnsi" w:cstheme="minorHAnsi"/>
                <w:sz w:val="20"/>
                <w:szCs w:val="20"/>
                <w:lang w:val="nl-NL"/>
              </w:rPr>
            </w:pPr>
            <w:r w:rsidRPr="00C577BB">
              <w:rPr>
                <w:rFonts w:hAnsiTheme="minorHAnsi" w:cstheme="minorHAnsi"/>
                <w:b/>
                <w:bCs/>
                <w:sz w:val="20"/>
                <w:szCs w:val="20"/>
                <w:lang w:val="nl-NL"/>
              </w:rPr>
              <w:t>Dm</w:t>
            </w:r>
            <w:r w:rsidRPr="00C577BB">
              <w:rPr>
                <w:rFonts w:hAnsiTheme="minorHAnsi" w:cstheme="minorHAnsi"/>
                <w:bCs/>
                <w:sz w:val="20"/>
                <w:szCs w:val="20"/>
                <w:lang w:val="nl-NL"/>
              </w:rPr>
              <w:t>:</w:t>
            </w:r>
            <w:r w:rsidRPr="00C577BB">
              <w:rPr>
                <w:rFonts w:hAnsiTheme="minorHAnsi" w:cstheme="minorHAnsi"/>
                <w:sz w:val="20"/>
                <w:szCs w:val="20"/>
                <w:lang w:val="nl-NL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Xb2ljaGFuc2t5PC9BdXRob3I+PFllYXI+MjAxNjwvWWVh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Xb2ljaGFuc2t5PC9BdXRob3I+PFllYXI+MjAxNjwvWWVh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</w:fldData>
              </w:fldChar>
            </w:r>
            <w:r w:rsidR="00123DED" w:rsidRPr="00C577BB">
              <w:rPr>
                <w:rFonts w:hAnsiTheme="min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 w:rsidR="00123DED">
              <w:rPr>
                <w:rFonts w:hAnsiTheme="minorHAnsi" w:cstheme="minorHAnsi"/>
                <w:sz w:val="20"/>
                <w:szCs w:val="20"/>
              </w:rPr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123DED" w:rsidRPr="00C577BB">
              <w:rPr>
                <w:rFonts w:hAnsiTheme="minorHAnsi" w:cstheme="minorHAnsi"/>
                <w:noProof/>
                <w:sz w:val="20"/>
                <w:szCs w:val="20"/>
                <w:lang w:val="nl-NL"/>
              </w:rPr>
              <w:t>(Laiouar et al., 2020; Woichansky et al., 2016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  <w:p w14:paraId="00C14D43" w14:textId="4C41272D" w:rsidR="00E57795" w:rsidRDefault="00E57795" w:rsidP="00E57795">
            <w:pPr>
              <w:rPr>
                <w:rFonts w:hAnsiTheme="minorHAnsi" w:cstheme="minorHAnsi"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Subcellular localization</w:t>
            </w:r>
          </w:p>
          <w:p w14:paraId="21B75125" w14:textId="0CBD01F1" w:rsidR="00E57795" w:rsidRPr="00F955B9" w:rsidRDefault="00E57795" w:rsidP="00E57795">
            <w:pPr>
              <w:rPr>
                <w:rFonts w:hAnsiTheme="minorHAnsi" w:cstheme="minorHAnsi"/>
                <w:sz w:val="20"/>
                <w:szCs w:val="20"/>
                <w:lang w:val="de-DE"/>
              </w:rPr>
            </w:pPr>
            <w:r w:rsidRPr="00F955B9">
              <w:rPr>
                <w:rFonts w:hAnsiTheme="minorHAnsi" w:cstheme="minorHAnsi"/>
                <w:b/>
                <w:bCs/>
                <w:sz w:val="20"/>
                <w:szCs w:val="20"/>
                <w:lang w:val="de-DE"/>
              </w:rPr>
              <w:t>Dm</w:t>
            </w:r>
            <w:r w:rsidRPr="00F955B9">
              <w:rPr>
                <w:rFonts w:hAnsiTheme="minorHAnsi" w:cstheme="minorHAnsi"/>
                <w:bCs/>
                <w:sz w:val="20"/>
                <w:szCs w:val="20"/>
                <w:lang w:val="de-DE"/>
              </w:rPr>
              <w:t>:</w:t>
            </w:r>
            <w:r w:rsidRPr="00F955B9">
              <w:rPr>
                <w:rFonts w:hAnsiTheme="minorHAnsi" w:cstheme="minorHAnsi"/>
                <w:sz w:val="20"/>
                <w:szCs w:val="20"/>
                <w:lang w:val="de-DE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DaGFuPC9BdXRob3I+PFllYXI+MjAxMTwvWWVhcj48UmVj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</w:fldData>
              </w:fldChar>
            </w:r>
            <w:r w:rsidR="00123DED" w:rsidRPr="00F955B9">
              <w:rPr>
                <w:rFonts w:hAnsiTheme="minorHAnsi" w:cstheme="minorHAnsi"/>
                <w:sz w:val="20"/>
                <w:szCs w:val="20"/>
                <w:lang w:val="de-DE"/>
              </w:rPr>
              <w:instrText xml:space="preserve"> ADDIN EN.CITE </w:instrText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DaGFuPC9BdXRob3I+PFllYXI+MjAxMTwvWWVhcj48UmVj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</w:fldData>
              </w:fldChar>
            </w:r>
            <w:r w:rsidR="00123DED" w:rsidRPr="00F955B9">
              <w:rPr>
                <w:rFonts w:hAnsiTheme="minorHAnsi" w:cstheme="minorHAnsi"/>
                <w:sz w:val="20"/>
                <w:szCs w:val="20"/>
                <w:lang w:val="de-DE"/>
              </w:rPr>
              <w:instrText xml:space="preserve"> ADDIN EN.CITE.DATA </w:instrText>
            </w:r>
            <w:r w:rsidR="00123DED">
              <w:rPr>
                <w:rFonts w:hAnsiTheme="minorHAnsi" w:cstheme="minorHAnsi"/>
                <w:sz w:val="20"/>
                <w:szCs w:val="20"/>
              </w:rPr>
            </w:r>
            <w:r w:rsidR="00123DED"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 w:rsidR="00123DED" w:rsidRPr="00F955B9">
              <w:rPr>
                <w:rFonts w:hAnsiTheme="minorHAnsi" w:cstheme="minorHAnsi"/>
                <w:noProof/>
                <w:sz w:val="20"/>
                <w:szCs w:val="20"/>
                <w:lang w:val="de-DE"/>
              </w:rPr>
              <w:t>(Chan et al., 2011; Laiouar et al., 2020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C67B95" w:rsidRPr="00CF23DC" w14:paraId="3DA56603" w14:textId="77777777" w:rsidTr="00C67B95">
        <w:trPr>
          <w:trHeight w:val="340"/>
        </w:trPr>
        <w:tc>
          <w:tcPr>
            <w:tcW w:w="1412" w:type="dxa"/>
          </w:tcPr>
          <w:p w14:paraId="05440C44" w14:textId="4CAE086C" w:rsidR="001E0B94" w:rsidRPr="002F35A9" w:rsidRDefault="001E0B94" w:rsidP="00294A3E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1276" w:type="dxa"/>
          </w:tcPr>
          <w:p w14:paraId="1E973DC9" w14:textId="6D728C94" w:rsidR="001E0B94" w:rsidRPr="002F35A9" w:rsidRDefault="001E0B94" w:rsidP="00294A3E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1701" w:type="dxa"/>
          </w:tcPr>
          <w:p w14:paraId="2B29FA86" w14:textId="3B09C594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 xml:space="preserve">RabX4 </w:t>
            </w:r>
          </w:p>
        </w:tc>
        <w:tc>
          <w:tcPr>
            <w:tcW w:w="2275" w:type="dxa"/>
          </w:tcPr>
          <w:p w14:paraId="0E1A3C5D" w14:textId="2AC0B340" w:rsidR="001E0B94" w:rsidRPr="00824871" w:rsidRDefault="001E0B94" w:rsidP="00D96FD6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183B26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>unknown</w:t>
            </w:r>
          </w:p>
        </w:tc>
        <w:tc>
          <w:tcPr>
            <w:tcW w:w="2262" w:type="dxa"/>
          </w:tcPr>
          <w:p w14:paraId="3B0B54DA" w14:textId="453B801B" w:rsidR="001E0B94" w:rsidRPr="00511400" w:rsidRDefault="001E0B94" w:rsidP="00D96FD6">
            <w:pPr>
              <w:rPr>
                <w:rFonts w:hAnsiTheme="minorHAnsi" w:cstheme="minorHAnsi"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D35ED9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 w:rsidRPr="00511400">
              <w:rPr>
                <w:rFonts w:hAnsiTheme="minorHAnsi" w:cstheme="minorHAnsi"/>
                <w:sz w:val="20"/>
                <w:szCs w:val="20"/>
              </w:rPr>
              <w:t>synapses</w:t>
            </w:r>
            <w:r>
              <w:rPr>
                <w:rFonts w:hAnsiTheme="minorHAnsi" w:cstheme="minorHAnsi"/>
                <w:sz w:val="20"/>
                <w:szCs w:val="20"/>
              </w:rPr>
              <w:t>,</w:t>
            </w:r>
            <w:r w:rsidRPr="00511400">
              <w:rPr>
                <w:rFonts w:hAnsiTheme="minorHAnsi" w:cstheme="minorHAnsi"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recycling endosomes </w:t>
            </w:r>
          </w:p>
        </w:tc>
        <w:tc>
          <w:tcPr>
            <w:tcW w:w="1559" w:type="dxa"/>
          </w:tcPr>
          <w:p w14:paraId="6E411A07" w14:textId="4F687041" w:rsidR="001E0B94" w:rsidRPr="002F35A9" w:rsidRDefault="001E0B94" w:rsidP="00D96FD6">
            <w:pPr>
              <w:rPr>
                <w:rFonts w:hAnsiTheme="minorHAnsi" w:cstheme="minorHAnsi"/>
                <w:sz w:val="20"/>
                <w:szCs w:val="20"/>
              </w:rPr>
            </w:pPr>
            <w:r w:rsidRPr="00C95DCD"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2F35A9">
              <w:rPr>
                <w:rFonts w:hAnsiTheme="minorHAnsi" w:cstheme="minorHAnsi"/>
                <w:sz w:val="20"/>
                <w:szCs w:val="20"/>
              </w:rPr>
              <w:t>: viable</w:t>
            </w:r>
          </w:p>
        </w:tc>
        <w:tc>
          <w:tcPr>
            <w:tcW w:w="4903" w:type="dxa"/>
          </w:tcPr>
          <w:p w14:paraId="60AFFF53" w14:textId="7A88C462" w:rsidR="00412FA1" w:rsidRDefault="00412FA1" w:rsidP="00412FA1">
            <w:pPr>
              <w:rPr>
                <w:rFonts w:hAnsiTheme="minorHAnsi" w:cstheme="minorHAnsi"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Subcellular localization</w:t>
            </w:r>
          </w:p>
          <w:p w14:paraId="047CAA7E" w14:textId="3AC38B62" w:rsidR="001E0B94" w:rsidRPr="00EB68CF" w:rsidRDefault="00412FA1" w:rsidP="00412FA1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Dm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DaGFuPC9BdXRob3I+PFllYXI+MjAxMTwvWWVhcj48UmVj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>
                <w:fldData xml:space="preserve">PEVuZE5vdGU+PENpdGU+PEF1dGhvcj5DaGFuPC9BdXRob3I+PFllYXI+MjAxMTwvWWVhcj48UmVj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</w:fldData>
              </w:fldChar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.DATA </w:instrText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  <w:r>
              <w:rPr>
                <w:rFonts w:hAnsiTheme="minorHAnsi" w:cstheme="minorHAnsi"/>
                <w:sz w:val="20"/>
                <w:szCs w:val="20"/>
              </w:rPr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>
              <w:rPr>
                <w:rFonts w:hAnsiTheme="minorHAnsi" w:cstheme="minorHAnsi"/>
                <w:noProof/>
                <w:sz w:val="20"/>
                <w:szCs w:val="20"/>
              </w:rPr>
              <w:t>(Chan et al., 2011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</w:tc>
      </w:tr>
      <w:tr w:rsidR="00C67B95" w:rsidRPr="00CF23DC" w14:paraId="0BDBCB45" w14:textId="77777777" w:rsidTr="00C67B95">
        <w:trPr>
          <w:trHeight w:val="340"/>
        </w:trPr>
        <w:tc>
          <w:tcPr>
            <w:tcW w:w="1412" w:type="dxa"/>
          </w:tcPr>
          <w:p w14:paraId="4ADE6AB9" w14:textId="6E45D004" w:rsidR="001E0B94" w:rsidRPr="002F35A9" w:rsidRDefault="001E0B94" w:rsidP="00CD6F18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1276" w:type="dxa"/>
          </w:tcPr>
          <w:p w14:paraId="51B105AF" w14:textId="23216A5C" w:rsidR="001E0B94" w:rsidRPr="002F35A9" w:rsidRDefault="001E0B94" w:rsidP="00CD6F18">
            <w:pPr>
              <w:jc w:val="center"/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>-</w:t>
            </w:r>
          </w:p>
        </w:tc>
        <w:tc>
          <w:tcPr>
            <w:tcW w:w="1701" w:type="dxa"/>
          </w:tcPr>
          <w:p w14:paraId="0F33F98C" w14:textId="35BF4716" w:rsidR="001E0B94" w:rsidRPr="002F35A9" w:rsidRDefault="001E0B94" w:rsidP="00381E5A">
            <w:pPr>
              <w:rPr>
                <w:rFonts w:hAnsiTheme="minorHAnsi" w:cstheme="minorHAnsi"/>
                <w:sz w:val="20"/>
                <w:szCs w:val="20"/>
              </w:rPr>
            </w:pPr>
            <w:r w:rsidRPr="002F35A9">
              <w:rPr>
                <w:rFonts w:hAnsiTheme="minorHAnsi" w:cstheme="minorHAnsi"/>
                <w:sz w:val="20"/>
                <w:szCs w:val="20"/>
              </w:rPr>
              <w:t xml:space="preserve">RabX6 </w:t>
            </w:r>
          </w:p>
        </w:tc>
        <w:tc>
          <w:tcPr>
            <w:tcW w:w="2275" w:type="dxa"/>
          </w:tcPr>
          <w:p w14:paraId="1FA12F12" w14:textId="3DAD46BB" w:rsidR="001E0B94" w:rsidRPr="002F35A9" w:rsidRDefault="001E0B94" w:rsidP="00D96FD6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183B26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>unknown</w:t>
            </w:r>
          </w:p>
        </w:tc>
        <w:tc>
          <w:tcPr>
            <w:tcW w:w="2262" w:type="dxa"/>
          </w:tcPr>
          <w:p w14:paraId="1F05498D" w14:textId="4C021A96" w:rsidR="001E0B94" w:rsidRPr="00781BD4" w:rsidRDefault="001E0B94" w:rsidP="00D96FD6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D35ED9">
              <w:rPr>
                <w:rFonts w:hAnsiTheme="minorHAnsi" w:cstheme="minorHAnsi"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b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t xml:space="preserve">neuronal cell body </w:t>
            </w:r>
          </w:p>
        </w:tc>
        <w:tc>
          <w:tcPr>
            <w:tcW w:w="1559" w:type="dxa"/>
          </w:tcPr>
          <w:p w14:paraId="0BBFFE1F" w14:textId="1A49E5D2" w:rsidR="001E0B94" w:rsidRPr="002F35A9" w:rsidRDefault="001E0B94" w:rsidP="00D96FD6">
            <w:pPr>
              <w:rPr>
                <w:rFonts w:hAnsiTheme="minorHAnsi" w:cstheme="minorHAnsi"/>
                <w:sz w:val="20"/>
                <w:szCs w:val="20"/>
              </w:rPr>
            </w:pPr>
            <w:r w:rsidRPr="00C95DCD">
              <w:rPr>
                <w:rFonts w:hAnsiTheme="minorHAnsi" w:cstheme="minorHAnsi"/>
                <w:b/>
                <w:sz w:val="20"/>
                <w:szCs w:val="20"/>
              </w:rPr>
              <w:t>Dm</w:t>
            </w:r>
            <w:r w:rsidRPr="002F35A9">
              <w:rPr>
                <w:rFonts w:hAnsiTheme="minorHAnsi" w:cstheme="minorHAnsi"/>
                <w:sz w:val="20"/>
                <w:szCs w:val="20"/>
              </w:rPr>
              <w:t>: viable</w:t>
            </w:r>
          </w:p>
        </w:tc>
        <w:tc>
          <w:tcPr>
            <w:tcW w:w="4903" w:type="dxa"/>
          </w:tcPr>
          <w:p w14:paraId="4A55DAA3" w14:textId="6BE2D80A" w:rsidR="00412FA1" w:rsidRDefault="00412FA1" w:rsidP="00412FA1">
            <w:pPr>
              <w:rPr>
                <w:rFonts w:hAnsiTheme="minorHAnsi" w:cstheme="minorHAnsi"/>
                <w:bCs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Subcellular localization</w:t>
            </w:r>
          </w:p>
          <w:p w14:paraId="57F923B5" w14:textId="55C9A1DA" w:rsidR="001E0B94" w:rsidRPr="00EB68CF" w:rsidRDefault="00412FA1" w:rsidP="00412FA1">
            <w:pPr>
              <w:rPr>
                <w:rFonts w:hAnsiTheme="minorHAnsi" w:cstheme="minorHAnsi"/>
                <w:sz w:val="20"/>
                <w:szCs w:val="20"/>
              </w:rPr>
            </w:pPr>
            <w:r>
              <w:rPr>
                <w:rFonts w:hAnsiTheme="minorHAnsi" w:cstheme="minorHAnsi"/>
                <w:b/>
                <w:bCs/>
                <w:sz w:val="20"/>
                <w:szCs w:val="20"/>
              </w:rPr>
              <w:t>Dm</w:t>
            </w:r>
            <w:r>
              <w:rPr>
                <w:rFonts w:hAnsiTheme="minorHAnsi" w:cstheme="minorHAnsi"/>
                <w:bCs/>
                <w:sz w:val="20"/>
                <w:szCs w:val="20"/>
              </w:rPr>
              <w:t>:</w:t>
            </w:r>
            <w:r>
              <w:rPr>
                <w:rFonts w:hAnsiTheme="minorHAnsi" w:cstheme="minorHAnsi"/>
                <w:sz w:val="20"/>
                <w:szCs w:val="20"/>
              </w:rPr>
              <w:t xml:space="preserve"> </w:t>
            </w:r>
            <w:r>
              <w:rPr>
                <w:rFonts w:hAnsiTheme="minorHAnsi" w:cstheme="minorHAnsi"/>
                <w:sz w:val="20"/>
                <w:szCs w:val="20"/>
              </w:rPr>
              <w:fldChar w:fldCharType="begin"/>
            </w:r>
            <w:r>
              <w:rPr>
                <w:rFonts w:hAnsiTheme="minorHAnsi" w:cstheme="minorHAnsi"/>
                <w:sz w:val="20"/>
                <w:szCs w:val="20"/>
              </w:rPr>
              <w:instrText xml:space="preserve"> ADDIN EN.CITE &lt;EndNote&gt;&lt;Cite&gt;&lt;Author&gt;Jin&lt;/Author&gt;&lt;Year&gt;2012&lt;/Year&gt;&lt;RecNum&gt;63&lt;/RecNum&gt;&lt;DisplayText&gt;(Jin et al., 2012)&lt;/DisplayText&gt;&lt;record&gt;&lt;rec-number&gt;63&lt;/rec-number&gt;&lt;foreign-keys&gt;&lt;key app="EN" db-id="e9t0f9vxyzfpvlefz2k5rrsupwvfa5eava90" timestamp="1605967615"&gt;63&lt;/key&gt;&lt;/foreign-keys&gt;&lt;ref-type name="Journal Article"&gt;17&lt;/ref-type&gt;&lt;contributors&gt;&lt;authors&gt;&lt;author&gt;Jin, E. J.&lt;/author&gt;&lt;author&gt;Chan, C. C.&lt;/author&gt;&lt;author&gt;Agi, E.&lt;/author&gt;&lt;author&gt;Cherry, S.&lt;/author&gt;&lt;author&gt;Hanacik, E.&lt;/author&gt;&lt;author&gt;Buszczak, M.&lt;/author&gt;&lt;author&gt;Hiesinger, P. R.&lt;/author&gt;&lt;/authors&gt;&lt;/contributors&gt;&lt;auth-address&gt;Department of Physiology, Medical Center, University of Texas Southwestern, Dallas, Texas, United States of America.&lt;/auth-address&gt;&lt;titles&gt;&lt;title&gt;Similarities of Drosophila rab GTPases based on expression profiling: completion and analysis of the rab-Gal4 kit&lt;/title&gt;&lt;secondary-title&gt;PLoS One&lt;/secondary-title&gt;&lt;/titles&gt;&lt;periodical&gt;&lt;full-title&gt;PLoS One&lt;/full-title&gt;&lt;/periodical&gt;&lt;pages&gt;e40912&lt;/pages&gt;&lt;volume&gt;7&lt;/volume&gt;&lt;number&gt;7&lt;/number&gt;&lt;edition&gt;2012/07/31&lt;/edition&gt;&lt;keywords&gt;&lt;keyword&gt;Animals&lt;/keyword&gt;&lt;keyword&gt;Computational Biology/*methods&lt;/keyword&gt;&lt;keyword&gt;Drosophila melanogaster/cytology/*enzymology/*genetics&lt;/keyword&gt;&lt;keyword&gt;Gene Expression Profiling/*methods&lt;/keyword&gt;&lt;keyword&gt;Intracellular Space/metabolism&lt;/keyword&gt;&lt;keyword&gt;Neurons/cytology/metabolism&lt;/keyword&gt;&lt;keyword&gt;Protein Transport&lt;/keyword&gt;&lt;keyword&gt;rab GTP-Binding Proteins/*genetics/metabolism&lt;/keyword&gt;&lt;/keywords&gt;&lt;dates&gt;&lt;year&gt;2012&lt;/year&gt;&lt;/dates&gt;&lt;isbn&gt;1932-6203 (Electronic)&amp;#xD;1932-6203 (Linking)&lt;/isbn&gt;&lt;accession-num&gt;22844416&lt;/accession-num&gt;&lt;urls&gt;&lt;related-urls&gt;&lt;url&gt;https://www.ncbi.nlm.nih.gov/pubmed/22844416&lt;/url&gt;&lt;/related-urls&gt;&lt;/urls&gt;&lt;custom2&gt;PMC3402473&lt;/custom2&gt;&lt;electronic-resource-num&gt;10.1371/journal.pone.0040912&lt;/electronic-resource-num&gt;&lt;/record&gt;&lt;/Cite&gt;&lt;/EndNote&gt;</w:instrText>
            </w:r>
            <w:r>
              <w:rPr>
                <w:rFonts w:hAnsiTheme="minorHAnsi" w:cstheme="minorHAnsi"/>
                <w:sz w:val="20"/>
                <w:szCs w:val="20"/>
              </w:rPr>
              <w:fldChar w:fldCharType="separate"/>
            </w:r>
            <w:r>
              <w:rPr>
                <w:rFonts w:hAnsiTheme="minorHAnsi" w:cstheme="minorHAnsi"/>
                <w:noProof/>
                <w:sz w:val="20"/>
                <w:szCs w:val="20"/>
              </w:rPr>
              <w:t>(Jin et al., 2012)</w:t>
            </w:r>
            <w:r>
              <w:rPr>
                <w:rFonts w:hAnsiTheme="minorHAnsi" w:cstheme="minorHAnsi"/>
                <w:sz w:val="20"/>
                <w:szCs w:val="20"/>
              </w:rPr>
              <w:fldChar w:fldCharType="end"/>
            </w:r>
          </w:p>
        </w:tc>
      </w:tr>
    </w:tbl>
    <w:p w14:paraId="7882543A" w14:textId="77777777" w:rsidR="004167EF" w:rsidRDefault="004167EF" w:rsidP="00A21A67">
      <w:pPr>
        <w:rPr>
          <w:rFonts w:hAnsiTheme="minorHAnsi" w:cstheme="minorHAnsi"/>
        </w:rPr>
      </w:pPr>
    </w:p>
    <w:p w14:paraId="0C998819" w14:textId="7B5AEF02" w:rsidR="00D172E2" w:rsidRPr="00547053" w:rsidRDefault="00A21A67" w:rsidP="00A21A67">
      <w:pPr>
        <w:rPr>
          <w:rFonts w:hAnsiTheme="minorHAnsi" w:cstheme="minorHAnsi"/>
          <w:sz w:val="20"/>
          <w:szCs w:val="20"/>
        </w:rPr>
      </w:pPr>
      <w:r w:rsidRPr="00547053">
        <w:rPr>
          <w:rFonts w:hAnsiTheme="minorHAnsi" w:cstheme="minorHAnsi"/>
          <w:sz w:val="20"/>
          <w:szCs w:val="20"/>
        </w:rPr>
        <w:t xml:space="preserve">* = </w:t>
      </w:r>
      <w:r w:rsidR="00890299" w:rsidRPr="00547053">
        <w:rPr>
          <w:rFonts w:hAnsiTheme="minorHAnsi" w:cstheme="minorHAnsi"/>
          <w:sz w:val="20"/>
          <w:szCs w:val="20"/>
        </w:rPr>
        <w:t>Rab6c is specific to Hominidae</w:t>
      </w:r>
      <w:r w:rsidR="007500D8">
        <w:rPr>
          <w:rFonts w:hAnsiTheme="minorHAnsi" w:cstheme="minorHAnsi"/>
          <w:sz w:val="20"/>
          <w:szCs w:val="20"/>
        </w:rPr>
        <w:t xml:space="preserve">;  </w:t>
      </w:r>
      <w:r w:rsidRPr="00547053">
        <w:rPr>
          <w:rFonts w:hAnsiTheme="minorHAnsi" w:cstheme="minorHAnsi"/>
          <w:sz w:val="20"/>
          <w:szCs w:val="20"/>
        </w:rPr>
        <w:t>** = Rab40a and Rab40</w:t>
      </w:r>
      <w:r w:rsidR="007500D8">
        <w:rPr>
          <w:rFonts w:hAnsiTheme="minorHAnsi" w:cstheme="minorHAnsi"/>
          <w:sz w:val="20"/>
          <w:szCs w:val="20"/>
        </w:rPr>
        <w:t xml:space="preserve">aL are specific to primates;  </w:t>
      </w:r>
      <w:r w:rsidR="00D172E2" w:rsidRPr="00547053">
        <w:rPr>
          <w:rFonts w:hAnsiTheme="minorHAnsi" w:cstheme="minorHAnsi"/>
          <w:sz w:val="20"/>
          <w:szCs w:val="20"/>
        </w:rPr>
        <w:t>*** = Rab41 (Rab6d) is specif</w:t>
      </w:r>
      <w:r w:rsidR="007500D8">
        <w:rPr>
          <w:rFonts w:hAnsiTheme="minorHAnsi" w:cstheme="minorHAnsi"/>
          <w:sz w:val="20"/>
          <w:szCs w:val="20"/>
        </w:rPr>
        <w:t>ic to primates and dolphins (Klo</w:t>
      </w:r>
      <w:r w:rsidR="00D172E2" w:rsidRPr="00547053">
        <w:rPr>
          <w:rFonts w:hAnsiTheme="minorHAnsi" w:cstheme="minorHAnsi"/>
          <w:sz w:val="20"/>
          <w:szCs w:val="20"/>
        </w:rPr>
        <w:t>pper et al., 2012)</w:t>
      </w:r>
    </w:p>
    <w:p w14:paraId="29D443AA" w14:textId="52E26F63" w:rsidR="00031DF2" w:rsidRDefault="00031DF2" w:rsidP="00A21A67">
      <w:pPr>
        <w:rPr>
          <w:rFonts w:hAnsiTheme="minorHAnsi" w:cstheme="minorHAnsi"/>
        </w:rPr>
      </w:pPr>
    </w:p>
    <w:p w14:paraId="2EE9AAA4" w14:textId="5E1B546F" w:rsidR="00031DF2" w:rsidRDefault="00031DF2" w:rsidP="00A21A67">
      <w:pPr>
        <w:rPr>
          <w:rFonts w:hAnsiTheme="minorHAnsi" w:cstheme="minorHAnsi"/>
        </w:rPr>
      </w:pPr>
    </w:p>
    <w:p w14:paraId="598303E9" w14:textId="1239D677" w:rsidR="0006546F" w:rsidRDefault="0006546F" w:rsidP="00A21A67">
      <w:pPr>
        <w:rPr>
          <w:rFonts w:hAnsiTheme="minorHAnsi" w:cstheme="minorHAnsi"/>
        </w:rPr>
      </w:pPr>
    </w:p>
    <w:p w14:paraId="4FE55E62" w14:textId="2D62B68F" w:rsidR="0006546F" w:rsidRDefault="0006546F" w:rsidP="00A21A67">
      <w:pPr>
        <w:rPr>
          <w:rFonts w:hAnsiTheme="minorHAnsi" w:cstheme="minorHAnsi"/>
        </w:rPr>
      </w:pPr>
    </w:p>
    <w:p w14:paraId="3F026770" w14:textId="6988B62C" w:rsidR="0006546F" w:rsidRDefault="0006546F" w:rsidP="00A21A67">
      <w:pPr>
        <w:rPr>
          <w:rFonts w:hAnsiTheme="minorHAnsi" w:cstheme="minorHAnsi"/>
        </w:rPr>
      </w:pPr>
    </w:p>
    <w:p w14:paraId="3CC1B3B7" w14:textId="6E184560" w:rsidR="00E872A2" w:rsidRDefault="00E872A2" w:rsidP="00A21A67">
      <w:pPr>
        <w:rPr>
          <w:rFonts w:hAnsiTheme="minorHAnsi" w:cstheme="minorHAnsi"/>
        </w:rPr>
      </w:pPr>
    </w:p>
    <w:p w14:paraId="342A622C" w14:textId="5904F3D8" w:rsidR="00E872A2" w:rsidRDefault="00E872A2" w:rsidP="00A21A67">
      <w:pPr>
        <w:rPr>
          <w:rFonts w:hAnsiTheme="minorHAnsi" w:cstheme="minorHAnsi"/>
        </w:rPr>
      </w:pPr>
    </w:p>
    <w:p w14:paraId="2E0B98B6" w14:textId="0DEE3F88" w:rsidR="00E872A2" w:rsidRDefault="00E872A2" w:rsidP="00A21A67">
      <w:pPr>
        <w:rPr>
          <w:rFonts w:hAnsiTheme="minorHAnsi" w:cstheme="minorHAnsi"/>
        </w:rPr>
      </w:pPr>
    </w:p>
    <w:p w14:paraId="08080DD7" w14:textId="77777777" w:rsidR="00E872A2" w:rsidRDefault="00E872A2" w:rsidP="00A21A67">
      <w:pPr>
        <w:rPr>
          <w:rFonts w:hAnsiTheme="minorHAnsi" w:cstheme="minorHAnsi"/>
        </w:rPr>
      </w:pPr>
    </w:p>
    <w:p w14:paraId="719FB411" w14:textId="77777777" w:rsidR="0006546F" w:rsidRDefault="0006546F" w:rsidP="00A21A67">
      <w:pPr>
        <w:rPr>
          <w:rFonts w:hAnsiTheme="minorHAnsi" w:cstheme="minorHAnsi"/>
        </w:rPr>
      </w:pPr>
    </w:p>
    <w:p w14:paraId="6A901117" w14:textId="77777777" w:rsidR="007500D8" w:rsidRDefault="007500D8" w:rsidP="00A21A67">
      <w:pPr>
        <w:rPr>
          <w:rFonts w:hAnsiTheme="minorHAnsi" w:cstheme="minorHAnsi"/>
        </w:rPr>
      </w:pPr>
    </w:p>
    <w:p w14:paraId="33EC98D1" w14:textId="77777777" w:rsidR="007500D8" w:rsidRDefault="007500D8" w:rsidP="00A21A67">
      <w:pPr>
        <w:rPr>
          <w:rFonts w:hAnsiTheme="minorHAnsi" w:cstheme="minorHAnsi"/>
        </w:rPr>
      </w:pPr>
    </w:p>
    <w:p w14:paraId="3032D7B4" w14:textId="134B2F6E" w:rsidR="00031DF2" w:rsidRDefault="00031DF2" w:rsidP="00A21A67">
      <w:pPr>
        <w:rPr>
          <w:rFonts w:hAnsiTheme="minorHAnsi" w:cstheme="minorHAnsi"/>
        </w:rPr>
      </w:pPr>
    </w:p>
    <w:p w14:paraId="46673E51" w14:textId="77777777" w:rsidR="00547053" w:rsidRDefault="00547053" w:rsidP="00A21A67">
      <w:pPr>
        <w:rPr>
          <w:rFonts w:hAnsiTheme="minorHAnsi" w:cstheme="minorHAnsi"/>
        </w:rPr>
      </w:pPr>
    </w:p>
    <w:p w14:paraId="2B909E97" w14:textId="6620CFC2" w:rsidR="00031DF2" w:rsidRDefault="00031DF2" w:rsidP="00A21A67">
      <w:pPr>
        <w:rPr>
          <w:rFonts w:hAnsiTheme="minorHAnsi" w:cstheme="minorHAnsi"/>
        </w:rPr>
      </w:pPr>
    </w:p>
    <w:p w14:paraId="0F83A0F1" w14:textId="254D0AEC" w:rsidR="00031DF2" w:rsidRDefault="0006546F" w:rsidP="00A21A67">
      <w:pPr>
        <w:rPr>
          <w:rFonts w:hAnsiTheme="minorHAnsi" w:cstheme="minorHAnsi"/>
          <w:b/>
          <w:bCs/>
        </w:rPr>
      </w:pPr>
      <w:r>
        <w:rPr>
          <w:rFonts w:hAnsiTheme="minorHAnsi" w:cstheme="minorHAnsi"/>
          <w:b/>
          <w:bCs/>
        </w:rPr>
        <w:lastRenderedPageBreak/>
        <w:t>Re</w:t>
      </w:r>
      <w:r w:rsidR="00F955B9">
        <w:rPr>
          <w:rFonts w:hAnsiTheme="minorHAnsi" w:cstheme="minorHAnsi"/>
          <w:b/>
          <w:bCs/>
        </w:rPr>
        <w:t>ferences – Supplementary Table 3</w:t>
      </w:r>
    </w:p>
    <w:p w14:paraId="100A7028" w14:textId="77777777" w:rsidR="0006546F" w:rsidRDefault="0006546F" w:rsidP="00A21A67">
      <w:pPr>
        <w:rPr>
          <w:rFonts w:hAnsiTheme="minorHAnsi" w:cstheme="minorHAnsi"/>
        </w:rPr>
      </w:pPr>
    </w:p>
    <w:p w14:paraId="563D91B2" w14:textId="77777777" w:rsidR="00E872A2" w:rsidRPr="00E872A2" w:rsidRDefault="005837D6" w:rsidP="00E872A2">
      <w:pPr>
        <w:pStyle w:val="EndNoteBibliography"/>
        <w:spacing w:after="0"/>
      </w:pPr>
      <w:r>
        <w:rPr>
          <w:rFonts w:hAnsiTheme="minorHAnsi" w:cstheme="minorHAnsi"/>
        </w:rPr>
        <w:fldChar w:fldCharType="begin"/>
      </w:r>
      <w:r>
        <w:rPr>
          <w:rFonts w:hAnsiTheme="minorHAnsi" w:cstheme="minorHAnsi"/>
        </w:rPr>
        <w:instrText xml:space="preserve"> ADDIN EN.REFLIST </w:instrText>
      </w:r>
      <w:r>
        <w:rPr>
          <w:rFonts w:hAnsiTheme="minorHAnsi" w:cstheme="minorHAnsi"/>
        </w:rPr>
        <w:fldChar w:fldCharType="separate"/>
      </w:r>
      <w:r w:rsidR="00E872A2" w:rsidRPr="00E872A2">
        <w:t>Aguilar, A., Weber, J., Boscher, J., Freund, M., Ziessel, C., Eckly, A., Magnenat, S., Bourdon, C., Hechler, B., Mangin, P.H.</w:t>
      </w:r>
      <w:r w:rsidR="00E872A2" w:rsidRPr="00E872A2">
        <w:rPr>
          <w:i/>
        </w:rPr>
        <w:t>, et al.</w:t>
      </w:r>
      <w:r w:rsidR="00E872A2" w:rsidRPr="00E872A2">
        <w:t xml:space="preserve"> (2019). Combined deficiency of RAB32 and RAB38 in the mouse mimics Hermansky-Pudlak syndrome and critically impairs thrombosis. Blood Adv</w:t>
      </w:r>
      <w:r w:rsidR="00E872A2" w:rsidRPr="00E872A2">
        <w:rPr>
          <w:i/>
        </w:rPr>
        <w:t xml:space="preserve"> 3</w:t>
      </w:r>
      <w:r w:rsidR="00E872A2" w:rsidRPr="00E872A2">
        <w:t>, 2368-2380.</w:t>
      </w:r>
    </w:p>
    <w:p w14:paraId="33306618" w14:textId="77777777" w:rsidR="00E872A2" w:rsidRPr="00E872A2" w:rsidRDefault="00E872A2" w:rsidP="00E872A2">
      <w:pPr>
        <w:pStyle w:val="EndNoteBibliography"/>
        <w:spacing w:after="0"/>
      </w:pPr>
      <w:r w:rsidRPr="00E872A2">
        <w:t>Alto, N.M., Soderling, J., and Scott, J.D. (2002). Rab32 is an A-kinase anchoring protein and participates in mitochondrial dynamics. J Cell Biol</w:t>
      </w:r>
      <w:r w:rsidRPr="00E872A2">
        <w:rPr>
          <w:i/>
        </w:rPr>
        <w:t xml:space="preserve"> 158</w:t>
      </w:r>
      <w:r w:rsidRPr="00E872A2">
        <w:t>, 659-668.</w:t>
      </w:r>
    </w:p>
    <w:p w14:paraId="5C72D98E" w14:textId="77777777" w:rsidR="00E872A2" w:rsidRPr="00E872A2" w:rsidRDefault="00E872A2" w:rsidP="00E872A2">
      <w:pPr>
        <w:pStyle w:val="EndNoteBibliography"/>
        <w:spacing w:after="0"/>
      </w:pPr>
      <w:r w:rsidRPr="00E872A2">
        <w:t>Ang, A.L., Taguchi, T., Francis, S., Folsch, H., Murrells, L.J., Pypaert, M., Warren, G., and Mellman, I. (2004). Recycling endosomes can serve as intermediates during transport from the Golgi to the plasma membrane of MDCK cells. J Cell Biol</w:t>
      </w:r>
      <w:r w:rsidRPr="00E872A2">
        <w:rPr>
          <w:i/>
        </w:rPr>
        <w:t xml:space="preserve"> 167</w:t>
      </w:r>
      <w:r w:rsidRPr="00E872A2">
        <w:t>, 531-543.</w:t>
      </w:r>
    </w:p>
    <w:p w14:paraId="35ED3B89" w14:textId="77777777" w:rsidR="00E872A2" w:rsidRPr="00E872A2" w:rsidRDefault="00E872A2" w:rsidP="00E872A2">
      <w:pPr>
        <w:pStyle w:val="EndNoteBibliography"/>
        <w:spacing w:after="0"/>
      </w:pPr>
      <w:r w:rsidRPr="00E872A2">
        <w:t>Antony, C., Cibert, C., Geraud, G., Santa Maria, A., Maro, B., Mayau, V., and Goud, B. (1992). The small GTP-binding protein rab6p is distributed from medial Golgi to the trans-Golgi network as determined by a confocal microscopic approach. J Cell Sci</w:t>
      </w:r>
      <w:r w:rsidRPr="00E872A2">
        <w:rPr>
          <w:i/>
        </w:rPr>
        <w:t xml:space="preserve"> 103 ( Pt 3)</w:t>
      </w:r>
      <w:r w:rsidRPr="00E872A2">
        <w:t>, 785-796.</w:t>
      </w:r>
    </w:p>
    <w:p w14:paraId="4DE3E89F" w14:textId="77777777" w:rsidR="00E872A2" w:rsidRPr="00E872A2" w:rsidRDefault="00E872A2" w:rsidP="00E872A2">
      <w:pPr>
        <w:pStyle w:val="EndNoteBibliography"/>
        <w:spacing w:after="0"/>
      </w:pPr>
      <w:r w:rsidRPr="00E872A2">
        <w:t>Ayala, C.I., Kim, J., and Neufeld, T.P. (2018). Rab6 promotes insulin receptor and cathepsin trafficking to regulate autophagy induction and activity in Drosophila. J Cell Sci</w:t>
      </w:r>
      <w:r w:rsidRPr="00E872A2">
        <w:rPr>
          <w:i/>
        </w:rPr>
        <w:t xml:space="preserve"> 131</w:t>
      </w:r>
      <w:r w:rsidRPr="00E872A2">
        <w:t>.</w:t>
      </w:r>
    </w:p>
    <w:p w14:paraId="7CEFBA0F" w14:textId="77777777" w:rsidR="00E872A2" w:rsidRPr="00E872A2" w:rsidRDefault="00E872A2" w:rsidP="00E872A2">
      <w:pPr>
        <w:pStyle w:val="EndNoteBibliography"/>
        <w:spacing w:after="0"/>
      </w:pPr>
      <w:r w:rsidRPr="00E872A2">
        <w:t>Babbey, C.M., Ahktar, N., Wang, E., Chen, C.C., Grant, B.D., and Dunn, K.W. (2006). Rab10 regulates membrane transport through early endosomes of polarized Madin-Darby canine kidney cells. Mol Biol Cell</w:t>
      </w:r>
      <w:r w:rsidRPr="00E872A2">
        <w:rPr>
          <w:i/>
        </w:rPr>
        <w:t xml:space="preserve"> 17</w:t>
      </w:r>
      <w:r w:rsidRPr="00E872A2">
        <w:t>, 3156-3175.</w:t>
      </w:r>
    </w:p>
    <w:p w14:paraId="2723E11A" w14:textId="77777777" w:rsidR="00E872A2" w:rsidRPr="00E872A2" w:rsidRDefault="00E872A2" w:rsidP="00E872A2">
      <w:pPr>
        <w:pStyle w:val="EndNoteBibliography"/>
        <w:spacing w:after="0"/>
      </w:pPr>
      <w:r w:rsidRPr="00E872A2">
        <w:t>Bahadoran, P., Aberdam, E., Mantoux, F., Busca, R., Bille, K., Yalman, N., de Saint-Basile, G., Casaroli-Marano, R., Ortonne, J.P., and Ballotti, R. (2001). Rab27a: A key to melanosome transport in human melanocytes. J Cell Biol</w:t>
      </w:r>
      <w:r w:rsidRPr="00E872A2">
        <w:rPr>
          <w:i/>
        </w:rPr>
        <w:t xml:space="preserve"> 152</w:t>
      </w:r>
      <w:r w:rsidRPr="00E872A2">
        <w:t>, 843-850.</w:t>
      </w:r>
    </w:p>
    <w:p w14:paraId="491404F5" w14:textId="77777777" w:rsidR="00E872A2" w:rsidRPr="00E872A2" w:rsidRDefault="00E872A2" w:rsidP="00E872A2">
      <w:pPr>
        <w:pStyle w:val="EndNoteBibliography"/>
        <w:spacing w:after="0"/>
      </w:pPr>
      <w:r w:rsidRPr="00C577BB">
        <w:rPr>
          <w:lang w:val="de-DE"/>
        </w:rPr>
        <w:t xml:space="preserve">Baker, K.P., Schaniel, A., Vestweber, D., and Schatz, G. (1990). </w:t>
      </w:r>
      <w:r w:rsidRPr="00E872A2">
        <w:t>A yeast mitochondrial outer membrane protein essential for protein import and cell viability. Nature</w:t>
      </w:r>
      <w:r w:rsidRPr="00E872A2">
        <w:rPr>
          <w:i/>
        </w:rPr>
        <w:t xml:space="preserve"> 348</w:t>
      </w:r>
      <w:r w:rsidRPr="00E872A2">
        <w:t>, 605-609.</w:t>
      </w:r>
    </w:p>
    <w:p w14:paraId="7B0BA635" w14:textId="77777777" w:rsidR="00E872A2" w:rsidRPr="00E872A2" w:rsidRDefault="00E872A2" w:rsidP="00E872A2">
      <w:pPr>
        <w:pStyle w:val="EndNoteBibliography"/>
        <w:spacing w:after="0"/>
      </w:pPr>
      <w:r w:rsidRPr="00E872A2">
        <w:t>Bardin, S., Miserey-Lenkei, S., Hurbain, I., Garcia-Castillo, D., Raposo, G., and Goud, B. (2015). Phenotypic characterisation of RAB6A knockout mouse embryonic fibroblasts. Biol Cell</w:t>
      </w:r>
      <w:r w:rsidRPr="00E872A2">
        <w:rPr>
          <w:i/>
        </w:rPr>
        <w:t xml:space="preserve"> 107</w:t>
      </w:r>
      <w:r w:rsidRPr="00E872A2">
        <w:t>, 427-439.</w:t>
      </w:r>
    </w:p>
    <w:p w14:paraId="347F9502" w14:textId="77777777" w:rsidR="00E872A2" w:rsidRPr="00E872A2" w:rsidRDefault="00E872A2" w:rsidP="00E872A2">
      <w:pPr>
        <w:pStyle w:val="EndNoteBibliography"/>
        <w:spacing w:after="0"/>
      </w:pPr>
      <w:r w:rsidRPr="00E872A2">
        <w:t>Becker, C.E., Creagh, E.M., and O'Neill, L.A. (2009). Rab39a binds caspase-1 and is required for caspase-1-dependent interleukin-1beta secretion. J Biol Chem</w:t>
      </w:r>
      <w:r w:rsidRPr="00E872A2">
        <w:rPr>
          <w:i/>
        </w:rPr>
        <w:t xml:space="preserve"> 284</w:t>
      </w:r>
      <w:r w:rsidRPr="00E872A2">
        <w:t>, 34531-34537.</w:t>
      </w:r>
    </w:p>
    <w:p w14:paraId="775043B9" w14:textId="77777777" w:rsidR="00E872A2" w:rsidRPr="00E872A2" w:rsidRDefault="00E872A2" w:rsidP="00E872A2">
      <w:pPr>
        <w:pStyle w:val="EndNoteBibliography"/>
        <w:spacing w:after="0"/>
      </w:pPr>
      <w:r w:rsidRPr="00E872A2">
        <w:t>Bedoyan, J.K., Schaibley, V.M., Peng, W., Bai, Y., Mondal, K., Shetty, A.C., Durham, M., Micucci, J.A., Dhiraaj, A., Skidmore, J.M.</w:t>
      </w:r>
      <w:r w:rsidRPr="00E872A2">
        <w:rPr>
          <w:i/>
        </w:rPr>
        <w:t>, et al.</w:t>
      </w:r>
      <w:r w:rsidRPr="00E872A2">
        <w:t xml:space="preserve"> (2012). Disruption of RAB40AL function leads to Martin--Probst syndrome, a rare X-linked multisystem neurodevelopmental human disorder. J Med Genet</w:t>
      </w:r>
      <w:r w:rsidRPr="00E872A2">
        <w:rPr>
          <w:i/>
        </w:rPr>
        <w:t xml:space="preserve"> 49</w:t>
      </w:r>
      <w:r w:rsidRPr="00E872A2">
        <w:t>, 332-340.</w:t>
      </w:r>
    </w:p>
    <w:p w14:paraId="52C8B604" w14:textId="77777777" w:rsidR="00E872A2" w:rsidRPr="00E872A2" w:rsidRDefault="00E872A2" w:rsidP="00E872A2">
      <w:pPr>
        <w:pStyle w:val="EndNoteBibliography"/>
        <w:spacing w:after="0"/>
      </w:pPr>
      <w:r w:rsidRPr="00E872A2">
        <w:t>Bellen, H.J., Levis, R.W., Liao, G., He, Y., Carlson, J.W., Tsang, G., Evans-Holm, M., Hiesinger, P.R., Schulze, K.L., Rubin, G.M.</w:t>
      </w:r>
      <w:r w:rsidRPr="00E872A2">
        <w:rPr>
          <w:i/>
        </w:rPr>
        <w:t>, et al.</w:t>
      </w:r>
      <w:r w:rsidRPr="00E872A2">
        <w:t xml:space="preserve"> (2004). The BDGP gene disruption project: single transposon insertions associated with 40% of Drosophila genes. Genetics</w:t>
      </w:r>
      <w:r w:rsidRPr="00E872A2">
        <w:rPr>
          <w:i/>
        </w:rPr>
        <w:t xml:space="preserve"> 167</w:t>
      </w:r>
      <w:r w:rsidRPr="00E872A2">
        <w:t>, 761-781.</w:t>
      </w:r>
    </w:p>
    <w:p w14:paraId="7147AC19" w14:textId="77777777" w:rsidR="00E872A2" w:rsidRPr="00E872A2" w:rsidRDefault="00E872A2" w:rsidP="00E872A2">
      <w:pPr>
        <w:pStyle w:val="EndNoteBibliography"/>
        <w:spacing w:after="0"/>
      </w:pPr>
      <w:r w:rsidRPr="00E872A2">
        <w:t>Benli, M., Doring, F., Robinson, D.G., Yang, X., and Gallwitz, D. (1996). Two GTPase isoforms, Ypt31p and Ypt32p, are essential for Golgi function in yeast. EMBO J</w:t>
      </w:r>
      <w:r w:rsidRPr="00E872A2">
        <w:rPr>
          <w:i/>
        </w:rPr>
        <w:t xml:space="preserve"> 15</w:t>
      </w:r>
      <w:r w:rsidRPr="00E872A2">
        <w:t>, 6460-6475.</w:t>
      </w:r>
    </w:p>
    <w:p w14:paraId="7AB1257A" w14:textId="77777777" w:rsidR="00E872A2" w:rsidRPr="00C577BB" w:rsidRDefault="00E872A2" w:rsidP="00E872A2">
      <w:pPr>
        <w:pStyle w:val="EndNoteBibliography"/>
        <w:spacing w:after="0"/>
        <w:rPr>
          <w:lang w:val="de-DE"/>
        </w:rPr>
      </w:pPr>
      <w:r w:rsidRPr="00E872A2">
        <w:t xml:space="preserve">Bucci, C., Parton, R.G., Mather, I.H., Stunnenberg, H., Simons, K., Hoflack, B., and Zerial, M. (1992). The small GTPase rab5 functions as a regulatory factor in the early endocytic pathway. </w:t>
      </w:r>
      <w:r w:rsidRPr="00C577BB">
        <w:rPr>
          <w:lang w:val="de-DE"/>
        </w:rPr>
        <w:t>Cell</w:t>
      </w:r>
      <w:r w:rsidRPr="00C577BB">
        <w:rPr>
          <w:i/>
          <w:lang w:val="de-DE"/>
        </w:rPr>
        <w:t xml:space="preserve"> 70</w:t>
      </w:r>
      <w:r w:rsidRPr="00C577BB">
        <w:rPr>
          <w:lang w:val="de-DE"/>
        </w:rPr>
        <w:t>, 715-728.</w:t>
      </w:r>
    </w:p>
    <w:p w14:paraId="298A6DC1" w14:textId="77777777" w:rsidR="00E872A2" w:rsidRPr="00E872A2" w:rsidRDefault="00E872A2" w:rsidP="00E872A2">
      <w:pPr>
        <w:pStyle w:val="EndNoteBibliography"/>
        <w:spacing w:after="0"/>
      </w:pPr>
      <w:r w:rsidRPr="00C577BB">
        <w:rPr>
          <w:lang w:val="de-DE"/>
        </w:rPr>
        <w:t>Cao, J., Ni, J., Ma, W., Shiu, V., Milla, L.A., Park, S., Spletter, M.L., Tang, S., Zhang, J., Wei, X.</w:t>
      </w:r>
      <w:r w:rsidRPr="00C577BB">
        <w:rPr>
          <w:i/>
          <w:lang w:val="de-DE"/>
        </w:rPr>
        <w:t>, et al.</w:t>
      </w:r>
      <w:r w:rsidRPr="00C577BB">
        <w:rPr>
          <w:lang w:val="de-DE"/>
        </w:rPr>
        <w:t xml:space="preserve"> </w:t>
      </w:r>
      <w:r w:rsidRPr="00E872A2">
        <w:t>(2014). Insight into insulin secretion from transcriptome and genetic analysis of insulin-producing cells of Drosophila. Genetics</w:t>
      </w:r>
      <w:r w:rsidRPr="00E872A2">
        <w:rPr>
          <w:i/>
        </w:rPr>
        <w:t xml:space="preserve"> 197</w:t>
      </w:r>
      <w:r w:rsidRPr="00E872A2">
        <w:t>, 175-192.</w:t>
      </w:r>
    </w:p>
    <w:p w14:paraId="6BEE1CD2" w14:textId="77777777" w:rsidR="00E872A2" w:rsidRPr="00E872A2" w:rsidRDefault="00E872A2" w:rsidP="00E872A2">
      <w:pPr>
        <w:pStyle w:val="EndNoteBibliography"/>
        <w:spacing w:after="0"/>
      </w:pPr>
      <w:r w:rsidRPr="00E872A2">
        <w:t>Carpanini, S.M., McKie, L., Thomson, D., Wright, A.K., Gordon, S.L., Roche, S.L., Handley, M.T., Morrison, H., Brownstein, D., Wishart, T.M.</w:t>
      </w:r>
      <w:r w:rsidRPr="00E872A2">
        <w:rPr>
          <w:i/>
        </w:rPr>
        <w:t>, et al.</w:t>
      </w:r>
      <w:r w:rsidRPr="00E872A2">
        <w:t xml:space="preserve"> (2014). A novel mouse model of Warburg Micro syndrome reveals roles for RAB18 in eye development and organisation of the neuronal cytoskeleton. Dis Model Mech</w:t>
      </w:r>
      <w:r w:rsidRPr="00E872A2">
        <w:rPr>
          <w:i/>
        </w:rPr>
        <w:t xml:space="preserve"> 7</w:t>
      </w:r>
      <w:r w:rsidRPr="00E872A2">
        <w:t>, 711-722.</w:t>
      </w:r>
    </w:p>
    <w:p w14:paraId="60FFBC94" w14:textId="77777777" w:rsidR="00E872A2" w:rsidRPr="00E872A2" w:rsidRDefault="00E872A2" w:rsidP="00E872A2">
      <w:pPr>
        <w:pStyle w:val="EndNoteBibliography"/>
        <w:spacing w:after="0"/>
      </w:pPr>
      <w:r w:rsidRPr="00E872A2">
        <w:t>Casanova, J.E., Wang, X., Kumar, R., Bhartur, S.G., Navarre, J., Woodrum, J.E., Altschuler, Y., Ray, G.S., and Goldenring, J.R. (1999). Association of Rab25 and Rab11a with the apical recycling system of polarized Madin-Darby canine kidney cells. Mol Biol Cell</w:t>
      </w:r>
      <w:r w:rsidRPr="00E872A2">
        <w:rPr>
          <w:i/>
        </w:rPr>
        <w:t xml:space="preserve"> 10</w:t>
      </w:r>
      <w:r w:rsidRPr="00E872A2">
        <w:t>, 47-61.</w:t>
      </w:r>
    </w:p>
    <w:p w14:paraId="7B00064C" w14:textId="77777777" w:rsidR="00E872A2" w:rsidRPr="00E872A2" w:rsidRDefault="00E872A2" w:rsidP="00E872A2">
      <w:pPr>
        <w:pStyle w:val="EndNoteBibliography"/>
        <w:spacing w:after="0"/>
      </w:pPr>
      <w:r w:rsidRPr="00E872A2">
        <w:t>Chan, C.C., Scoggin, S., Wang, D., Cherry, S., Dembo, T., Greenberg, B., Jin, E.J., Kuey, C., Lopez, A., Mehta, S.Q.</w:t>
      </w:r>
      <w:r w:rsidRPr="00E872A2">
        <w:rPr>
          <w:i/>
        </w:rPr>
        <w:t>, et al.</w:t>
      </w:r>
      <w:r w:rsidRPr="00E872A2">
        <w:t xml:space="preserve"> (2011). Systematic discovery of Rab GTPases with synaptic functions in Drosophila. Curr Biol</w:t>
      </w:r>
      <w:r w:rsidRPr="00E872A2">
        <w:rPr>
          <w:i/>
        </w:rPr>
        <w:t xml:space="preserve"> 21</w:t>
      </w:r>
      <w:r w:rsidRPr="00E872A2">
        <w:t>, 1704-1715.</w:t>
      </w:r>
    </w:p>
    <w:p w14:paraId="2D32C5E5" w14:textId="77777777" w:rsidR="00E872A2" w:rsidRPr="00E872A2" w:rsidRDefault="00E872A2" w:rsidP="00E872A2">
      <w:pPr>
        <w:pStyle w:val="EndNoteBibliography"/>
        <w:spacing w:after="0"/>
      </w:pPr>
      <w:r w:rsidRPr="00E872A2">
        <w:lastRenderedPageBreak/>
        <w:t>Charrasse, S., Comunale, F., De Rossi, S., Echard, A., and Gauthier-Rouviere, C. (2013). Rab35 regulates cadherin-mediated adherens junction formation and myoblast fusion. Mol Biol Cell</w:t>
      </w:r>
      <w:r w:rsidRPr="00E872A2">
        <w:rPr>
          <w:i/>
        </w:rPr>
        <w:t xml:space="preserve"> 24</w:t>
      </w:r>
      <w:r w:rsidRPr="00E872A2">
        <w:t>, 234-245.</w:t>
      </w:r>
    </w:p>
    <w:p w14:paraId="229A4A59" w14:textId="77777777" w:rsidR="00E872A2" w:rsidRPr="00E872A2" w:rsidRDefault="00E872A2" w:rsidP="00E872A2">
      <w:pPr>
        <w:pStyle w:val="EndNoteBibliography"/>
        <w:spacing w:after="0"/>
      </w:pPr>
      <w:r w:rsidRPr="00E872A2">
        <w:t>Chen, L., Hu, J., Yun, Y., and Wang, T. (2010). Rab36 regulates the spatial distribution of late endosomes and lysosomes through a similar mechanism to Rab34. Mol Membr Biol</w:t>
      </w:r>
      <w:r w:rsidRPr="00E872A2">
        <w:rPr>
          <w:i/>
        </w:rPr>
        <w:t xml:space="preserve"> 27</w:t>
      </w:r>
      <w:r w:rsidRPr="00E872A2">
        <w:t>, 23-30.</w:t>
      </w:r>
    </w:p>
    <w:p w14:paraId="1B7AED57" w14:textId="77777777" w:rsidR="00E872A2" w:rsidRPr="00E872A2" w:rsidRDefault="00E872A2" w:rsidP="00E872A2">
      <w:pPr>
        <w:pStyle w:val="EndNoteBibliography"/>
        <w:spacing w:after="0"/>
      </w:pPr>
      <w:r w:rsidRPr="00E872A2">
        <w:t>Chen, S., Liang, M.C., Chia, J.N., Ngsee, J.K., and Ting, A.E. (2001). Rab8b and its interacting partner TRIP8b are involved in regulated secretion in AtT20 cells. J Biol Chem</w:t>
      </w:r>
      <w:r w:rsidRPr="00E872A2">
        <w:rPr>
          <w:i/>
        </w:rPr>
        <w:t xml:space="preserve"> 276</w:t>
      </w:r>
      <w:r w:rsidRPr="00E872A2">
        <w:t>, 13209-13216.</w:t>
      </w:r>
    </w:p>
    <w:p w14:paraId="1C8EA20D" w14:textId="77777777" w:rsidR="00E872A2" w:rsidRPr="00E872A2" w:rsidRDefault="00E872A2" w:rsidP="00E872A2">
      <w:pPr>
        <w:pStyle w:val="EndNoteBibliography"/>
        <w:spacing w:after="0"/>
      </w:pPr>
      <w:r w:rsidRPr="00E872A2">
        <w:t>Chen, S.H., Chen, S., Tokarev, A.A., Liu, F., Jedd, G., and Segev, N. (2005). Ypt31/32 GTPases and their novel F-box effector protein Rcy1 regulate protein recycling. Mol Biol Cell</w:t>
      </w:r>
      <w:r w:rsidRPr="00E872A2">
        <w:rPr>
          <w:i/>
        </w:rPr>
        <w:t xml:space="preserve"> 16</w:t>
      </w:r>
      <w:r w:rsidRPr="00E872A2">
        <w:t>, 178-192.</w:t>
      </w:r>
    </w:p>
    <w:p w14:paraId="1E636534" w14:textId="77777777" w:rsidR="00E872A2" w:rsidRPr="00E872A2" w:rsidRDefault="00E872A2" w:rsidP="00E872A2">
      <w:pPr>
        <w:pStyle w:val="EndNoteBibliography"/>
        <w:spacing w:after="0"/>
      </w:pPr>
      <w:r w:rsidRPr="00E872A2">
        <w:t>Chen, Y., Samaraweera, P., Sun, T.T., Kreibich, G., and Orlow, S.J. (2002). Rab27b association with melanosomes: dominant negative mutants disrupt melanosomal movement. J Invest Dermatol</w:t>
      </w:r>
      <w:r w:rsidRPr="00E872A2">
        <w:rPr>
          <w:i/>
        </w:rPr>
        <w:t xml:space="preserve"> 118</w:t>
      </w:r>
      <w:r w:rsidRPr="00E872A2">
        <w:t>, 933-940.</w:t>
      </w:r>
    </w:p>
    <w:p w14:paraId="2456B50D" w14:textId="77777777" w:rsidR="00E872A2" w:rsidRPr="00E872A2" w:rsidRDefault="00E872A2" w:rsidP="00E872A2">
      <w:pPr>
        <w:pStyle w:val="EndNoteBibliography"/>
        <w:spacing w:after="0"/>
      </w:pPr>
      <w:r w:rsidRPr="00E872A2">
        <w:t>Cherry, S., Jin, E.J., Ozel, M.N., Lu, Z., Agi, E., Wang, D., Jung, W.H., Epstein, D., Meinertzhagen, I.A., Chan, C.C.</w:t>
      </w:r>
      <w:r w:rsidRPr="00E872A2">
        <w:rPr>
          <w:i/>
        </w:rPr>
        <w:t>, et al.</w:t>
      </w:r>
      <w:r w:rsidRPr="00E872A2">
        <w:t xml:space="preserve"> (2013). Charcot-Marie-Tooth 2B mutations in rab7 cause dosage-dependent neurodegeneration due to partial loss of function. Elife</w:t>
      </w:r>
      <w:r w:rsidRPr="00E872A2">
        <w:rPr>
          <w:i/>
        </w:rPr>
        <w:t xml:space="preserve"> 2</w:t>
      </w:r>
      <w:r w:rsidRPr="00E872A2">
        <w:t>, e01064.</w:t>
      </w:r>
    </w:p>
    <w:p w14:paraId="2E9C64B0" w14:textId="77777777" w:rsidR="00E872A2" w:rsidRPr="00E872A2" w:rsidRDefault="00E872A2" w:rsidP="00E872A2">
      <w:pPr>
        <w:pStyle w:val="EndNoteBibliography"/>
        <w:spacing w:after="0"/>
      </w:pPr>
      <w:r w:rsidRPr="00E872A2">
        <w:t>Chevallier, J., Koop, C., Srivastava, A., Petrie, R.J., Lamarche-Vane, N., and Presley, J.F. (2009). Rab35 regulates neurite outgrowth and cell shape. FEBS Lett</w:t>
      </w:r>
      <w:r w:rsidRPr="00E872A2">
        <w:rPr>
          <w:i/>
        </w:rPr>
        <w:t xml:space="preserve"> 583</w:t>
      </w:r>
      <w:r w:rsidRPr="00E872A2">
        <w:t>, 1096-1101.</w:t>
      </w:r>
    </w:p>
    <w:p w14:paraId="72DB5B5B" w14:textId="77777777" w:rsidR="00E872A2" w:rsidRPr="00E872A2" w:rsidRDefault="00E872A2" w:rsidP="00E872A2">
      <w:pPr>
        <w:pStyle w:val="EndNoteBibliography"/>
        <w:spacing w:after="0"/>
      </w:pPr>
      <w:r w:rsidRPr="00E872A2">
        <w:t>Cicek, I.O., Karaca, S., Brankatschk, M., Eaton, S., Urlaub, H., and Shcherbata, H.R. (2016). Hedgehog Signaling Strength Is Orchestrated by the mir-310 Cluster of MicroRNAs in Response to Diet. Genetics</w:t>
      </w:r>
      <w:r w:rsidRPr="00E872A2">
        <w:rPr>
          <w:i/>
        </w:rPr>
        <w:t xml:space="preserve"> 202</w:t>
      </w:r>
      <w:r w:rsidRPr="00E872A2">
        <w:t>, 1167-1183.</w:t>
      </w:r>
    </w:p>
    <w:p w14:paraId="148FC301" w14:textId="77777777" w:rsidR="00E872A2" w:rsidRPr="00E872A2" w:rsidRDefault="00E872A2" w:rsidP="00E872A2">
      <w:pPr>
        <w:pStyle w:val="EndNoteBibliography"/>
        <w:spacing w:after="0"/>
      </w:pPr>
      <w:r w:rsidRPr="00E872A2">
        <w:t>Cohen-Solal, K.A., Sood, R., Marin, Y., Crespo-Carbone, S.M., Sinsimer, D., Martino, J.J., Robbins, C., Makalowska, I., Trent, J., and Chen, S. (2003). Identification and characterization of mouse Rab32 by mRNA and protein expression analysis. Biochim Biophys Acta</w:t>
      </w:r>
      <w:r w:rsidRPr="00E872A2">
        <w:rPr>
          <w:i/>
        </w:rPr>
        <w:t xml:space="preserve"> 1651</w:t>
      </w:r>
      <w:r w:rsidRPr="00E872A2">
        <w:t>, 68-75.</w:t>
      </w:r>
    </w:p>
    <w:p w14:paraId="2015298B" w14:textId="77777777" w:rsidR="00E872A2" w:rsidRPr="00E872A2" w:rsidRDefault="00E872A2" w:rsidP="00E872A2">
      <w:pPr>
        <w:pStyle w:val="EndNoteBibliography"/>
        <w:spacing w:after="0"/>
      </w:pPr>
      <w:r w:rsidRPr="00E872A2">
        <w:t>Compagnon, J., Gervais, L., Roman, M.S., Chamot-Boeuf, S., and Guichet, A. (2009). Interplay between Rab5 and PtdIns(4,5)P2 controls early endocytosis in the Drosophila germline. J Cell Sci</w:t>
      </w:r>
      <w:r w:rsidRPr="00E872A2">
        <w:rPr>
          <w:i/>
        </w:rPr>
        <w:t xml:space="preserve"> 122</w:t>
      </w:r>
      <w:r w:rsidRPr="00E872A2">
        <w:t>, 25-35.</w:t>
      </w:r>
    </w:p>
    <w:p w14:paraId="7E7CFBDB" w14:textId="77777777" w:rsidR="00E872A2" w:rsidRPr="00E872A2" w:rsidRDefault="00E872A2" w:rsidP="00E872A2">
      <w:pPr>
        <w:pStyle w:val="EndNoteBibliography"/>
        <w:spacing w:after="0"/>
      </w:pPr>
      <w:r w:rsidRPr="00E872A2">
        <w:t>Corrigan, L., Redhai, S., Leiblich, A., Fan, S.J., Perera, S.M., Patel, R., Gandy, C., Wainwright, S.M., Morris, J.F., Hamdy, F.</w:t>
      </w:r>
      <w:r w:rsidRPr="00E872A2">
        <w:rPr>
          <w:i/>
        </w:rPr>
        <w:t>, et al.</w:t>
      </w:r>
      <w:r w:rsidRPr="00E872A2">
        <w:t xml:space="preserve"> (2014). BMP-regulated exosomes from Drosophila male reproductive glands reprogram female behavior. J Cell Biol</w:t>
      </w:r>
      <w:r w:rsidRPr="00E872A2">
        <w:rPr>
          <w:i/>
        </w:rPr>
        <w:t xml:space="preserve"> 206</w:t>
      </w:r>
      <w:r w:rsidRPr="00E872A2">
        <w:t>, 671-688.</w:t>
      </w:r>
    </w:p>
    <w:p w14:paraId="4782DC3B" w14:textId="77777777" w:rsidR="00E872A2" w:rsidRPr="00E872A2" w:rsidRDefault="00E872A2" w:rsidP="00E872A2">
      <w:pPr>
        <w:pStyle w:val="EndNoteBibliography"/>
        <w:spacing w:after="0"/>
      </w:pPr>
      <w:r w:rsidRPr="00E872A2">
        <w:t>Cox, J.V., Kansal, R., and Whitt, M.A. (2016). Rab43 regulates the sorting of a subset of membrane protein cargo through the medial Golgi. Mol Biol Cell</w:t>
      </w:r>
      <w:r w:rsidRPr="00E872A2">
        <w:rPr>
          <w:i/>
        </w:rPr>
        <w:t xml:space="preserve"> 27</w:t>
      </w:r>
      <w:r w:rsidRPr="00E872A2">
        <w:t>, 1834-1844.</w:t>
      </w:r>
    </w:p>
    <w:p w14:paraId="12D96EAF" w14:textId="77777777" w:rsidR="00E872A2" w:rsidRPr="00E872A2" w:rsidRDefault="00E872A2" w:rsidP="00E872A2">
      <w:pPr>
        <w:pStyle w:val="EndNoteBibliography"/>
        <w:spacing w:after="0"/>
      </w:pPr>
      <w:r w:rsidRPr="00E872A2">
        <w:t>Cruz, F.M., Colbert, J.D., and Rock, K.L. (2020). The GTPase Rab39a promotes phagosome maturation into MHC-I antigen-presenting compartments. EMBO J</w:t>
      </w:r>
      <w:r w:rsidRPr="00E872A2">
        <w:rPr>
          <w:i/>
        </w:rPr>
        <w:t xml:space="preserve"> 39</w:t>
      </w:r>
      <w:r w:rsidRPr="00E872A2">
        <w:t>, e102020.</w:t>
      </w:r>
    </w:p>
    <w:p w14:paraId="3A5AE1B0" w14:textId="77777777" w:rsidR="00E872A2" w:rsidRPr="00E872A2" w:rsidRDefault="00E872A2" w:rsidP="00E872A2">
      <w:pPr>
        <w:pStyle w:val="EndNoteBibliography"/>
        <w:spacing w:after="0"/>
      </w:pPr>
      <w:r w:rsidRPr="00E872A2">
        <w:t>D'Agostino, L., Nie, Y., Goswami, S., Tong, K., Yu, S., Bandyopadhyay, S., Flores, J., Zhang, X., Balasubramanian, I., Joseph, I.</w:t>
      </w:r>
      <w:r w:rsidRPr="00E872A2">
        <w:rPr>
          <w:i/>
        </w:rPr>
        <w:t>, et al.</w:t>
      </w:r>
      <w:r w:rsidRPr="00E872A2">
        <w:t xml:space="preserve"> (2019). Recycling Endosomes in Mature Epithelia Restrain Tumorigenic Signaling. Cancer Res</w:t>
      </w:r>
      <w:r w:rsidRPr="00E872A2">
        <w:rPr>
          <w:i/>
        </w:rPr>
        <w:t xml:space="preserve"> 79</w:t>
      </w:r>
      <w:r w:rsidRPr="00E872A2">
        <w:t>, 4099-4112.</w:t>
      </w:r>
    </w:p>
    <w:p w14:paraId="138E9F83" w14:textId="77777777" w:rsidR="00E872A2" w:rsidRPr="00E872A2" w:rsidRDefault="00E872A2" w:rsidP="00E872A2">
      <w:pPr>
        <w:pStyle w:val="EndNoteBibliography"/>
        <w:spacing w:after="0"/>
      </w:pPr>
      <w:r w:rsidRPr="00F955B9">
        <w:t xml:space="preserve">Darchen, F., Zahraoui, A., Hammel, F., Monteils, M.P., Tavitian, A., and Scherman, D. (1990). </w:t>
      </w:r>
      <w:r w:rsidRPr="00E872A2">
        <w:t>Association of the GTP-binding protein Rab3A with bovine adrenal chromaffin granules. Proc Natl Acad Sci U S A</w:t>
      </w:r>
      <w:r w:rsidRPr="00E872A2">
        <w:rPr>
          <w:i/>
        </w:rPr>
        <w:t xml:space="preserve"> 87</w:t>
      </w:r>
      <w:r w:rsidRPr="00E872A2">
        <w:t>, 5692-5696.</w:t>
      </w:r>
    </w:p>
    <w:p w14:paraId="0747D42D" w14:textId="77777777" w:rsidR="00E872A2" w:rsidRPr="00E872A2" w:rsidRDefault="00E872A2" w:rsidP="00E872A2">
      <w:pPr>
        <w:pStyle w:val="EndNoteBibliography"/>
        <w:spacing w:after="0"/>
      </w:pPr>
      <w:r w:rsidRPr="00E872A2">
        <w:t>de Madrid, B.H., Greenberg, L., and Hatini, V. (2015). RhoGAP68F controls transport of adhesion proteins in Rab4 endosomes to modulate epithelial morphogenesis of Drosophila leg discs. Dev Biol</w:t>
      </w:r>
      <w:r w:rsidRPr="00E872A2">
        <w:rPr>
          <w:i/>
        </w:rPr>
        <w:t xml:space="preserve"> 399</w:t>
      </w:r>
      <w:r w:rsidRPr="00E872A2">
        <w:t>, 283-295.</w:t>
      </w:r>
    </w:p>
    <w:p w14:paraId="1DA5AA45" w14:textId="77777777" w:rsidR="00E872A2" w:rsidRPr="00E872A2" w:rsidRDefault="00E872A2" w:rsidP="00E872A2">
      <w:pPr>
        <w:pStyle w:val="EndNoteBibliography"/>
        <w:spacing w:after="0"/>
      </w:pPr>
      <w:r w:rsidRPr="00E872A2">
        <w:t>Dejgaard, S.Y., Murshid, A., Erman, A., Kizilay, O., Verbich, D., Lodge, R., Dejgaard, K., Ly-Hartig, T.B., Pepperkok, R., Simpson, J.C.</w:t>
      </w:r>
      <w:r w:rsidRPr="00E872A2">
        <w:rPr>
          <w:i/>
        </w:rPr>
        <w:t>, et al.</w:t>
      </w:r>
      <w:r w:rsidRPr="00E872A2">
        <w:t xml:space="preserve"> (2008). Rab18 and Rab43 have key roles in ER-Golgi trafficking. J Cell Sci</w:t>
      </w:r>
      <w:r w:rsidRPr="00E872A2">
        <w:rPr>
          <w:i/>
        </w:rPr>
        <w:t xml:space="preserve"> 121</w:t>
      </w:r>
      <w:r w:rsidRPr="00E872A2">
        <w:t>, 2768-2781.</w:t>
      </w:r>
    </w:p>
    <w:p w14:paraId="254F02A7" w14:textId="77777777" w:rsidR="00E872A2" w:rsidRPr="00E872A2" w:rsidRDefault="00E872A2" w:rsidP="00E872A2">
      <w:pPr>
        <w:pStyle w:val="EndNoteBibliography"/>
        <w:spacing w:after="0"/>
      </w:pPr>
      <w:r w:rsidRPr="00E872A2">
        <w:t>Dey, S., Banker, G., and Ray, K. (2017). Anterograde Transport of Rab4-Associated Vesicles Regulates Synapse Organization in Drosophila. Cell Rep</w:t>
      </w:r>
      <w:r w:rsidRPr="00E872A2">
        <w:rPr>
          <w:i/>
        </w:rPr>
        <w:t xml:space="preserve"> 18</w:t>
      </w:r>
      <w:r w:rsidRPr="00E872A2">
        <w:t>, 2452-2463.</w:t>
      </w:r>
    </w:p>
    <w:p w14:paraId="70787D71" w14:textId="77777777" w:rsidR="00E872A2" w:rsidRPr="00E872A2" w:rsidRDefault="00E872A2" w:rsidP="00E872A2">
      <w:pPr>
        <w:pStyle w:val="EndNoteBibliography"/>
        <w:spacing w:after="0"/>
      </w:pPr>
      <w:r w:rsidRPr="00E872A2">
        <w:t>Dickinson, M.E., Flenniken, A.M., Ji, X., Teboul, L., Wong, M.D., White, J.K., Meehan, T.F., Weninger, W.J., Westerberg, H., Adissu, H.</w:t>
      </w:r>
      <w:r w:rsidRPr="00E872A2">
        <w:rPr>
          <w:i/>
        </w:rPr>
        <w:t>, et al.</w:t>
      </w:r>
      <w:r w:rsidRPr="00E872A2">
        <w:t xml:space="preserve"> (2016). High-throughput discovery of novel developmental phenotypes. Nature</w:t>
      </w:r>
      <w:r w:rsidRPr="00E872A2">
        <w:rPr>
          <w:i/>
        </w:rPr>
        <w:t xml:space="preserve"> 537</w:t>
      </w:r>
      <w:r w:rsidRPr="00E872A2">
        <w:t>, 508-514.</w:t>
      </w:r>
    </w:p>
    <w:p w14:paraId="306DF84F" w14:textId="77777777" w:rsidR="00E872A2" w:rsidRPr="00E872A2" w:rsidRDefault="00E872A2" w:rsidP="00E872A2">
      <w:pPr>
        <w:pStyle w:val="EndNoteBibliography"/>
        <w:spacing w:after="0"/>
      </w:pPr>
      <w:r w:rsidRPr="00E872A2">
        <w:t>Dollar, G., Struckhoff, E., Michaud, J., and Cohen, R.S. (2002). Rab11 polarization of the Drosophila oocyte: a novel link between membrane trafficking, microtubule organization, and oskar mRNA localization and translation. Development</w:t>
      </w:r>
      <w:r w:rsidRPr="00E872A2">
        <w:rPr>
          <w:i/>
        </w:rPr>
        <w:t xml:space="preserve"> 129</w:t>
      </w:r>
      <w:r w:rsidRPr="00E872A2">
        <w:t>, 517-526.</w:t>
      </w:r>
    </w:p>
    <w:p w14:paraId="43301FD6" w14:textId="77777777" w:rsidR="00E872A2" w:rsidRPr="00C577BB" w:rsidRDefault="00E872A2" w:rsidP="00E872A2">
      <w:pPr>
        <w:pStyle w:val="EndNoteBibliography"/>
        <w:spacing w:after="0"/>
        <w:rPr>
          <w:lang w:val="de-DE"/>
        </w:rPr>
      </w:pPr>
      <w:r w:rsidRPr="00E872A2">
        <w:t xml:space="preserve">Dong, B., Kakihara, K., Otani, T., Wada, H., and Hayashi, S. (2013). Rab9 and retromer regulate retrograde trafficking of luminal protein required for epithelial tube length control. </w:t>
      </w:r>
      <w:r w:rsidRPr="00C577BB">
        <w:rPr>
          <w:lang w:val="de-DE"/>
        </w:rPr>
        <w:t>Nat Commun</w:t>
      </w:r>
      <w:r w:rsidRPr="00C577BB">
        <w:rPr>
          <w:i/>
          <w:lang w:val="de-DE"/>
        </w:rPr>
        <w:t xml:space="preserve"> 4</w:t>
      </w:r>
      <w:r w:rsidRPr="00C577BB">
        <w:rPr>
          <w:lang w:val="de-DE"/>
        </w:rPr>
        <w:t>, 1358.</w:t>
      </w:r>
    </w:p>
    <w:p w14:paraId="0C5B4ED1" w14:textId="77777777" w:rsidR="00E872A2" w:rsidRPr="00E872A2" w:rsidRDefault="00E872A2" w:rsidP="00E872A2">
      <w:pPr>
        <w:pStyle w:val="EndNoteBibliography"/>
        <w:spacing w:after="0"/>
      </w:pPr>
      <w:r w:rsidRPr="00C577BB">
        <w:rPr>
          <w:lang w:val="de-DE"/>
        </w:rPr>
        <w:lastRenderedPageBreak/>
        <w:t>Dong, W., He, B., Qian, H., Liu, Q., Wang, D., Li, J., Wei, Z., Wang, Z., Xu, Z., Wu, G.</w:t>
      </w:r>
      <w:r w:rsidRPr="00C577BB">
        <w:rPr>
          <w:i/>
          <w:lang w:val="de-DE"/>
        </w:rPr>
        <w:t>, et al.</w:t>
      </w:r>
      <w:r w:rsidRPr="00C577BB">
        <w:rPr>
          <w:lang w:val="de-DE"/>
        </w:rPr>
        <w:t xml:space="preserve"> </w:t>
      </w:r>
      <w:r w:rsidRPr="00E872A2">
        <w:t>(2018). RAB26-dependent autophagy protects adherens junctional integrity in acute lung injury. Autophagy</w:t>
      </w:r>
      <w:r w:rsidRPr="00E872A2">
        <w:rPr>
          <w:i/>
        </w:rPr>
        <w:t xml:space="preserve"> 14</w:t>
      </w:r>
      <w:r w:rsidRPr="00E872A2">
        <w:t>, 1677-1692.</w:t>
      </w:r>
    </w:p>
    <w:p w14:paraId="65DE9E19" w14:textId="77777777" w:rsidR="00E872A2" w:rsidRPr="00E872A2" w:rsidRDefault="00E872A2" w:rsidP="00E872A2">
      <w:pPr>
        <w:pStyle w:val="EndNoteBibliography"/>
        <w:spacing w:after="0"/>
      </w:pPr>
      <w:r w:rsidRPr="00E872A2">
        <w:t>Egami, Y., and Araki, N. (2012a). Rab20 regulates phagosome maturation in RAW264 macrophages during Fc gamma receptor-mediated phagocytosis. PLoS One</w:t>
      </w:r>
      <w:r w:rsidRPr="00E872A2">
        <w:rPr>
          <w:i/>
        </w:rPr>
        <w:t xml:space="preserve"> 7</w:t>
      </w:r>
      <w:r w:rsidRPr="00E872A2">
        <w:t>, e35663.</w:t>
      </w:r>
    </w:p>
    <w:p w14:paraId="213DAEEF" w14:textId="77777777" w:rsidR="00E872A2" w:rsidRPr="00E872A2" w:rsidRDefault="00E872A2" w:rsidP="00E872A2">
      <w:pPr>
        <w:pStyle w:val="EndNoteBibliography"/>
        <w:spacing w:after="0"/>
      </w:pPr>
      <w:r w:rsidRPr="00E872A2">
        <w:t>Egami, Y., and Araki, N. (2012b). Spatiotemporal Localization of Rab20 in Live RAW264 Macrophages during Macropinocytosis. Acta Histochem Cytochem</w:t>
      </w:r>
      <w:r w:rsidRPr="00E872A2">
        <w:rPr>
          <w:i/>
        </w:rPr>
        <w:t xml:space="preserve"> 45</w:t>
      </w:r>
      <w:r w:rsidRPr="00E872A2">
        <w:t>, 317-323.</w:t>
      </w:r>
    </w:p>
    <w:p w14:paraId="2808218C" w14:textId="77777777" w:rsidR="00E872A2" w:rsidRPr="00E872A2" w:rsidRDefault="00E872A2" w:rsidP="00E872A2">
      <w:pPr>
        <w:pStyle w:val="EndNoteBibliography"/>
        <w:spacing w:after="0"/>
      </w:pPr>
      <w:r w:rsidRPr="00E872A2">
        <w:t>Egami, Y., Fukuda, M., and Araki, N. (2011). Rab35 regulates phagosome formation through recruitment of ACAP2 in macrophages during FcgammaR-mediated phagocytosis. J Cell Sci</w:t>
      </w:r>
      <w:r w:rsidRPr="00E872A2">
        <w:rPr>
          <w:i/>
        </w:rPr>
        <w:t xml:space="preserve"> 124</w:t>
      </w:r>
      <w:r w:rsidRPr="00E872A2">
        <w:t>, 3557-3567.</w:t>
      </w:r>
    </w:p>
    <w:p w14:paraId="6A6C4363" w14:textId="77777777" w:rsidR="00E872A2" w:rsidRPr="00E872A2" w:rsidRDefault="00E872A2" w:rsidP="00E872A2">
      <w:pPr>
        <w:pStyle w:val="EndNoteBibliography"/>
        <w:spacing w:after="0"/>
      </w:pPr>
      <w:r w:rsidRPr="00E872A2">
        <w:t>Eggenschwiler, J.T., Bulgakov, O.V., Qin, J., Li, T., and Anderson, K.V. (2006). Mouse Rab23 regulates hedgehog signaling from smoothened to Gli proteins. Dev Biol</w:t>
      </w:r>
      <w:r w:rsidRPr="00E872A2">
        <w:rPr>
          <w:i/>
        </w:rPr>
        <w:t xml:space="preserve"> 290</w:t>
      </w:r>
      <w:r w:rsidRPr="00E872A2">
        <w:t>, 1-12.</w:t>
      </w:r>
    </w:p>
    <w:p w14:paraId="75BA8F7F" w14:textId="77777777" w:rsidR="00E872A2" w:rsidRPr="00F955B9" w:rsidRDefault="00E872A2" w:rsidP="00E872A2">
      <w:pPr>
        <w:pStyle w:val="EndNoteBibliography"/>
        <w:spacing w:after="0"/>
        <w:rPr>
          <w:lang w:val="de-DE"/>
        </w:rPr>
      </w:pPr>
      <w:r w:rsidRPr="00E872A2">
        <w:t xml:space="preserve">Eggenschwiler, J.T., Espinoza, E., and Anderson, K.V. (2001). Rab23 is an essential negative regulator of the mouse Sonic hedgehog signalling pathway. </w:t>
      </w:r>
      <w:r w:rsidRPr="00F955B9">
        <w:rPr>
          <w:lang w:val="de-DE"/>
        </w:rPr>
        <w:t>Nature</w:t>
      </w:r>
      <w:r w:rsidRPr="00F955B9">
        <w:rPr>
          <w:i/>
          <w:lang w:val="de-DE"/>
        </w:rPr>
        <w:t xml:space="preserve"> 412</w:t>
      </w:r>
      <w:r w:rsidRPr="00F955B9">
        <w:rPr>
          <w:lang w:val="de-DE"/>
        </w:rPr>
        <w:t>, 194-198.</w:t>
      </w:r>
    </w:p>
    <w:p w14:paraId="64305A83" w14:textId="77777777" w:rsidR="00E872A2" w:rsidRPr="00E872A2" w:rsidRDefault="00E872A2" w:rsidP="00E872A2">
      <w:pPr>
        <w:pStyle w:val="EndNoteBibliography"/>
        <w:spacing w:after="0"/>
      </w:pPr>
      <w:r w:rsidRPr="00F955B9">
        <w:rPr>
          <w:lang w:val="de-DE"/>
        </w:rPr>
        <w:t>Ehmann, N., van de Linde, S., Alon, A., Ljaschenko, D., Keung, X.Z., Holm, T., Rings, A., DiAntonio, A., Hallermann, S., Ashery, U.</w:t>
      </w:r>
      <w:r w:rsidRPr="00F955B9">
        <w:rPr>
          <w:i/>
          <w:lang w:val="de-DE"/>
        </w:rPr>
        <w:t>, et al.</w:t>
      </w:r>
      <w:r w:rsidRPr="00F955B9">
        <w:rPr>
          <w:lang w:val="de-DE"/>
        </w:rPr>
        <w:t xml:space="preserve"> </w:t>
      </w:r>
      <w:r w:rsidRPr="00E872A2">
        <w:t>(2014). Quantitative super-resolution imaging of Bruchpilot distinguishes active zone states. Nat Commun</w:t>
      </w:r>
      <w:r w:rsidRPr="00E872A2">
        <w:rPr>
          <w:i/>
        </w:rPr>
        <w:t xml:space="preserve"> 5</w:t>
      </w:r>
      <w:r w:rsidRPr="00E872A2">
        <w:t>, 4650.</w:t>
      </w:r>
    </w:p>
    <w:p w14:paraId="4C43D33C" w14:textId="77777777" w:rsidR="00E872A2" w:rsidRPr="00E872A2" w:rsidRDefault="00E872A2" w:rsidP="00E872A2">
      <w:pPr>
        <w:pStyle w:val="EndNoteBibliography"/>
        <w:spacing w:after="0"/>
      </w:pPr>
      <w:r w:rsidRPr="00E872A2">
        <w:t>Entchev, E.V., Schwabedissen, A., and Gonzalez-Gaitan, M. (2000). Gradient formation of the TGF-beta homolog Dpp. Cell</w:t>
      </w:r>
      <w:r w:rsidRPr="00E872A2">
        <w:rPr>
          <w:i/>
        </w:rPr>
        <w:t xml:space="preserve"> 103</w:t>
      </w:r>
      <w:r w:rsidRPr="00E872A2">
        <w:t>, 981-991.</w:t>
      </w:r>
    </w:p>
    <w:p w14:paraId="1D5BD8DB" w14:textId="77777777" w:rsidR="00E872A2" w:rsidRPr="00E872A2" w:rsidRDefault="00E872A2" w:rsidP="00E872A2">
      <w:pPr>
        <w:pStyle w:val="EndNoteBibliography"/>
        <w:spacing w:after="0"/>
      </w:pPr>
      <w:r w:rsidRPr="00E872A2">
        <w:t>Evans, T.M., Ferguson, C., Wainwright, B.J., Parton, R.G., and Wicking, C. (2003). Rab23, a negative regulator of hedgehog signaling, localizes to the plasma membrane and the endocytic pathway. Traffic</w:t>
      </w:r>
      <w:r w:rsidRPr="00E872A2">
        <w:rPr>
          <w:i/>
        </w:rPr>
        <w:t xml:space="preserve"> 4</w:t>
      </w:r>
      <w:r w:rsidRPr="00E872A2">
        <w:t>, 869-884.</w:t>
      </w:r>
    </w:p>
    <w:p w14:paraId="02392BE6" w14:textId="77777777" w:rsidR="00E872A2" w:rsidRPr="00E872A2" w:rsidRDefault="00E872A2" w:rsidP="00E872A2">
      <w:pPr>
        <w:pStyle w:val="EndNoteBibliography"/>
        <w:spacing w:after="0"/>
      </w:pPr>
      <w:r w:rsidRPr="00E872A2">
        <w:t>Fischer von Mollard, G., Mignery, G.A., Baumert, M., Perin, M.S., Hanson, T.J., Burger, P.M., Jahn, R., and Sudhof, T.C. (1990). rab3 is a small GTP-binding protein exclusively localized to synaptic vesicles. Proc Natl Acad Sci U S A</w:t>
      </w:r>
      <w:r w:rsidRPr="00E872A2">
        <w:rPr>
          <w:i/>
        </w:rPr>
        <w:t xml:space="preserve"> 87</w:t>
      </w:r>
      <w:r w:rsidRPr="00E872A2">
        <w:t>, 1988-1992.</w:t>
      </w:r>
    </w:p>
    <w:p w14:paraId="559094E1" w14:textId="77777777" w:rsidR="00E872A2" w:rsidRPr="00E872A2" w:rsidRDefault="00E872A2" w:rsidP="00E872A2">
      <w:pPr>
        <w:pStyle w:val="EndNoteBibliography"/>
        <w:spacing w:after="0"/>
      </w:pPr>
      <w:r w:rsidRPr="00E872A2">
        <w:t>Fischer von Mollard, G., Sudhof, T.C., and Jahn, R. (1991). A small GTP-binding protein dissociates from synaptic vesicles during exocytosis. Nature</w:t>
      </w:r>
      <w:r w:rsidRPr="00E872A2">
        <w:rPr>
          <w:i/>
        </w:rPr>
        <w:t xml:space="preserve"> 349</w:t>
      </w:r>
      <w:r w:rsidRPr="00E872A2">
        <w:t>, 79-81.</w:t>
      </w:r>
    </w:p>
    <w:p w14:paraId="6515E3DA" w14:textId="77777777" w:rsidR="00E872A2" w:rsidRPr="00E872A2" w:rsidRDefault="00E872A2" w:rsidP="00E872A2">
      <w:pPr>
        <w:pStyle w:val="EndNoteBibliography"/>
        <w:spacing w:after="0"/>
      </w:pPr>
      <w:r w:rsidRPr="00E872A2">
        <w:t>Fuchs, E., Haas, A.K., Spooner, R.A., Yoshimura, S., Lord, J.M., and Barr, F.A. (2007). Specific Rab GTPase-activating proteins define the Shiga toxin and epidermal growth factor uptake pathways. J Cell Biol</w:t>
      </w:r>
      <w:r w:rsidRPr="00E872A2">
        <w:rPr>
          <w:i/>
        </w:rPr>
        <w:t xml:space="preserve"> 177</w:t>
      </w:r>
      <w:r w:rsidRPr="00E872A2">
        <w:t>, 1133-1143.</w:t>
      </w:r>
    </w:p>
    <w:p w14:paraId="22CAB809" w14:textId="77777777" w:rsidR="00E872A2" w:rsidRPr="00E872A2" w:rsidRDefault="00E872A2" w:rsidP="00E872A2">
      <w:pPr>
        <w:pStyle w:val="EndNoteBibliography"/>
        <w:spacing w:after="0"/>
      </w:pPr>
      <w:r w:rsidRPr="00E872A2">
        <w:t>Fuller, K., O'Connell, J.T., Gordon, J., Mauti, O., and Eggenschwiler, J. (2014). Rab23 regulates Nodal signaling in vertebrate left-right patterning independently of the Hedgehog pathway. Dev Biol</w:t>
      </w:r>
      <w:r w:rsidRPr="00E872A2">
        <w:rPr>
          <w:i/>
        </w:rPr>
        <w:t xml:space="preserve"> 391</w:t>
      </w:r>
      <w:r w:rsidRPr="00E872A2">
        <w:t>, 182-195.</w:t>
      </w:r>
    </w:p>
    <w:p w14:paraId="575C5BFA" w14:textId="77777777" w:rsidR="00E872A2" w:rsidRPr="00E872A2" w:rsidRDefault="00E872A2" w:rsidP="00E872A2">
      <w:pPr>
        <w:pStyle w:val="EndNoteBibliography"/>
        <w:spacing w:after="0"/>
      </w:pPr>
      <w:r w:rsidRPr="00E872A2">
        <w:t>Gao, Y., Wilson, G.R., Stephenson, S.E.M., Oulad-Abdelghani, M., Charlet-Berguerand, N., Bozaoglu, K., McLean, C.A., Thomas, P.Q., Finkelstein, D.I., and Lockhart, P.J. (2020). Distribution of Parkinson's disease associated RAB39B in mouse brain tissue. Mol Brain</w:t>
      </w:r>
      <w:r w:rsidRPr="00E872A2">
        <w:rPr>
          <w:i/>
        </w:rPr>
        <w:t xml:space="preserve"> 13</w:t>
      </w:r>
      <w:r w:rsidRPr="00E872A2">
        <w:t>, 52.</w:t>
      </w:r>
    </w:p>
    <w:p w14:paraId="1F2811C5" w14:textId="77777777" w:rsidR="00E872A2" w:rsidRPr="00E872A2" w:rsidRDefault="00E872A2" w:rsidP="00E872A2">
      <w:pPr>
        <w:pStyle w:val="EndNoteBibliography"/>
        <w:spacing w:after="0"/>
      </w:pPr>
      <w:r w:rsidRPr="00E872A2">
        <w:t>Garg, A., and Wu, L.P. (2014). Drosophila Rab14 mediates phagocytosis in the immune response to Staphylococcus aureus. Cell Microbiol</w:t>
      </w:r>
      <w:r w:rsidRPr="00E872A2">
        <w:rPr>
          <w:i/>
        </w:rPr>
        <w:t xml:space="preserve"> 16</w:t>
      </w:r>
      <w:r w:rsidRPr="00E872A2">
        <w:t>, 296-310.</w:t>
      </w:r>
    </w:p>
    <w:p w14:paraId="70B14DFE" w14:textId="77777777" w:rsidR="00E872A2" w:rsidRPr="00E872A2" w:rsidRDefault="00E872A2" w:rsidP="00E872A2">
      <w:pPr>
        <w:pStyle w:val="EndNoteBibliography"/>
        <w:spacing w:after="0"/>
      </w:pPr>
      <w:r w:rsidRPr="00E872A2">
        <w:t>Geppert, M., Bolshakov, V.Y., Siegelbaum, S.A., Takei, K., De Camilli, P., Hammer, R.E., and Sudhof, T.C. (1994). The role of Rab3A in neurotransmitter release. Nature</w:t>
      </w:r>
      <w:r w:rsidRPr="00E872A2">
        <w:rPr>
          <w:i/>
        </w:rPr>
        <w:t xml:space="preserve"> 369</w:t>
      </w:r>
      <w:r w:rsidRPr="00E872A2">
        <w:t>, 493-497.</w:t>
      </w:r>
    </w:p>
    <w:p w14:paraId="04BD63E9" w14:textId="77777777" w:rsidR="00E872A2" w:rsidRPr="00E872A2" w:rsidRDefault="00E872A2" w:rsidP="00E872A2">
      <w:pPr>
        <w:pStyle w:val="EndNoteBibliography"/>
        <w:spacing w:after="0"/>
      </w:pPr>
      <w:r w:rsidRPr="00E872A2">
        <w:t>Giaever, G., Chu, A.M., Ni, L., Connelly, C., Riles, L., Veronneau, S., Dow, S., Lucau-Danila, A., Anderson, K., Andre, B.</w:t>
      </w:r>
      <w:r w:rsidRPr="00E872A2">
        <w:rPr>
          <w:i/>
        </w:rPr>
        <w:t>, et al.</w:t>
      </w:r>
      <w:r w:rsidRPr="00E872A2">
        <w:t xml:space="preserve"> (2002). Functional profiling of the Saccharomyces cerevisiae genome. Nature</w:t>
      </w:r>
      <w:r w:rsidRPr="00E872A2">
        <w:rPr>
          <w:i/>
        </w:rPr>
        <w:t xml:space="preserve"> 418</w:t>
      </w:r>
      <w:r w:rsidRPr="00E872A2">
        <w:t>, 387-391.</w:t>
      </w:r>
    </w:p>
    <w:p w14:paraId="002EB611" w14:textId="77777777" w:rsidR="00E872A2" w:rsidRPr="00E872A2" w:rsidRDefault="00E872A2" w:rsidP="00E872A2">
      <w:pPr>
        <w:pStyle w:val="EndNoteBibliography"/>
        <w:spacing w:after="0"/>
      </w:pPr>
      <w:r w:rsidRPr="00E872A2">
        <w:t>Giagtzoglou, N., Yamamoto, S., Zitserman, D., Graves, H.K., Schulze, K.L., Wang, H., Klein, H., Roegiers, F., and Bellen, H.J. (2012). dEHBP1 controls exocytosis and recycling of Delta during asymmetric divisions. J Cell Biol</w:t>
      </w:r>
      <w:r w:rsidRPr="00E872A2">
        <w:rPr>
          <w:i/>
        </w:rPr>
        <w:t xml:space="preserve"> 196</w:t>
      </w:r>
      <w:r w:rsidRPr="00E872A2">
        <w:t>, 65-83.</w:t>
      </w:r>
    </w:p>
    <w:p w14:paraId="6595E770" w14:textId="77777777" w:rsidR="00E872A2" w:rsidRPr="00E872A2" w:rsidRDefault="00E872A2" w:rsidP="00E872A2">
      <w:pPr>
        <w:pStyle w:val="EndNoteBibliography"/>
        <w:spacing w:after="0"/>
      </w:pPr>
      <w:r w:rsidRPr="00E872A2">
        <w:t>Giannandrea, M., Bianchi, V., Mignogna, M.L., Sirri, A., Carrabino, S., D'Elia, E., Vecellio, M., Russo, S., Cogliati, F., Larizza, L.</w:t>
      </w:r>
      <w:r w:rsidRPr="00E872A2">
        <w:rPr>
          <w:i/>
        </w:rPr>
        <w:t>, et al.</w:t>
      </w:r>
      <w:r w:rsidRPr="00E872A2">
        <w:t xml:space="preserve"> (2010). Mutations in the small GTPase gene RAB39B are responsible for X-linked mental retardation associated with autism, epilepsy, and macrocephaly. Am J Hum Genet</w:t>
      </w:r>
      <w:r w:rsidRPr="00E872A2">
        <w:rPr>
          <w:i/>
        </w:rPr>
        <w:t xml:space="preserve"> 86</w:t>
      </w:r>
      <w:r w:rsidRPr="00E872A2">
        <w:t>, 185-195.</w:t>
      </w:r>
    </w:p>
    <w:p w14:paraId="2276227C" w14:textId="77777777" w:rsidR="00E872A2" w:rsidRPr="00E872A2" w:rsidRDefault="00E872A2" w:rsidP="00E872A2">
      <w:pPr>
        <w:pStyle w:val="EndNoteBibliography"/>
        <w:spacing w:after="0"/>
      </w:pPr>
      <w:r w:rsidRPr="00E872A2">
        <w:t>Gillingham, A.K., Sinka, R., Torres, I.L., Lilley, K.S., and Munro, S. (2014). Toward a comprehensive map of the effectors of rab GTPases. Dev Cell</w:t>
      </w:r>
      <w:r w:rsidRPr="00E872A2">
        <w:rPr>
          <w:i/>
        </w:rPr>
        <w:t xml:space="preserve"> 31</w:t>
      </w:r>
      <w:r w:rsidRPr="00E872A2">
        <w:t>, 358-373.</w:t>
      </w:r>
    </w:p>
    <w:p w14:paraId="356A3323" w14:textId="77777777" w:rsidR="00E872A2" w:rsidRPr="00E872A2" w:rsidRDefault="00E872A2" w:rsidP="00E872A2">
      <w:pPr>
        <w:pStyle w:val="EndNoteBibliography"/>
        <w:spacing w:after="0"/>
      </w:pPr>
      <w:r w:rsidRPr="00E872A2">
        <w:t>Gorvel, J.P., Chavrier, P., Zerial, M., and Gruenberg, J. (1991). rab5 controls early endosome fusion in vitro. Cell</w:t>
      </w:r>
      <w:r w:rsidRPr="00E872A2">
        <w:rPr>
          <w:i/>
        </w:rPr>
        <w:t xml:space="preserve"> 64</w:t>
      </w:r>
      <w:r w:rsidRPr="00E872A2">
        <w:t>, 915-925.</w:t>
      </w:r>
    </w:p>
    <w:p w14:paraId="1CBC558F" w14:textId="77777777" w:rsidR="00E872A2" w:rsidRPr="00E872A2" w:rsidRDefault="00E872A2" w:rsidP="00E872A2">
      <w:pPr>
        <w:pStyle w:val="EndNoteBibliography"/>
        <w:spacing w:after="0"/>
      </w:pPr>
      <w:r w:rsidRPr="00E872A2">
        <w:t>Goud, B., Salminen, A., Walworth, N.C., and Novick, P.J. (1988). A GTP-binding protein required for secretion rapidly associates with secretory vesicles and the plasma membrane in yeast. Cell</w:t>
      </w:r>
      <w:r w:rsidRPr="00E872A2">
        <w:rPr>
          <w:i/>
        </w:rPr>
        <w:t xml:space="preserve"> 53</w:t>
      </w:r>
      <w:r w:rsidRPr="00E872A2">
        <w:t>, 753-768.</w:t>
      </w:r>
    </w:p>
    <w:p w14:paraId="115B8F7B" w14:textId="77777777" w:rsidR="00E872A2" w:rsidRPr="00E872A2" w:rsidRDefault="00E872A2" w:rsidP="00E872A2">
      <w:pPr>
        <w:pStyle w:val="EndNoteBibliography"/>
        <w:spacing w:after="0"/>
      </w:pPr>
      <w:r w:rsidRPr="00E872A2">
        <w:t>Goud, B., Zahraoui, A., Tavitian, A., and Saraste, J. (1990). Small GTP-binding protein associated with Golgi cisternae. Nature</w:t>
      </w:r>
      <w:r w:rsidRPr="00E872A2">
        <w:rPr>
          <w:i/>
        </w:rPr>
        <w:t xml:space="preserve"> 345</w:t>
      </w:r>
      <w:r w:rsidRPr="00E872A2">
        <w:t>, 553-556.</w:t>
      </w:r>
    </w:p>
    <w:p w14:paraId="479638F4" w14:textId="77777777" w:rsidR="00E872A2" w:rsidRPr="00E872A2" w:rsidRDefault="00E872A2" w:rsidP="00E872A2">
      <w:pPr>
        <w:pStyle w:val="EndNoteBibliography"/>
        <w:spacing w:after="0"/>
      </w:pPr>
      <w:r w:rsidRPr="00E872A2">
        <w:t>Graf, E.R., Daniels, R.W., Burgess, R.W., Schwarz, T.L., and DiAntonio, A. (2009). Rab3 dynamically controls protein composition at active zones. Neuron</w:t>
      </w:r>
      <w:r w:rsidRPr="00E872A2">
        <w:rPr>
          <w:i/>
        </w:rPr>
        <w:t xml:space="preserve"> 64</w:t>
      </w:r>
      <w:r w:rsidRPr="00E872A2">
        <w:t>, 663-677.</w:t>
      </w:r>
    </w:p>
    <w:p w14:paraId="34F7085D" w14:textId="77777777" w:rsidR="00E872A2" w:rsidRPr="00E872A2" w:rsidRDefault="00E872A2" w:rsidP="00E872A2">
      <w:pPr>
        <w:pStyle w:val="EndNoteBibliography"/>
        <w:spacing w:after="0"/>
      </w:pPr>
      <w:r w:rsidRPr="00E872A2">
        <w:lastRenderedPageBreak/>
        <w:t>Guerra, F., and Bucci, C. (2016). Multiple Roles of the Small GTPase Rab7. Cells</w:t>
      </w:r>
      <w:r w:rsidRPr="00E872A2">
        <w:rPr>
          <w:i/>
        </w:rPr>
        <w:t xml:space="preserve"> 5</w:t>
      </w:r>
      <w:r w:rsidRPr="00E872A2">
        <w:t>.</w:t>
      </w:r>
    </w:p>
    <w:p w14:paraId="00718D65" w14:textId="77777777" w:rsidR="00E872A2" w:rsidRPr="00E872A2" w:rsidRDefault="00E872A2" w:rsidP="00E872A2">
      <w:pPr>
        <w:pStyle w:val="EndNoteBibliography"/>
        <w:spacing w:after="0"/>
      </w:pPr>
      <w:r w:rsidRPr="00E872A2">
        <w:t>Guo, W., Roth, D., Walch-Solimena, C., and Novick, P. (1999). The exocyst is an effector for Sec4p, targeting secretory vesicles to sites of exocytosis. EMBO J</w:t>
      </w:r>
      <w:r w:rsidRPr="00E872A2">
        <w:rPr>
          <w:i/>
        </w:rPr>
        <w:t xml:space="preserve"> 18</w:t>
      </w:r>
      <w:r w:rsidRPr="00E872A2">
        <w:t>, 1071-1080.</w:t>
      </w:r>
    </w:p>
    <w:p w14:paraId="1F00348A" w14:textId="77777777" w:rsidR="00E872A2" w:rsidRPr="00E872A2" w:rsidRDefault="00E872A2" w:rsidP="00E872A2">
      <w:pPr>
        <w:pStyle w:val="EndNoteBibliography"/>
        <w:spacing w:after="0"/>
      </w:pPr>
      <w:r w:rsidRPr="00E872A2">
        <w:t>Haas, A.K., Yoshimura, S., Stephens, D.J., Preisinger, C., Fuchs, E., and Barr, F.A. (2007). Analysis of GTPase-activating proteins: Rab1 and Rab43 are key Rabs required to maintain a functional Golgi complex in human cells. J Cell Sci</w:t>
      </w:r>
      <w:r w:rsidRPr="00E872A2">
        <w:rPr>
          <w:i/>
        </w:rPr>
        <w:t xml:space="preserve"> 120</w:t>
      </w:r>
      <w:r w:rsidRPr="00E872A2">
        <w:t>, 2997-3010.</w:t>
      </w:r>
    </w:p>
    <w:p w14:paraId="660A15CE" w14:textId="77777777" w:rsidR="00E872A2" w:rsidRPr="00E872A2" w:rsidRDefault="00E872A2" w:rsidP="00E872A2">
      <w:pPr>
        <w:pStyle w:val="EndNoteBibliography"/>
        <w:spacing w:after="0"/>
      </w:pPr>
      <w:r w:rsidRPr="00E872A2">
        <w:t>Higashio, H., Satoh, Y., and Saino, T. (2016). Mast cell degranulation is negatively regulated by the Munc13-4-binding small-guanosine triphosphatase Rab37. Sci Rep</w:t>
      </w:r>
      <w:r w:rsidRPr="00E872A2">
        <w:rPr>
          <w:i/>
        </w:rPr>
        <w:t xml:space="preserve"> 6</w:t>
      </w:r>
      <w:r w:rsidRPr="00E872A2">
        <w:t>, 22539.</w:t>
      </w:r>
    </w:p>
    <w:p w14:paraId="06798CDE" w14:textId="77777777" w:rsidR="00E872A2" w:rsidRPr="00E872A2" w:rsidRDefault="00E872A2" w:rsidP="00E872A2">
      <w:pPr>
        <w:pStyle w:val="EndNoteBibliography"/>
        <w:spacing w:after="0"/>
      </w:pPr>
      <w:r w:rsidRPr="00E872A2">
        <w:t>Huber, L.A., Pimplikar, S., Parton, R.G., Virta, H., Zerial, M., and Simons, K. (1993). Rab8, a small GTPase involved in vesicular traffic between the TGN and the basolateral plasma membrane. J Cell Biol</w:t>
      </w:r>
      <w:r w:rsidRPr="00E872A2">
        <w:rPr>
          <w:i/>
        </w:rPr>
        <w:t xml:space="preserve"> 123</w:t>
      </w:r>
      <w:r w:rsidRPr="00E872A2">
        <w:t>, 35-45.</w:t>
      </w:r>
    </w:p>
    <w:p w14:paraId="11267AE8" w14:textId="77777777" w:rsidR="00E872A2" w:rsidRPr="00E872A2" w:rsidRDefault="00E872A2" w:rsidP="00E872A2">
      <w:pPr>
        <w:pStyle w:val="EndNoteBibliography"/>
        <w:spacing w:after="0"/>
      </w:pPr>
      <w:r w:rsidRPr="00E872A2">
        <w:t>Hume, A.N., Collinson, L.M., Rapak, A., Gomes, A.Q., Hopkins, C.R., and Seabra, M.C. (2001). Rab27a regulates the peripheral distribution of melanosomes in melanocytes. J Cell Biol</w:t>
      </w:r>
      <w:r w:rsidRPr="00E872A2">
        <w:rPr>
          <w:i/>
        </w:rPr>
        <w:t xml:space="preserve"> 152</w:t>
      </w:r>
      <w:r w:rsidRPr="00E872A2">
        <w:t>, 795-808.</w:t>
      </w:r>
    </w:p>
    <w:p w14:paraId="2EC7F8F7" w14:textId="77777777" w:rsidR="00E872A2" w:rsidRPr="00E872A2" w:rsidRDefault="00E872A2" w:rsidP="00E872A2">
      <w:pPr>
        <w:pStyle w:val="EndNoteBibliography"/>
        <w:spacing w:after="0"/>
      </w:pPr>
      <w:r w:rsidRPr="00E872A2">
        <w:t>Hunziker, W., and Peters, P.J. (1998). Rab17 localizes to recycling endosomes and regulates receptor-mediated transcytosis in epithelial cells. J Biol Chem</w:t>
      </w:r>
      <w:r w:rsidRPr="00E872A2">
        <w:rPr>
          <w:i/>
        </w:rPr>
        <w:t xml:space="preserve"> 273</w:t>
      </w:r>
      <w:r w:rsidRPr="00E872A2">
        <w:t>, 15734-15741.</w:t>
      </w:r>
    </w:p>
    <w:p w14:paraId="738A0A9F" w14:textId="77777777" w:rsidR="00E872A2" w:rsidRPr="00E872A2" w:rsidRDefault="00E872A2" w:rsidP="00E872A2">
      <w:pPr>
        <w:pStyle w:val="EndNoteBibliography"/>
        <w:spacing w:after="0"/>
      </w:pPr>
      <w:r w:rsidRPr="00E872A2">
        <w:t>Isabella, A.J., and Horne-Badovinac, S. (2016). Rab10-Mediated Secretion Synergizes with Tissue Movement to Build a Polarized Basement Membrane Architecture for Organ Morphogenesis. Dev Cell</w:t>
      </w:r>
      <w:r w:rsidRPr="00E872A2">
        <w:rPr>
          <w:i/>
        </w:rPr>
        <w:t xml:space="preserve"> 38</w:t>
      </w:r>
      <w:r w:rsidRPr="00E872A2">
        <w:t>, 47-60.</w:t>
      </w:r>
    </w:p>
    <w:p w14:paraId="2E006E63" w14:textId="77777777" w:rsidR="00E872A2" w:rsidRPr="00E872A2" w:rsidRDefault="00E872A2" w:rsidP="00E872A2">
      <w:pPr>
        <w:pStyle w:val="EndNoteBibliography"/>
        <w:spacing w:after="0"/>
      </w:pPr>
      <w:r w:rsidRPr="00E872A2">
        <w:t>Ishida, M., Ohbayashi, N., Maruta, Y., Ebata, Y., and Fukuda, M. (2012). Functional involvement of Rab1A in microtubule-dependent anterograde melanosome transport in melanocytes. J Cell Sci</w:t>
      </w:r>
      <w:r w:rsidRPr="00E872A2">
        <w:rPr>
          <w:i/>
        </w:rPr>
        <w:t xml:space="preserve"> 125</w:t>
      </w:r>
      <w:r w:rsidRPr="00E872A2">
        <w:t>, 5177-5187.</w:t>
      </w:r>
    </w:p>
    <w:p w14:paraId="0D261689" w14:textId="77777777" w:rsidR="00E872A2" w:rsidRPr="00E872A2" w:rsidRDefault="00E872A2" w:rsidP="00E872A2">
      <w:pPr>
        <w:pStyle w:val="EndNoteBibliography"/>
        <w:spacing w:after="0"/>
      </w:pPr>
      <w:r w:rsidRPr="00E872A2">
        <w:t>Itoh, T., Fujita, N., Kanno, E., Yamamoto, A., Yoshimori, T., and Fukuda, M. (2008). Golgi-resident small GTPase Rab33B interacts with Atg16L and modulates autophagosome formation. Mol Biol Cell</w:t>
      </w:r>
      <w:r w:rsidRPr="00E872A2">
        <w:rPr>
          <w:i/>
        </w:rPr>
        <w:t xml:space="preserve"> 19</w:t>
      </w:r>
      <w:r w:rsidRPr="00E872A2">
        <w:t>, 2916-2925.</w:t>
      </w:r>
    </w:p>
    <w:p w14:paraId="23FFA097" w14:textId="77777777" w:rsidR="00E872A2" w:rsidRPr="00E872A2" w:rsidRDefault="00E872A2" w:rsidP="00E872A2">
      <w:pPr>
        <w:pStyle w:val="EndNoteBibliography"/>
        <w:spacing w:after="0"/>
      </w:pPr>
      <w:r w:rsidRPr="00E872A2">
        <w:t>Iwanami, N., Nakamura, Y., Satoh, T., Liu, Z., and Satoh, A.K. (2016). Rab6 Is Required for Multiple Apical Transport Pathways but Not the Basolateral Transport Pathway in Drosophila Photoreceptors. PLoS Genet</w:t>
      </w:r>
      <w:r w:rsidRPr="00E872A2">
        <w:rPr>
          <w:i/>
        </w:rPr>
        <w:t xml:space="preserve"> 12</w:t>
      </w:r>
      <w:r w:rsidRPr="00E872A2">
        <w:t>, e1005828.</w:t>
      </w:r>
    </w:p>
    <w:p w14:paraId="557066D5" w14:textId="77777777" w:rsidR="00E872A2" w:rsidRPr="00E872A2" w:rsidRDefault="00E872A2" w:rsidP="00E872A2">
      <w:pPr>
        <w:pStyle w:val="EndNoteBibliography"/>
        <w:spacing w:after="0"/>
      </w:pPr>
      <w:r w:rsidRPr="00E872A2">
        <w:t>Jacob, A., Jing, J., Lee, J., Schedin, P., Gilbert, S.M., Peden, A.A., Junutula, J.R., and Prekeris, R. (2013). Rab40b regulates trafficking of MMP2 and MMP9 during invadopodia formation and invasion of breast cancer cells. J Cell Sci</w:t>
      </w:r>
      <w:r w:rsidRPr="00E872A2">
        <w:rPr>
          <w:i/>
        </w:rPr>
        <w:t xml:space="preserve"> 126</w:t>
      </w:r>
      <w:r w:rsidRPr="00E872A2">
        <w:t>, 4647-4658.</w:t>
      </w:r>
    </w:p>
    <w:p w14:paraId="424C49D0" w14:textId="77777777" w:rsidR="00E872A2" w:rsidRPr="00E872A2" w:rsidRDefault="00E872A2" w:rsidP="00E872A2">
      <w:pPr>
        <w:pStyle w:val="EndNoteBibliography"/>
        <w:spacing w:after="0"/>
      </w:pPr>
      <w:r w:rsidRPr="00E872A2">
        <w:t>Jean, S., Cox, S., Nassari, S., and Kiger, A.A. (2015). Starvation-induced MTMR13 and RAB21 activity regulates VAMP8 to promote autophagosome-lysosome fusion. EMBO Rep</w:t>
      </w:r>
      <w:r w:rsidRPr="00E872A2">
        <w:rPr>
          <w:i/>
        </w:rPr>
        <w:t xml:space="preserve"> 16</w:t>
      </w:r>
      <w:r w:rsidRPr="00E872A2">
        <w:t>, 297-311.</w:t>
      </w:r>
    </w:p>
    <w:p w14:paraId="3C5CEB88" w14:textId="77777777" w:rsidR="00E872A2" w:rsidRPr="00E872A2" w:rsidRDefault="00E872A2" w:rsidP="00E872A2">
      <w:pPr>
        <w:pStyle w:val="EndNoteBibliography"/>
        <w:spacing w:after="0"/>
      </w:pPr>
      <w:r w:rsidRPr="00E872A2">
        <w:t>Jean, S., Cox, S., Schmidt, E.J., Robinson, F.L., and Kiger, A. (2012). Sbf/MTMR13 coordinates PI(3)P and Rab21 regulation in endocytic control of cellular remodeling. Mol Biol Cell</w:t>
      </w:r>
      <w:r w:rsidRPr="00E872A2">
        <w:rPr>
          <w:i/>
        </w:rPr>
        <w:t xml:space="preserve"> 23</w:t>
      </w:r>
      <w:r w:rsidRPr="00E872A2">
        <w:t>, 2723-2740.</w:t>
      </w:r>
    </w:p>
    <w:p w14:paraId="3A1EA062" w14:textId="77777777" w:rsidR="00E872A2" w:rsidRPr="00E872A2" w:rsidRDefault="00E872A2" w:rsidP="00E872A2">
      <w:pPr>
        <w:pStyle w:val="EndNoteBibliography"/>
        <w:spacing w:after="0"/>
      </w:pPr>
      <w:r w:rsidRPr="00E872A2">
        <w:t>Jedd, G., Mulholland, J., and Segev, N. (1997). Two new Ypt GTPases are required for exit from the yeast trans-Golgi compartment. J Cell Biol</w:t>
      </w:r>
      <w:r w:rsidRPr="00E872A2">
        <w:rPr>
          <w:i/>
        </w:rPr>
        <w:t xml:space="preserve"> 137</w:t>
      </w:r>
      <w:r w:rsidRPr="00E872A2">
        <w:t>, 563-580.</w:t>
      </w:r>
    </w:p>
    <w:p w14:paraId="7748D2B1" w14:textId="77777777" w:rsidR="00E872A2" w:rsidRPr="00E872A2" w:rsidRDefault="00E872A2" w:rsidP="00E872A2">
      <w:pPr>
        <w:pStyle w:val="EndNoteBibliography"/>
        <w:spacing w:after="0"/>
      </w:pPr>
      <w:r w:rsidRPr="00E872A2">
        <w:t>Jedd, G., Richardson, C., Litt, R., and Segev, N. (1995). The Ypt1 GTPase is essential for the first two steps of the yeast secretory pathway. J Cell Biol</w:t>
      </w:r>
      <w:r w:rsidRPr="00E872A2">
        <w:rPr>
          <w:i/>
        </w:rPr>
        <w:t xml:space="preserve"> 131</w:t>
      </w:r>
      <w:r w:rsidRPr="00E872A2">
        <w:t>, 583-590.</w:t>
      </w:r>
    </w:p>
    <w:p w14:paraId="58BD6551" w14:textId="77777777" w:rsidR="00E872A2" w:rsidRPr="00E872A2" w:rsidRDefault="00E872A2" w:rsidP="00E872A2">
      <w:pPr>
        <w:pStyle w:val="EndNoteBibliography"/>
        <w:spacing w:after="0"/>
      </w:pPr>
      <w:r w:rsidRPr="00E872A2">
        <w:t>Jewett, C.E., Vanderleest, T.E., Miao, H., Xie, Y., Madhu, R., Loerke, D., and Blankenship, J.T. (2017). Planar polarized Rab35 functions as an oscillatory ratchet during cell intercalation in the Drosophila epithelium. Nat Commun</w:t>
      </w:r>
      <w:r w:rsidRPr="00E872A2">
        <w:rPr>
          <w:i/>
        </w:rPr>
        <w:t xml:space="preserve"> 8</w:t>
      </w:r>
      <w:r w:rsidRPr="00E872A2">
        <w:t>, 476.</w:t>
      </w:r>
    </w:p>
    <w:p w14:paraId="42311B4E" w14:textId="77777777" w:rsidR="00E872A2" w:rsidRPr="00E872A2" w:rsidRDefault="00E872A2" w:rsidP="00E872A2">
      <w:pPr>
        <w:pStyle w:val="EndNoteBibliography"/>
        <w:spacing w:after="0"/>
      </w:pPr>
      <w:r w:rsidRPr="00E872A2">
        <w:t>Jin, E.J., Chan, C.C., Agi, E., Cherry, S., Hanacik, E., Buszczak, M., and Hiesinger, P.R. (2012). Similarities of Drosophila rab GTPases based on expression profiling: completion and analysis of the rab-Gal4 kit. PLoS One</w:t>
      </w:r>
      <w:r w:rsidRPr="00E872A2">
        <w:rPr>
          <w:i/>
        </w:rPr>
        <w:t xml:space="preserve"> 7</w:t>
      </w:r>
      <w:r w:rsidRPr="00E872A2">
        <w:t>, e40912.</w:t>
      </w:r>
    </w:p>
    <w:p w14:paraId="746D16BC" w14:textId="77777777" w:rsidR="00E872A2" w:rsidRPr="00E872A2" w:rsidRDefault="00E872A2" w:rsidP="00E872A2">
      <w:pPr>
        <w:pStyle w:val="EndNoteBibliography"/>
        <w:spacing w:after="0"/>
      </w:pPr>
      <w:r w:rsidRPr="00E872A2">
        <w:t>Jin, R.U., and Mills, J.C. (2014). RAB26 coordinates lysosome traffic and mitochondrial localization. J Cell Sci</w:t>
      </w:r>
      <w:r w:rsidRPr="00E872A2">
        <w:rPr>
          <w:i/>
        </w:rPr>
        <w:t xml:space="preserve"> 127</w:t>
      </w:r>
      <w:r w:rsidRPr="00E872A2">
        <w:t>, 1018-1032.</w:t>
      </w:r>
    </w:p>
    <w:p w14:paraId="46953FA5" w14:textId="77777777" w:rsidR="00E872A2" w:rsidRPr="00E872A2" w:rsidRDefault="00E872A2" w:rsidP="00E872A2">
      <w:pPr>
        <w:pStyle w:val="EndNoteBibliography"/>
        <w:spacing w:after="0"/>
      </w:pPr>
      <w:r w:rsidRPr="00E872A2">
        <w:t>Junutula, J.R., De Maziere, A.M., Peden, A.A., Ervin, K.E., Advani, R.J., van Dijk, S.M., Klumperman, J., and Scheller, R.H. (2004). Rab14 is involved in membrane trafficking between the Golgi complex and endosomes. Mol Biol Cell</w:t>
      </w:r>
      <w:r w:rsidRPr="00E872A2">
        <w:rPr>
          <w:i/>
        </w:rPr>
        <w:t xml:space="preserve"> 15</w:t>
      </w:r>
      <w:r w:rsidRPr="00E872A2">
        <w:t>, 2218-2229.</w:t>
      </w:r>
    </w:p>
    <w:p w14:paraId="0764F0E9" w14:textId="77777777" w:rsidR="00E872A2" w:rsidRPr="00E872A2" w:rsidRDefault="00E872A2" w:rsidP="00E872A2">
      <w:pPr>
        <w:pStyle w:val="EndNoteBibliography"/>
        <w:spacing w:after="0"/>
      </w:pPr>
      <w:r w:rsidRPr="00E872A2">
        <w:t>Kadowaki, T., Yamaguchi, Y., Kido, M.A., Abe, T., Ogawa, K., Tokuhisa, M., Gao, W., Okamoto, K., Kiyonari, H., and Tsukuba, T. (2020). The large GTPase Rab44 regulates granule exocytosis in mast cells and IgE-mediated anaphylaxis. Cell Mol Immunol</w:t>
      </w:r>
      <w:r w:rsidRPr="00E872A2">
        <w:rPr>
          <w:i/>
        </w:rPr>
        <w:t xml:space="preserve"> 17</w:t>
      </w:r>
      <w:r w:rsidRPr="00E872A2">
        <w:t>, 1287-1289.</w:t>
      </w:r>
    </w:p>
    <w:p w14:paraId="4DF0862C" w14:textId="77777777" w:rsidR="00E872A2" w:rsidRPr="00E872A2" w:rsidRDefault="00E872A2" w:rsidP="00E872A2">
      <w:pPr>
        <w:pStyle w:val="EndNoteBibliography"/>
        <w:spacing w:after="0"/>
      </w:pPr>
      <w:r w:rsidRPr="00E872A2">
        <w:t>Kauppi, M., Simonsen, A., Bremnes, B., Vieira, A., Callaghan, J., Stenmark, H., and Olkkonen, V.M. (2002). The small GTPase Rab22 interacts with EEA1 and controls endosomal membrane trafficking. J Cell Sci</w:t>
      </w:r>
      <w:r w:rsidRPr="00E872A2">
        <w:rPr>
          <w:i/>
        </w:rPr>
        <w:t xml:space="preserve"> 115</w:t>
      </w:r>
      <w:r w:rsidRPr="00E872A2">
        <w:t>, 899-911.</w:t>
      </w:r>
    </w:p>
    <w:p w14:paraId="4AF37F0C" w14:textId="77777777" w:rsidR="00E872A2" w:rsidRPr="00E872A2" w:rsidRDefault="00E872A2" w:rsidP="00E872A2">
      <w:pPr>
        <w:pStyle w:val="EndNoteBibliography"/>
        <w:spacing w:after="0"/>
      </w:pPr>
      <w:r w:rsidRPr="00E872A2">
        <w:lastRenderedPageBreak/>
        <w:t>Kawamura, N., Sun-Wada, G.H., Aoyama, M., Harada, A., Takasuga, S., Sasaki, T., and Wada, Y. (2012). Delivery of endosomes to lysosomes via microautophagy in the visceral endoderm of mouse embryos. Nat Commun</w:t>
      </w:r>
      <w:r w:rsidRPr="00E872A2">
        <w:rPr>
          <w:i/>
        </w:rPr>
        <w:t xml:space="preserve"> 3</w:t>
      </w:r>
      <w:r w:rsidRPr="00E872A2">
        <w:t>, 1071.</w:t>
      </w:r>
    </w:p>
    <w:p w14:paraId="0DA43074" w14:textId="77777777" w:rsidR="00E872A2" w:rsidRPr="00E872A2" w:rsidRDefault="00E872A2" w:rsidP="00E872A2">
      <w:pPr>
        <w:pStyle w:val="EndNoteBibliography"/>
        <w:spacing w:after="0"/>
      </w:pPr>
      <w:r w:rsidRPr="00E872A2">
        <w:t>Kawamura, S., Nagano, M., Toshima, J.Y., and Toshima, J. (2014). Analysis of subcellular localization and function of the yeast Rab6 homologue, Ypt6p, using a novel amino-terminal tagging strategy. Biochem Biophys Res Commun</w:t>
      </w:r>
      <w:r w:rsidRPr="00E872A2">
        <w:rPr>
          <w:i/>
        </w:rPr>
        <w:t xml:space="preserve"> 450</w:t>
      </w:r>
      <w:r w:rsidRPr="00E872A2">
        <w:t>, 519-525.</w:t>
      </w:r>
    </w:p>
    <w:p w14:paraId="484E2A05" w14:textId="77777777" w:rsidR="00E872A2" w:rsidRPr="00E872A2" w:rsidRDefault="00E872A2" w:rsidP="00E872A2">
      <w:pPr>
        <w:pStyle w:val="EndNoteBibliography"/>
        <w:spacing w:after="0"/>
      </w:pPr>
      <w:r w:rsidRPr="00E872A2">
        <w:t>Ke, H., Feng, Z., Liu, M., Sun, T., Dai, J., Ma, M., Liu, L.P., Ni, J.Q., and Pastor-Pareja, J.C. (2018). Collagen secretion screening in Drosophila supports a common secretory machinery and multiple Rab requirements. J Genet Genomics.</w:t>
      </w:r>
    </w:p>
    <w:p w14:paraId="16DB5C27" w14:textId="77777777" w:rsidR="00E872A2" w:rsidRPr="00E872A2" w:rsidRDefault="00E872A2" w:rsidP="00E872A2">
      <w:pPr>
        <w:pStyle w:val="EndNoteBibliography"/>
        <w:spacing w:after="0"/>
      </w:pPr>
      <w:r w:rsidRPr="00E872A2">
        <w:t>Kelly, E.E., Giordano, F., Horgan, C.P., Jollivet, F., Raposo, G., and McCaffrey, M.W. (2012). Rab30 is required for the morphological integrity of the Golgi apparatus. Biol Cell</w:t>
      </w:r>
      <w:r w:rsidRPr="00E872A2">
        <w:rPr>
          <w:i/>
        </w:rPr>
        <w:t xml:space="preserve"> 104</w:t>
      </w:r>
      <w:r w:rsidRPr="00E872A2">
        <w:t>, 84-101.</w:t>
      </w:r>
    </w:p>
    <w:p w14:paraId="74A582C7" w14:textId="77777777" w:rsidR="00E872A2" w:rsidRPr="00E872A2" w:rsidRDefault="00E872A2" w:rsidP="00E872A2">
      <w:pPr>
        <w:pStyle w:val="EndNoteBibliography"/>
        <w:spacing w:after="0"/>
      </w:pPr>
      <w:r w:rsidRPr="00E872A2">
        <w:t>Kirisako, T., Baba, M., Ishihara, N., Miyazawa, K., Ohsumi, M., Yoshimori, T., Noda, T., and Ohsumi, Y. (1999). Formation process of autophagosome is traced with Apg8/Aut7p in yeast. J Cell Biol</w:t>
      </w:r>
      <w:r w:rsidRPr="00E872A2">
        <w:rPr>
          <w:i/>
        </w:rPr>
        <w:t xml:space="preserve"> 147</w:t>
      </w:r>
      <w:r w:rsidRPr="00E872A2">
        <w:t>, 435-446.</w:t>
      </w:r>
    </w:p>
    <w:p w14:paraId="157487C0" w14:textId="77777777" w:rsidR="00E872A2" w:rsidRPr="00E872A2" w:rsidRDefault="00E872A2" w:rsidP="00E872A2">
      <w:pPr>
        <w:pStyle w:val="EndNoteBibliography"/>
        <w:spacing w:after="0"/>
      </w:pPr>
      <w:r w:rsidRPr="00E872A2">
        <w:t>Kohler, K., Louvard, D., and Zahraoui, A. (2004). Rab13 regulates PKA signaling during tight junction assembly. J Cell Biol</w:t>
      </w:r>
      <w:r w:rsidRPr="00E872A2">
        <w:rPr>
          <w:i/>
        </w:rPr>
        <w:t xml:space="preserve"> 165</w:t>
      </w:r>
      <w:r w:rsidRPr="00E872A2">
        <w:t>, 175-180.</w:t>
      </w:r>
    </w:p>
    <w:p w14:paraId="73C156B9" w14:textId="77777777" w:rsidR="00E872A2" w:rsidRPr="00E872A2" w:rsidRDefault="00E872A2" w:rsidP="00E872A2">
      <w:pPr>
        <w:pStyle w:val="EndNoteBibliography"/>
        <w:spacing w:after="0"/>
      </w:pPr>
      <w:r w:rsidRPr="00E872A2">
        <w:t>Kouranti, I., Sachse, M., Arouche, N., Goud, B., and Echard, A. (2006). Rab35 regulates an endocytic recycling pathway essential for the terminal steps of cytokinesis. Curr Biol</w:t>
      </w:r>
      <w:r w:rsidRPr="00E872A2">
        <w:rPr>
          <w:i/>
        </w:rPr>
        <w:t xml:space="preserve"> 16</w:t>
      </w:r>
      <w:r w:rsidRPr="00E872A2">
        <w:t>, 1719-1725.</w:t>
      </w:r>
    </w:p>
    <w:p w14:paraId="2948B59C" w14:textId="77777777" w:rsidR="00E872A2" w:rsidRPr="00E872A2" w:rsidRDefault="00E872A2" w:rsidP="00E872A2">
      <w:pPr>
        <w:pStyle w:val="EndNoteBibliography"/>
        <w:spacing w:after="0"/>
      </w:pPr>
      <w:r w:rsidRPr="00E872A2">
        <w:t>Kretzer, N.M., Theisen, D.J., Tussiwand, R., Briseno, C.G., Grajales-Reyes, G.E., Wu, X., Durai, V., Albring, J., Bagadia, P., Murphy, T.L.</w:t>
      </w:r>
      <w:r w:rsidRPr="00E872A2">
        <w:rPr>
          <w:i/>
        </w:rPr>
        <w:t>, et al.</w:t>
      </w:r>
      <w:r w:rsidRPr="00E872A2">
        <w:t xml:space="preserve"> (2016). RAB43 facilitates cross-presentation of cell-associated antigens by CD8alpha+ dendritic cells. J Exp Med</w:t>
      </w:r>
      <w:r w:rsidRPr="00E872A2">
        <w:rPr>
          <w:i/>
        </w:rPr>
        <w:t xml:space="preserve"> 213</w:t>
      </w:r>
      <w:r w:rsidRPr="00E872A2">
        <w:t>, 2871-2883.</w:t>
      </w:r>
    </w:p>
    <w:p w14:paraId="75FB8CE1" w14:textId="77777777" w:rsidR="00E872A2" w:rsidRPr="00E872A2" w:rsidRDefault="00E872A2" w:rsidP="00E872A2">
      <w:pPr>
        <w:pStyle w:val="EndNoteBibliography"/>
        <w:spacing w:after="0"/>
      </w:pPr>
      <w:r w:rsidRPr="00E872A2">
        <w:t>Kuwahara, T., Inoue, K., D'Agati, V.D., Fujimoto, T., Eguchi, T., Saha, S., Wolozin, B., Iwatsubo, T., and Abeliovich, A. (2016). LRRK2 and RAB7L1 coordinately regulate axonal morphology and lysosome integrity in diverse cellular contexts. Sci Rep</w:t>
      </w:r>
      <w:r w:rsidRPr="00E872A2">
        <w:rPr>
          <w:i/>
        </w:rPr>
        <w:t xml:space="preserve"> 6</w:t>
      </w:r>
      <w:r w:rsidRPr="00E872A2">
        <w:t>, 29945.</w:t>
      </w:r>
    </w:p>
    <w:p w14:paraId="5A9CA296" w14:textId="77777777" w:rsidR="00E872A2" w:rsidRPr="00E872A2" w:rsidRDefault="00E872A2" w:rsidP="00E872A2">
      <w:pPr>
        <w:pStyle w:val="EndNoteBibliography"/>
        <w:spacing w:after="0"/>
      </w:pPr>
      <w:r w:rsidRPr="00E872A2">
        <w:t>Laiouar, S., Berns, N., Brech, A., and Riechmann, V. (2020). RabX1 Organizes a Late Endosomal Compartment that Forms Tubular Connections to Lysosomes Consistent with a "Kiss and Run" Mechanism. Curr Biol</w:t>
      </w:r>
      <w:r w:rsidRPr="00E872A2">
        <w:rPr>
          <w:i/>
        </w:rPr>
        <w:t xml:space="preserve"> 30</w:t>
      </w:r>
      <w:r w:rsidRPr="00E872A2">
        <w:t>, 1177-1188 e1175.</w:t>
      </w:r>
    </w:p>
    <w:p w14:paraId="3AB904B5" w14:textId="77777777" w:rsidR="00E872A2" w:rsidRPr="00E872A2" w:rsidRDefault="00E872A2" w:rsidP="00E872A2">
      <w:pPr>
        <w:pStyle w:val="EndNoteBibliography"/>
        <w:spacing w:after="0"/>
      </w:pPr>
      <w:r w:rsidRPr="00E872A2">
        <w:t>Larance, M., Ramm, G., Stockli, J., van Dam, E.M., Winata, S., Wasinger, V., Simpson, F., Graham, M., Junutula, J.R., Guilhaus, M.</w:t>
      </w:r>
      <w:r w:rsidRPr="00E872A2">
        <w:rPr>
          <w:i/>
        </w:rPr>
        <w:t>, et al.</w:t>
      </w:r>
      <w:r w:rsidRPr="00E872A2">
        <w:t xml:space="preserve"> (2005). Characterization of the role of the Rab GTPase-activating protein AS160 in insulin-regulated GLUT4 trafficking. J Biol Chem</w:t>
      </w:r>
      <w:r w:rsidRPr="00E872A2">
        <w:rPr>
          <w:i/>
        </w:rPr>
        <w:t xml:space="preserve"> 280</w:t>
      </w:r>
      <w:r w:rsidRPr="00E872A2">
        <w:t>, 37803-37813.</w:t>
      </w:r>
    </w:p>
    <w:p w14:paraId="624362A4" w14:textId="77777777" w:rsidR="00E872A2" w:rsidRPr="00E872A2" w:rsidRDefault="00E872A2" w:rsidP="00E872A2">
      <w:pPr>
        <w:pStyle w:val="EndNoteBibliography"/>
        <w:spacing w:after="0"/>
      </w:pPr>
      <w:r w:rsidRPr="00E872A2">
        <w:t>Lerner, D.W., McCoy, D., Isabella, A.J., Mahowald, A.P., Gerlach, G.F., Chaudhry, T.A., and Horne-Badovinac, S. (2013). A Rab10-dependent mechanism for polarized basement membrane secretion during organ morphogenesis. Dev Cell</w:t>
      </w:r>
      <w:r w:rsidRPr="00E872A2">
        <w:rPr>
          <w:i/>
        </w:rPr>
        <w:t xml:space="preserve"> 24</w:t>
      </w:r>
      <w:r w:rsidRPr="00E872A2">
        <w:t>, 159-168.</w:t>
      </w:r>
    </w:p>
    <w:p w14:paraId="433B18F7" w14:textId="77777777" w:rsidR="00E872A2" w:rsidRPr="00E872A2" w:rsidRDefault="00E872A2" w:rsidP="00E872A2">
      <w:pPr>
        <w:pStyle w:val="EndNoteBibliography"/>
        <w:spacing w:after="0"/>
      </w:pPr>
      <w:r w:rsidRPr="00E872A2">
        <w:t>Lipatova, Z., Belogortseva, N., Zhang, X.Q., Kim, J., Taussig, D., and Segev, N. (2012). Regulation of selective autophagy onset by a Ypt/Rab GTPase module. Proc Natl Acad Sci U S A</w:t>
      </w:r>
      <w:r w:rsidRPr="00E872A2">
        <w:rPr>
          <w:i/>
        </w:rPr>
        <w:t xml:space="preserve"> 109</w:t>
      </w:r>
      <w:r w:rsidRPr="00E872A2">
        <w:t>, 6981-6986.</w:t>
      </w:r>
    </w:p>
    <w:p w14:paraId="3403C108" w14:textId="77777777" w:rsidR="00E872A2" w:rsidRPr="00E872A2" w:rsidRDefault="00E872A2" w:rsidP="00E872A2">
      <w:pPr>
        <w:pStyle w:val="EndNoteBibliography"/>
        <w:spacing w:after="0"/>
      </w:pPr>
      <w:r w:rsidRPr="00E872A2">
        <w:t>Liu, S., Hunt, L., and Storrie, B. (2013). Rab41 is a novel regulator of Golgi apparatus organization that is needed for ER-to-Golgi trafficking and cell growth. PLoS One</w:t>
      </w:r>
      <w:r w:rsidRPr="00E872A2">
        <w:rPr>
          <w:i/>
        </w:rPr>
        <w:t xml:space="preserve"> 8</w:t>
      </w:r>
      <w:r w:rsidRPr="00E872A2">
        <w:t>, e71886.</w:t>
      </w:r>
    </w:p>
    <w:p w14:paraId="580E81E3" w14:textId="77777777" w:rsidR="00E872A2" w:rsidRPr="00E872A2" w:rsidRDefault="00E872A2" w:rsidP="00E872A2">
      <w:pPr>
        <w:pStyle w:val="EndNoteBibliography"/>
        <w:spacing w:after="0"/>
      </w:pPr>
      <w:r w:rsidRPr="00E872A2">
        <w:t>Liu, S., Majeed, W., Kudlyk, T., Lupashin, V., and Storrie, B. (2016). Identification of Rab41/6d Effectors Provides an Explanation for the Differential Effects of Rab41/6d and Rab6a/a' on Golgi Organization. Front Cell Dev Biol</w:t>
      </w:r>
      <w:r w:rsidRPr="00E872A2">
        <w:rPr>
          <w:i/>
        </w:rPr>
        <w:t xml:space="preserve"> 4</w:t>
      </w:r>
      <w:r w:rsidRPr="00E872A2">
        <w:t>, 13.</w:t>
      </w:r>
    </w:p>
    <w:p w14:paraId="6C82ED4D" w14:textId="77777777" w:rsidR="00E872A2" w:rsidRPr="00E872A2" w:rsidRDefault="00E872A2" w:rsidP="00E872A2">
      <w:pPr>
        <w:pStyle w:val="EndNoteBibliography"/>
        <w:spacing w:after="0"/>
      </w:pPr>
      <w:r w:rsidRPr="00E872A2">
        <w:t>Ljubicic, S., Bezzi, P., Brajkovic, S., Nesca, V., Guay, C., Ohbayashi, N., Fukuda, M., Abderrhamani, A., and Regazzi, R. (2013). The GTPase Rab37 Participates in the Control of Insulin Exocytosis. PLoS One</w:t>
      </w:r>
      <w:r w:rsidRPr="00E872A2">
        <w:rPr>
          <w:i/>
        </w:rPr>
        <w:t xml:space="preserve"> 8</w:t>
      </w:r>
      <w:r w:rsidRPr="00E872A2">
        <w:t>, e68255.</w:t>
      </w:r>
    </w:p>
    <w:p w14:paraId="19426A2A" w14:textId="77777777" w:rsidR="00E872A2" w:rsidRPr="00E872A2" w:rsidRDefault="00E872A2" w:rsidP="00E872A2">
      <w:pPr>
        <w:pStyle w:val="EndNoteBibliography"/>
        <w:spacing w:after="0"/>
      </w:pPr>
      <w:r w:rsidRPr="00E872A2">
        <w:t>Lombardi, D., Soldati, T., Riederer, M.A., Goda, Y., Zerial, M., and Pfeffer, S.R. (1993). Rab9 functions in transport between late endosomes and the trans Golgi network. EMBO J</w:t>
      </w:r>
      <w:r w:rsidRPr="00E872A2">
        <w:rPr>
          <w:i/>
        </w:rPr>
        <w:t xml:space="preserve"> 12</w:t>
      </w:r>
      <w:r w:rsidRPr="00E872A2">
        <w:t>, 677-682.</w:t>
      </w:r>
    </w:p>
    <w:p w14:paraId="4FEBBCB9" w14:textId="77777777" w:rsidR="00E872A2" w:rsidRPr="00E872A2" w:rsidRDefault="00E872A2" w:rsidP="00E872A2">
      <w:pPr>
        <w:pStyle w:val="EndNoteBibliography"/>
        <w:spacing w:after="0"/>
      </w:pPr>
      <w:r w:rsidRPr="00E872A2">
        <w:t>Lorincz, P., Toth, S., Benko, P., Lakatos, Z., Boda, A., Glatz, G., Zobel, M., Bisi, S., Hegedus, K., Takats, S.</w:t>
      </w:r>
      <w:r w:rsidRPr="00E872A2">
        <w:rPr>
          <w:i/>
        </w:rPr>
        <w:t>, et al.</w:t>
      </w:r>
      <w:r w:rsidRPr="00E872A2">
        <w:t xml:space="preserve"> (2017). Rab2 promotes autophagic and endocytic lysosomal degradation. J Cell Biol</w:t>
      </w:r>
      <w:r w:rsidRPr="00E872A2">
        <w:rPr>
          <w:i/>
        </w:rPr>
        <w:t xml:space="preserve"> 216</w:t>
      </w:r>
      <w:r w:rsidRPr="00E872A2">
        <w:t>, 1937-1947.</w:t>
      </w:r>
    </w:p>
    <w:p w14:paraId="102F769E" w14:textId="77777777" w:rsidR="00E872A2" w:rsidRPr="00E872A2" w:rsidRDefault="00E872A2" w:rsidP="00E872A2">
      <w:pPr>
        <w:pStyle w:val="EndNoteBibliography"/>
        <w:spacing w:after="0"/>
      </w:pPr>
      <w:r w:rsidRPr="00E872A2">
        <w:t>Lund, V.K., Madsen, K.L., and Kjaerulff, O. (2018). Drosophila Rab2 controls endosome-lysosome fusion and LAMP delivery to late endosomes. Autophagy</w:t>
      </w:r>
      <w:r w:rsidRPr="00E872A2">
        <w:rPr>
          <w:i/>
        </w:rPr>
        <w:t xml:space="preserve"> 14</w:t>
      </w:r>
      <w:r w:rsidRPr="00E872A2">
        <w:t>, 1520-1542.</w:t>
      </w:r>
    </w:p>
    <w:p w14:paraId="087F2C87" w14:textId="77777777" w:rsidR="00E872A2" w:rsidRPr="00E872A2" w:rsidRDefault="00E872A2" w:rsidP="00E872A2">
      <w:pPr>
        <w:pStyle w:val="EndNoteBibliography"/>
        <w:spacing w:after="0"/>
      </w:pPr>
      <w:r w:rsidRPr="00E872A2">
        <w:t>Luo, Z., and Gallwitz, D. (2003). Biochemical and genetic evidence for the involvement of yeast Ypt6-GTPase in protein retrieval to different Golgi compartments. J Biol Chem</w:t>
      </w:r>
      <w:r w:rsidRPr="00E872A2">
        <w:rPr>
          <w:i/>
        </w:rPr>
        <w:t xml:space="preserve"> 278</w:t>
      </w:r>
      <w:r w:rsidRPr="00E872A2">
        <w:t>, 791-799.</w:t>
      </w:r>
    </w:p>
    <w:p w14:paraId="3D9BBC2B" w14:textId="77777777" w:rsidR="00E872A2" w:rsidRPr="00E872A2" w:rsidRDefault="00E872A2" w:rsidP="00E872A2">
      <w:pPr>
        <w:pStyle w:val="EndNoteBibliography"/>
        <w:spacing w:after="0"/>
      </w:pPr>
      <w:r w:rsidRPr="00E872A2">
        <w:lastRenderedPageBreak/>
        <w:t>Lutcke, A., Jansson, S., Parton, R.G., Chavrier, P., Valencia, A., Huber, L.A., Lehtonen, E., and Zerial, M. (1993). Rab17, a novel small GTPase, is specific for epithelial cells and is induced during cell polarization. J Cell Biol</w:t>
      </w:r>
      <w:r w:rsidRPr="00E872A2">
        <w:rPr>
          <w:i/>
        </w:rPr>
        <w:t xml:space="preserve"> 121</w:t>
      </w:r>
      <w:r w:rsidRPr="00E872A2">
        <w:t>, 553-564.</w:t>
      </w:r>
    </w:p>
    <w:p w14:paraId="290C34C6" w14:textId="77777777" w:rsidR="00E872A2" w:rsidRPr="00E872A2" w:rsidRDefault="00E872A2" w:rsidP="00E872A2">
      <w:pPr>
        <w:pStyle w:val="EndNoteBibliography"/>
        <w:spacing w:after="0"/>
      </w:pPr>
      <w:r w:rsidRPr="00E872A2">
        <w:t>Lv, P., Sheng, Y., Zhao, Z., Zhao, W., Gu, L., Xu, T., and Song, E. (2015). Targeted disruption of Rab10 causes early embryonic lethality. Protein Cell</w:t>
      </w:r>
      <w:r w:rsidRPr="00E872A2">
        <w:rPr>
          <w:i/>
        </w:rPr>
        <w:t xml:space="preserve"> 6</w:t>
      </w:r>
      <w:r w:rsidRPr="00E872A2">
        <w:t>, 463-467.</w:t>
      </w:r>
    </w:p>
    <w:p w14:paraId="07776DA5" w14:textId="77777777" w:rsidR="00E872A2" w:rsidRPr="00E872A2" w:rsidRDefault="00E872A2" w:rsidP="00E872A2">
      <w:pPr>
        <w:pStyle w:val="EndNoteBibliography"/>
        <w:spacing w:after="0"/>
      </w:pPr>
      <w:r w:rsidRPr="00E872A2">
        <w:t>Ma, J., Plesken, H., Treisman, J.E., Edelman-Novemsky, I., and Ren, M. (2004). Lightoid and Claret: a rab GTPase and its putative guanine nucleotide exchange factor in biogenesis of Drosophila eye pigment granules. Proc Natl Acad Sci U S A</w:t>
      </w:r>
      <w:r w:rsidRPr="00E872A2">
        <w:rPr>
          <w:i/>
        </w:rPr>
        <w:t xml:space="preserve"> 101</w:t>
      </w:r>
      <w:r w:rsidRPr="00E872A2">
        <w:t>, 11652-11657.</w:t>
      </w:r>
    </w:p>
    <w:p w14:paraId="31BE354F" w14:textId="77777777" w:rsidR="00E872A2" w:rsidRPr="00E872A2" w:rsidRDefault="00E872A2" w:rsidP="00E872A2">
      <w:pPr>
        <w:pStyle w:val="EndNoteBibliography"/>
        <w:spacing w:after="0"/>
      </w:pPr>
      <w:r w:rsidRPr="00E872A2">
        <w:t>MacLeod, D.A., Rhinn, H., Kuwahara, T., Zolin, A., Di Paolo, G., McCabe, B.D., Marder, K.S., Honig, L.S., Clark, L.N., Small, S.A.</w:t>
      </w:r>
      <w:r w:rsidRPr="00E872A2">
        <w:rPr>
          <w:i/>
        </w:rPr>
        <w:t>, et al.</w:t>
      </w:r>
      <w:r w:rsidRPr="00E872A2">
        <w:t xml:space="preserve"> (2013). RAB7L1 interacts with LRRK2 to modify intraneuronal protein sorting and Parkinson's disease risk. Neuron</w:t>
      </w:r>
      <w:r w:rsidRPr="00E872A2">
        <w:rPr>
          <w:i/>
        </w:rPr>
        <w:t xml:space="preserve"> 77</w:t>
      </w:r>
      <w:r w:rsidRPr="00E872A2">
        <w:t>, 425-439.</w:t>
      </w:r>
    </w:p>
    <w:p w14:paraId="3C1F1448" w14:textId="77777777" w:rsidR="00E872A2" w:rsidRPr="00E872A2" w:rsidRDefault="00E872A2" w:rsidP="00E872A2">
      <w:pPr>
        <w:pStyle w:val="EndNoteBibliography"/>
        <w:spacing w:after="0"/>
      </w:pPr>
      <w:r w:rsidRPr="00E872A2">
        <w:t>Mallard, F., Tang, B.L., Galli, T., Tenza, D., Saint-Pol, A., Yue, X., Antony, C., Hong, W., Goud, B., and Johannes, L. (2002). Early/recycling endosomes-to-TGN transport involves two SNARE complexes and a Rab6 isoform. J Cell Biol</w:t>
      </w:r>
      <w:r w:rsidRPr="00E872A2">
        <w:rPr>
          <w:i/>
        </w:rPr>
        <w:t xml:space="preserve"> 156</w:t>
      </w:r>
      <w:r w:rsidRPr="00E872A2">
        <w:t>, 653-664.</w:t>
      </w:r>
    </w:p>
    <w:p w14:paraId="546A6A58" w14:textId="77777777" w:rsidR="00E872A2" w:rsidRPr="00E872A2" w:rsidRDefault="00E872A2" w:rsidP="00E872A2">
      <w:pPr>
        <w:pStyle w:val="EndNoteBibliography"/>
        <w:spacing w:after="0"/>
      </w:pPr>
      <w:r w:rsidRPr="00E872A2">
        <w:t>Masuda, E.S., Luo, Y., Young, C., Shen, M., Rossi, A.B., Huang, B.C., Yu, S., Bennett, M.K., Payan, D.G., and Scheller, R.H. (2000). Rab37 is a novel mast cell specific GTPase localized to secretory granules. FEBS Lett</w:t>
      </w:r>
      <w:r w:rsidRPr="00E872A2">
        <w:rPr>
          <w:i/>
        </w:rPr>
        <w:t xml:space="preserve"> 470</w:t>
      </w:r>
      <w:r w:rsidRPr="00E872A2">
        <w:t>, 61-64.</w:t>
      </w:r>
    </w:p>
    <w:p w14:paraId="414FF8A5" w14:textId="77777777" w:rsidR="00E872A2" w:rsidRPr="00E872A2" w:rsidRDefault="00E872A2" w:rsidP="00E872A2">
      <w:pPr>
        <w:pStyle w:val="EndNoteBibliography"/>
        <w:spacing w:after="0"/>
      </w:pPr>
      <w:r w:rsidRPr="00E872A2">
        <w:t>Matsui, T., Itoh, T., and Fukuda, M. (2011). Small GTPase Rab12 regulates constitutive degradation of transferrin receptor. Traffic</w:t>
      </w:r>
      <w:r w:rsidRPr="00E872A2">
        <w:rPr>
          <w:i/>
        </w:rPr>
        <w:t xml:space="preserve"> 12</w:t>
      </w:r>
      <w:r w:rsidRPr="00E872A2">
        <w:t>, 1432-1443.</w:t>
      </w:r>
    </w:p>
    <w:p w14:paraId="7642DD15" w14:textId="77777777" w:rsidR="00E872A2" w:rsidRPr="00E872A2" w:rsidRDefault="00E872A2" w:rsidP="00E872A2">
      <w:pPr>
        <w:pStyle w:val="EndNoteBibliography"/>
        <w:spacing w:after="0"/>
      </w:pPr>
      <w:r w:rsidRPr="00E872A2">
        <w:t>Matsui, T., Ohbayashi, N., and Fukuda, M. (2012). The Rab interacting lysosomal protein (RILP) homology domain functions as a novel effector domain for small GTPase Rab36: Rab36 regulates retrograde melanosome transport in melanocytes. J Biol Chem</w:t>
      </w:r>
      <w:r w:rsidRPr="00E872A2">
        <w:rPr>
          <w:i/>
        </w:rPr>
        <w:t xml:space="preserve"> 287</w:t>
      </w:r>
      <w:r w:rsidRPr="00E872A2">
        <w:t>, 28619-28631.</w:t>
      </w:r>
    </w:p>
    <w:p w14:paraId="28CD2F16" w14:textId="77777777" w:rsidR="00E872A2" w:rsidRPr="00E872A2" w:rsidRDefault="00E872A2" w:rsidP="00E872A2">
      <w:pPr>
        <w:pStyle w:val="EndNoteBibliography"/>
        <w:spacing w:after="0"/>
      </w:pPr>
      <w:r w:rsidRPr="00E872A2">
        <w:t>Mavor, L.M., Miao, H., Zuo, Z., Holly, R.M., Xie, Y., Loerke, D., and Blankenship, J.T. (2016). Rab8 directs furrow ingression and membrane addition during epithelial formation in Drosophila melanogaster. Development</w:t>
      </w:r>
      <w:r w:rsidRPr="00E872A2">
        <w:rPr>
          <w:i/>
        </w:rPr>
        <w:t xml:space="preserve"> 143</w:t>
      </w:r>
      <w:r w:rsidRPr="00E872A2">
        <w:t>, 892-903.</w:t>
      </w:r>
    </w:p>
    <w:p w14:paraId="310F6D39" w14:textId="77777777" w:rsidR="00E872A2" w:rsidRPr="00E872A2" w:rsidRDefault="00E872A2" w:rsidP="00E872A2">
      <w:pPr>
        <w:pStyle w:val="EndNoteBibliography"/>
        <w:spacing w:after="0"/>
      </w:pPr>
      <w:r w:rsidRPr="00E872A2">
        <w:t>Meresse, S., Gorvel, J.P., and Chavrier, P. (1995). The rab7 GTPase resides on a vesicular compartment connected to lysosomes. J Cell Sci</w:t>
      </w:r>
      <w:r w:rsidRPr="00E872A2">
        <w:rPr>
          <w:i/>
        </w:rPr>
        <w:t xml:space="preserve"> 108 ( Pt 11)</w:t>
      </w:r>
      <w:r w:rsidRPr="00E872A2">
        <w:t>, 3349-3358.</w:t>
      </w:r>
    </w:p>
    <w:p w14:paraId="4053FF5D" w14:textId="77777777" w:rsidR="00E872A2" w:rsidRPr="00E872A2" w:rsidRDefault="00E872A2" w:rsidP="00E872A2">
      <w:pPr>
        <w:pStyle w:val="EndNoteBibliography"/>
        <w:spacing w:after="0"/>
      </w:pPr>
      <w:r w:rsidRPr="00E872A2">
        <w:t>Mignogna, M.L., Giannandrea, M., Gurgone, A., Fanelli, F., Raimondi, F., Mapelli, L., Bassani, S., Fang, H., Van Anken, E., Alessio, M.</w:t>
      </w:r>
      <w:r w:rsidRPr="00E872A2">
        <w:rPr>
          <w:i/>
        </w:rPr>
        <w:t>, et al.</w:t>
      </w:r>
      <w:r w:rsidRPr="00E872A2">
        <w:t xml:space="preserve"> (2015). The intellectual disability protein RAB39B selectively regulates GluA2 trafficking to determine synaptic AMPAR composition. Nat Commun</w:t>
      </w:r>
      <w:r w:rsidRPr="00E872A2">
        <w:rPr>
          <w:i/>
        </w:rPr>
        <w:t xml:space="preserve"> 6</w:t>
      </w:r>
      <w:r w:rsidRPr="00E872A2">
        <w:t>, 6504.</w:t>
      </w:r>
    </w:p>
    <w:p w14:paraId="2A984357" w14:textId="77777777" w:rsidR="00E872A2" w:rsidRPr="00E872A2" w:rsidRDefault="00E872A2" w:rsidP="00E872A2">
      <w:pPr>
        <w:pStyle w:val="EndNoteBibliography"/>
        <w:spacing w:after="0"/>
      </w:pPr>
      <w:r w:rsidRPr="00E872A2">
        <w:t>Nagy, P., Szatmari, Z., Sandor, G.O., Lippai, M., Hegedus, K., and Juhasz, G. (2017). Drosophila Atg16 promotes enteroendocrine cell differentiation via regulation of intestinal Slit/Robo signaling. Development</w:t>
      </w:r>
      <w:r w:rsidRPr="00E872A2">
        <w:rPr>
          <w:i/>
        </w:rPr>
        <w:t xml:space="preserve"> 144</w:t>
      </w:r>
      <w:r w:rsidRPr="00E872A2">
        <w:t>, 3990-4001.</w:t>
      </w:r>
    </w:p>
    <w:p w14:paraId="40D9C58A" w14:textId="77777777" w:rsidR="00E872A2" w:rsidRPr="00E872A2" w:rsidRDefault="00E872A2" w:rsidP="00E872A2">
      <w:pPr>
        <w:pStyle w:val="EndNoteBibliography"/>
        <w:spacing w:after="0"/>
      </w:pPr>
      <w:r w:rsidRPr="00E872A2">
        <w:t>Nakamura, S., Takemura, T., Tan, L., Nagata, Y., Yokota, D., Hirano, I., Shigeno, K., Shibata, K., Fujie, M., Fujisawa, S.</w:t>
      </w:r>
      <w:r w:rsidRPr="00E872A2">
        <w:rPr>
          <w:i/>
        </w:rPr>
        <w:t>, et al.</w:t>
      </w:r>
      <w:r w:rsidRPr="00E872A2">
        <w:t xml:space="preserve"> (2011). Small GTPase RAB45-mediated p38 activation in apoptosis of chronic myeloid leukemia progenitor cells. Carcinogenesis</w:t>
      </w:r>
      <w:r w:rsidRPr="00E872A2">
        <w:rPr>
          <w:i/>
        </w:rPr>
        <w:t xml:space="preserve"> 32</w:t>
      </w:r>
      <w:r w:rsidRPr="00E872A2">
        <w:t>, 1758-1772.</w:t>
      </w:r>
    </w:p>
    <w:p w14:paraId="622BD855" w14:textId="77777777" w:rsidR="00E872A2" w:rsidRPr="00E872A2" w:rsidRDefault="00E872A2" w:rsidP="00E872A2">
      <w:pPr>
        <w:pStyle w:val="EndNoteBibliography"/>
        <w:spacing w:after="0"/>
      </w:pPr>
      <w:r w:rsidRPr="00E872A2">
        <w:t>Nakazawa, H., Sada, T., Toriyama, M., Tago, K., Sugiura, T., Fukuda, M., and Inagaki, N. (2012). Rab33a mediates anterograde vesicular transport for membrane exocytosis and axon outgrowth. J Neurosci</w:t>
      </w:r>
      <w:r w:rsidRPr="00E872A2">
        <w:rPr>
          <w:i/>
        </w:rPr>
        <w:t xml:space="preserve"> 32</w:t>
      </w:r>
      <w:r w:rsidRPr="00E872A2">
        <w:t>, 12712-12725.</w:t>
      </w:r>
    </w:p>
    <w:p w14:paraId="3FB79C06" w14:textId="77777777" w:rsidR="00E872A2" w:rsidRPr="00E872A2" w:rsidRDefault="00E872A2" w:rsidP="00E872A2">
      <w:pPr>
        <w:pStyle w:val="EndNoteBibliography"/>
        <w:spacing w:after="0"/>
      </w:pPr>
      <w:r w:rsidRPr="00E872A2">
        <w:t>Nam, K.T., Lee, H.J., Smith, J.J., Lapierre, L.A., Kamath, V.P., Chen, X., Aronow, B.J., Yeatman, T.J., Bhartur, S.G., Calhoun, B.C.</w:t>
      </w:r>
      <w:r w:rsidRPr="00E872A2">
        <w:rPr>
          <w:i/>
        </w:rPr>
        <w:t>, et al.</w:t>
      </w:r>
      <w:r w:rsidRPr="00E872A2">
        <w:t xml:space="preserve"> (2010). Loss of Rab25 promotes the development of intestinal neoplasia in mice and is associated with human colorectal adenocarcinomas. J Clin Invest</w:t>
      </w:r>
      <w:r w:rsidRPr="00E872A2">
        <w:rPr>
          <w:i/>
        </w:rPr>
        <w:t xml:space="preserve"> 120</w:t>
      </w:r>
      <w:r w:rsidRPr="00E872A2">
        <w:t>, 840-849.</w:t>
      </w:r>
    </w:p>
    <w:p w14:paraId="7B78AC1A" w14:textId="77777777" w:rsidR="00E872A2" w:rsidRPr="00E872A2" w:rsidRDefault="00E872A2" w:rsidP="00E872A2">
      <w:pPr>
        <w:pStyle w:val="EndNoteBibliography"/>
        <w:spacing w:after="0"/>
      </w:pPr>
      <w:r w:rsidRPr="00E872A2">
        <w:t>Ng, E.L., Wang, Y., and Tang, B.L. (2007). Rab22B's role in trans-Golgi network membrane dynamics. Biochem Biophys Res Commun</w:t>
      </w:r>
      <w:r w:rsidRPr="00E872A2">
        <w:rPr>
          <w:i/>
        </w:rPr>
        <w:t xml:space="preserve"> 361</w:t>
      </w:r>
      <w:r w:rsidRPr="00E872A2">
        <w:t>, 751-757.</w:t>
      </w:r>
    </w:p>
    <w:p w14:paraId="50C25AE0" w14:textId="77777777" w:rsidR="00E872A2" w:rsidRPr="00E872A2" w:rsidRDefault="00E872A2" w:rsidP="00E872A2">
      <w:pPr>
        <w:pStyle w:val="EndNoteBibliography"/>
        <w:spacing w:after="0"/>
      </w:pPr>
      <w:r w:rsidRPr="00E872A2">
        <w:t>Nickerson, D.P., Russell, M.R.G., Lo, S.Y., Chapin, H.C., Milnes, J., and Merz, A.J. (2012). Termination of isoform-selective Vps21/Rab5 signaling at endolysosomal organelles by Msb3/Gyp3. Traffic</w:t>
      </w:r>
      <w:r w:rsidRPr="00E872A2">
        <w:rPr>
          <w:i/>
        </w:rPr>
        <w:t xml:space="preserve"> 13</w:t>
      </w:r>
      <w:r w:rsidRPr="00E872A2">
        <w:t>, 1411-1428.</w:t>
      </w:r>
    </w:p>
    <w:p w14:paraId="7F9C5EFC" w14:textId="77777777" w:rsidR="00E872A2" w:rsidRPr="00E872A2" w:rsidRDefault="00E872A2" w:rsidP="00E872A2">
      <w:pPr>
        <w:pStyle w:val="EndNoteBibliography"/>
        <w:spacing w:after="0"/>
      </w:pPr>
      <w:r w:rsidRPr="00E872A2">
        <w:t>Nokes, R.L., Fields, I.C., Collins, R.N., and Folsch, H. (2008). Rab13 regulates membrane trafficking between TGN and recycling endosomes in polarized epithelial cells. J Cell Biol</w:t>
      </w:r>
      <w:r w:rsidRPr="00E872A2">
        <w:rPr>
          <w:i/>
        </w:rPr>
        <w:t xml:space="preserve"> 182</w:t>
      </w:r>
      <w:r w:rsidRPr="00E872A2">
        <w:t>, 845-853.</w:t>
      </w:r>
    </w:p>
    <w:p w14:paraId="2EDA6A0E" w14:textId="77777777" w:rsidR="00E872A2" w:rsidRPr="00E872A2" w:rsidRDefault="00E872A2" w:rsidP="00E872A2">
      <w:pPr>
        <w:pStyle w:val="EndNoteBibliography"/>
        <w:spacing w:after="0"/>
      </w:pPr>
      <w:r w:rsidRPr="00E872A2">
        <w:t>Nyitrai, H., Wang, S.S.H., and Kaeser, P.S. (2020). ELKS1 Captures Rab6-Marked Vesicular Cargo in Presynaptic Nerve Terminals. Cell Rep</w:t>
      </w:r>
      <w:r w:rsidRPr="00E872A2">
        <w:rPr>
          <w:i/>
        </w:rPr>
        <w:t xml:space="preserve"> 31</w:t>
      </w:r>
      <w:r w:rsidRPr="00E872A2">
        <w:t>, 107712.</w:t>
      </w:r>
    </w:p>
    <w:p w14:paraId="6D59CAB9" w14:textId="77777777" w:rsidR="00E872A2" w:rsidRPr="00E872A2" w:rsidRDefault="00E872A2" w:rsidP="00E872A2">
      <w:pPr>
        <w:pStyle w:val="EndNoteBibliography"/>
        <w:spacing w:after="0"/>
      </w:pPr>
      <w:r w:rsidRPr="00E872A2">
        <w:t>Olkkonen, V.M., Dupree, P., Killisch, I., Lutcke, A., Zerial, M., and Simons, K. (1993). Molecular cloning and subcellular localization of three GTP-binding proteins of the rab subfamily. J Cell Sci</w:t>
      </w:r>
      <w:r w:rsidRPr="00E872A2">
        <w:rPr>
          <w:i/>
        </w:rPr>
        <w:t xml:space="preserve"> 106 ( Pt 4)</w:t>
      </w:r>
      <w:r w:rsidRPr="00E872A2">
        <w:t>, 1249-1261.</w:t>
      </w:r>
    </w:p>
    <w:p w14:paraId="5B21E3E8" w14:textId="77777777" w:rsidR="00E872A2" w:rsidRPr="00E872A2" w:rsidRDefault="00E872A2" w:rsidP="00E872A2">
      <w:pPr>
        <w:pStyle w:val="EndNoteBibliography"/>
        <w:spacing w:after="0"/>
      </w:pPr>
      <w:r w:rsidRPr="00E872A2">
        <w:t>Opdam, F.J., Echard, A., Croes, H.J., van den Hurk, J.A., van de Vorstenbosch, R.A., Ginsel, L.A., Goud, B., and Fransen, J.A. (2000). The small GTPase Rab6B, a novel Rab6 subfamily member, is cell-type specifically expressed and localised to the Golgi apparatus. J Cell Sci</w:t>
      </w:r>
      <w:r w:rsidRPr="00E872A2">
        <w:rPr>
          <w:i/>
        </w:rPr>
        <w:t xml:space="preserve"> 113 ( Pt 15)</w:t>
      </w:r>
      <w:r w:rsidRPr="00E872A2">
        <w:t>, 2725-2735.</w:t>
      </w:r>
    </w:p>
    <w:p w14:paraId="1E408082" w14:textId="77777777" w:rsidR="00E872A2" w:rsidRPr="00E872A2" w:rsidRDefault="00E872A2" w:rsidP="00E872A2">
      <w:pPr>
        <w:pStyle w:val="EndNoteBibliography"/>
        <w:spacing w:after="0"/>
      </w:pPr>
      <w:r w:rsidRPr="00E872A2">
        <w:lastRenderedPageBreak/>
        <w:t>Ostrowski, M., Carmo, N.B., Krumeich, S., Fanget, I., Raposo, G., Savina, A., Moita, C.F., Schauer, K., Hume, A.N., Freitas, R.P.</w:t>
      </w:r>
      <w:r w:rsidRPr="00E872A2">
        <w:rPr>
          <w:i/>
        </w:rPr>
        <w:t>, et al.</w:t>
      </w:r>
      <w:r w:rsidRPr="00E872A2">
        <w:t xml:space="preserve"> (2010). Rab27a and Rab27b control different steps of the exosome secretion pathway. Nat Cell Biol</w:t>
      </w:r>
      <w:r w:rsidRPr="00E872A2">
        <w:rPr>
          <w:i/>
        </w:rPr>
        <w:t xml:space="preserve"> 12</w:t>
      </w:r>
      <w:r w:rsidRPr="00E872A2">
        <w:t>, 19-30; sup pp 11-13.</w:t>
      </w:r>
    </w:p>
    <w:p w14:paraId="0EEEC174" w14:textId="77777777" w:rsidR="00E872A2" w:rsidRPr="00E872A2" w:rsidRDefault="00E872A2" w:rsidP="00E872A2">
      <w:pPr>
        <w:pStyle w:val="EndNoteBibliography"/>
        <w:spacing w:after="0"/>
      </w:pPr>
      <w:r w:rsidRPr="00E872A2">
        <w:t>Ozeki, S., Cheng, J., Tauchi-Sato, K., Hatano, N., Taniguchi, H., and Fujimoto, T. (2005). Rab18 localizes to lipid droplets and induces their close apposition to the endoplasmic reticulum-derived membrane. J Cell Sci</w:t>
      </w:r>
      <w:r w:rsidRPr="00E872A2">
        <w:rPr>
          <w:i/>
        </w:rPr>
        <w:t xml:space="preserve"> 118</w:t>
      </w:r>
      <w:r w:rsidRPr="00E872A2">
        <w:t>, 2601-2611.</w:t>
      </w:r>
    </w:p>
    <w:p w14:paraId="57EB5636" w14:textId="77777777" w:rsidR="00E872A2" w:rsidRPr="00E872A2" w:rsidRDefault="00E872A2" w:rsidP="00E872A2">
      <w:pPr>
        <w:pStyle w:val="EndNoteBibliography"/>
        <w:spacing w:after="0"/>
      </w:pPr>
      <w:r w:rsidRPr="00E872A2">
        <w:t>Pataki, C., Matusek, T., Kurucz, E., Ando, I., Jenny, A., and Mihaly, J. (2010). Drosophila Rab23 is involved in the regulation of the number and planar polarization of the adult cuticular hairs. Genetics</w:t>
      </w:r>
      <w:r w:rsidRPr="00E872A2">
        <w:rPr>
          <w:i/>
        </w:rPr>
        <w:t xml:space="preserve"> 184</w:t>
      </w:r>
      <w:r w:rsidRPr="00E872A2">
        <w:t>, 1051-1065.</w:t>
      </w:r>
    </w:p>
    <w:p w14:paraId="7DE40BC0" w14:textId="77777777" w:rsidR="00E872A2" w:rsidRPr="00E872A2" w:rsidRDefault="00E872A2" w:rsidP="00E872A2">
      <w:pPr>
        <w:pStyle w:val="EndNoteBibliography"/>
        <w:spacing w:after="0"/>
      </w:pPr>
      <w:r w:rsidRPr="00E872A2">
        <w:t>Pellinen, T., Arjonen, A., Vuoriluoto, K., Kallio, K., Fransen, J.A., and Ivaska, J. (2006). Small GTPase Rab21 regulates cell adhesion and controls endosomal traffic of beta1-integrins. J Cell Biol</w:t>
      </w:r>
      <w:r w:rsidRPr="00E872A2">
        <w:rPr>
          <w:i/>
        </w:rPr>
        <w:t xml:space="preserve"> 173</w:t>
      </w:r>
      <w:r w:rsidRPr="00E872A2">
        <w:t>, 767-780.</w:t>
      </w:r>
    </w:p>
    <w:p w14:paraId="6DECAB09" w14:textId="77777777" w:rsidR="00E872A2" w:rsidRPr="00E872A2" w:rsidRDefault="00E872A2" w:rsidP="00E872A2">
      <w:pPr>
        <w:pStyle w:val="EndNoteBibliography"/>
        <w:spacing w:after="0"/>
      </w:pPr>
      <w:r w:rsidRPr="00E872A2">
        <w:t>Pellinen, T., Tuomi, S., Arjonen, A., Wolf, M., Edgren, H., Meyer, H., Grosse, R., Kitzing, T., Rantala, J.K., Kallioniemi, O.</w:t>
      </w:r>
      <w:r w:rsidRPr="00E872A2">
        <w:rPr>
          <w:i/>
        </w:rPr>
        <w:t>, et al.</w:t>
      </w:r>
      <w:r w:rsidRPr="00E872A2">
        <w:t xml:space="preserve"> (2008). Integrin trafficking regulated by Rab21 is necessary for cytokinesis. Dev Cell</w:t>
      </w:r>
      <w:r w:rsidRPr="00E872A2">
        <w:rPr>
          <w:i/>
        </w:rPr>
        <w:t xml:space="preserve"> 15</w:t>
      </w:r>
      <w:r w:rsidRPr="00E872A2">
        <w:t>, 371-385.</w:t>
      </w:r>
    </w:p>
    <w:p w14:paraId="4AF2954E" w14:textId="77777777" w:rsidR="00E872A2" w:rsidRPr="00E872A2" w:rsidRDefault="00E872A2" w:rsidP="00E872A2">
      <w:pPr>
        <w:pStyle w:val="EndNoteBibliography"/>
        <w:spacing w:after="0"/>
      </w:pPr>
      <w:r w:rsidRPr="00E872A2">
        <w:t>Plutner, H., Cox, A.D., Pind, S., Khosravi-Far, R., Bourne, J.R., Schwaninger, R., Der, C.J., and Balch, W.E. (1991). Rab1b regulates vesicular transport between the endoplasmic reticulum and successive Golgi compartments. J Cell Biol</w:t>
      </w:r>
      <w:r w:rsidRPr="00E872A2">
        <w:rPr>
          <w:i/>
        </w:rPr>
        <w:t xml:space="preserve"> 115</w:t>
      </w:r>
      <w:r w:rsidRPr="00E872A2">
        <w:t>, 31-43.</w:t>
      </w:r>
    </w:p>
    <w:p w14:paraId="362C0DFC" w14:textId="77777777" w:rsidR="00E872A2" w:rsidRPr="00E872A2" w:rsidRDefault="00E872A2" w:rsidP="00E872A2">
      <w:pPr>
        <w:pStyle w:val="EndNoteBibliography"/>
        <w:spacing w:after="0"/>
      </w:pPr>
      <w:r w:rsidRPr="00E872A2">
        <w:t>Purcell, K., and Artavanis-Tsakonas, S. (1999). The developmental role of warthog, the notch modifier encoding Drab6. J Cell Biol</w:t>
      </w:r>
      <w:r w:rsidRPr="00E872A2">
        <w:rPr>
          <w:i/>
        </w:rPr>
        <w:t xml:space="preserve"> 146</w:t>
      </w:r>
      <w:r w:rsidRPr="00E872A2">
        <w:t>, 731-740.</w:t>
      </w:r>
    </w:p>
    <w:p w14:paraId="018E8B75" w14:textId="77777777" w:rsidR="00E872A2" w:rsidRPr="00E872A2" w:rsidRDefault="00E872A2" w:rsidP="00E872A2">
      <w:pPr>
        <w:pStyle w:val="EndNoteBibliography"/>
        <w:spacing w:after="0"/>
      </w:pPr>
      <w:r w:rsidRPr="00E872A2">
        <w:t>Purlyte, E., Dhekne, H.S., Sarhan, A.R., Gomez, R., Lis, P., Wightman, M., Martinez, T.N., Tonelli, F., Pfeffer, S.R., and Alessi, D.R. (2018). Rab29 activation of the Parkinson's disease-associated LRRK2 kinase. EMBO J</w:t>
      </w:r>
      <w:r w:rsidRPr="00E872A2">
        <w:rPr>
          <w:i/>
        </w:rPr>
        <w:t xml:space="preserve"> 37</w:t>
      </w:r>
      <w:r w:rsidRPr="00E872A2">
        <w:t>, 1-18.</w:t>
      </w:r>
    </w:p>
    <w:p w14:paraId="73E654A9" w14:textId="77777777" w:rsidR="00E872A2" w:rsidRPr="00E872A2" w:rsidRDefault="00E872A2" w:rsidP="00E872A2">
      <w:pPr>
        <w:pStyle w:val="EndNoteBibliography"/>
        <w:spacing w:after="0"/>
      </w:pPr>
      <w:r w:rsidRPr="00E872A2">
        <w:t>Riedel, D., Antonin, W., Fernandez-Chacon, R., Alvarez de Toledo, G., Jo, T., Geppert, M., Valentijn, J.A., Valentijn, K., Jamieson, J.D., Sudhof, T.C.</w:t>
      </w:r>
      <w:r w:rsidRPr="00E872A2">
        <w:rPr>
          <w:i/>
        </w:rPr>
        <w:t>, et al.</w:t>
      </w:r>
      <w:r w:rsidRPr="00E872A2">
        <w:t xml:space="preserve"> (2002). Rab3D is not required for exocrine exocytosis but for maintenance of normally sized secretory granules. Mol Cell Biol</w:t>
      </w:r>
      <w:r w:rsidRPr="00E872A2">
        <w:rPr>
          <w:i/>
        </w:rPr>
        <w:t xml:space="preserve"> 22</w:t>
      </w:r>
      <w:r w:rsidRPr="00E872A2">
        <w:t>, 6487-6497.</w:t>
      </w:r>
    </w:p>
    <w:p w14:paraId="59DE60C5" w14:textId="77777777" w:rsidR="00E872A2" w:rsidRPr="00E872A2" w:rsidRDefault="00E872A2" w:rsidP="00E872A2">
      <w:pPr>
        <w:pStyle w:val="EndNoteBibliography"/>
        <w:spacing w:after="0"/>
      </w:pPr>
      <w:r w:rsidRPr="00E872A2">
        <w:t>Rodriguez-Gabin, A.G., Almazan, G., and Larocca, J.N. (2004). Vesicle transport in oligodendrocytes: probable role of Rab40c protein. J Neurosci Res</w:t>
      </w:r>
      <w:r w:rsidRPr="00E872A2">
        <w:rPr>
          <w:i/>
        </w:rPr>
        <w:t xml:space="preserve"> 76</w:t>
      </w:r>
      <w:r w:rsidRPr="00E872A2">
        <w:t>, 758-770.</w:t>
      </w:r>
    </w:p>
    <w:p w14:paraId="77E5300B" w14:textId="77777777" w:rsidR="00E872A2" w:rsidRPr="00E872A2" w:rsidRDefault="00E872A2" w:rsidP="00E872A2">
      <w:pPr>
        <w:pStyle w:val="EndNoteBibliography"/>
        <w:spacing w:after="0"/>
      </w:pPr>
      <w:r w:rsidRPr="00E872A2">
        <w:t>Rodriguez-Gabin, A.G., Cammer, M., Almazan, G., Charron, M., and Larocca, J.N. (2001). Role of rRAB22b, an oligodendrocyte protein, in regulation of transport of vesicles from trans Golgi to endocytic compartments. J Neurosci Res</w:t>
      </w:r>
      <w:r w:rsidRPr="00E872A2">
        <w:rPr>
          <w:i/>
        </w:rPr>
        <w:t xml:space="preserve"> 66</w:t>
      </w:r>
      <w:r w:rsidRPr="00E872A2">
        <w:t>, 1149-1160.</w:t>
      </w:r>
    </w:p>
    <w:p w14:paraId="420BE41B" w14:textId="77777777" w:rsidR="00E872A2" w:rsidRPr="00E872A2" w:rsidRDefault="00E872A2" w:rsidP="00E872A2">
      <w:pPr>
        <w:pStyle w:val="EndNoteBibliography"/>
        <w:spacing w:after="0"/>
      </w:pPr>
      <w:r w:rsidRPr="00E872A2">
        <w:t>Rodriguez-Gabin, A.G., Yin, X., Si, Q., and Larocca, J.N. (2009). Transport of mannose-6-phosphate receptors from the trans-Golgi network to endosomes requires Rab31. Exp Cell Res</w:t>
      </w:r>
      <w:r w:rsidRPr="00E872A2">
        <w:rPr>
          <w:i/>
        </w:rPr>
        <w:t xml:space="preserve"> 315</w:t>
      </w:r>
      <w:r w:rsidRPr="00E872A2">
        <w:t>, 2215-2230.</w:t>
      </w:r>
    </w:p>
    <w:p w14:paraId="28E2D0BB" w14:textId="77777777" w:rsidR="00E872A2" w:rsidRPr="00E872A2" w:rsidRDefault="00E872A2" w:rsidP="00E872A2">
      <w:pPr>
        <w:pStyle w:val="EndNoteBibliography"/>
        <w:spacing w:after="0"/>
      </w:pPr>
      <w:r w:rsidRPr="00E872A2">
        <w:t>Roosing, S., Rohrschneider, K., Beryozkin, A., Sharon, D., Weisschuh, N., Staller, J., Kohl, S., Zelinger, L., Peters, T.A., Neveling, K.</w:t>
      </w:r>
      <w:r w:rsidRPr="00E872A2">
        <w:rPr>
          <w:i/>
        </w:rPr>
        <w:t>, et al.</w:t>
      </w:r>
      <w:r w:rsidRPr="00E872A2">
        <w:t xml:space="preserve"> (2013). Mutations in RAB28, encoding a farnesylated small GTPase, are associated with autosomal-recessive cone-rod dystrophy. Am J Hum Genet</w:t>
      </w:r>
      <w:r w:rsidRPr="00E872A2">
        <w:rPr>
          <w:i/>
        </w:rPr>
        <w:t xml:space="preserve"> 93</w:t>
      </w:r>
      <w:r w:rsidRPr="00E872A2">
        <w:t>, 110-117.</w:t>
      </w:r>
    </w:p>
    <w:p w14:paraId="416FD1AA" w14:textId="77777777" w:rsidR="00E872A2" w:rsidRPr="00E872A2" w:rsidRDefault="00E872A2" w:rsidP="00E872A2">
      <w:pPr>
        <w:pStyle w:val="EndNoteBibliography"/>
        <w:spacing w:after="0"/>
      </w:pPr>
      <w:r w:rsidRPr="00E872A2">
        <w:t>Saito-Ohara, F., Fukuda, Y., Ito, M., Agarwala, K.L., Hayashi, M., Matsuo, M., Imoto, I., Yamakawa, K., Nakamura, Y., and Inazawa, J. (2002). The Xq22 inversion breakpoint interrupted a novel Ras-like GTPase gene in a patient with Duchenne muscular dystrophy and profound mental retardation. Am J Hum Genet</w:t>
      </w:r>
      <w:r w:rsidRPr="00E872A2">
        <w:rPr>
          <w:i/>
        </w:rPr>
        <w:t xml:space="preserve"> 71</w:t>
      </w:r>
      <w:r w:rsidRPr="00E872A2">
        <w:t>, 637-645.</w:t>
      </w:r>
    </w:p>
    <w:p w14:paraId="03383941" w14:textId="77777777" w:rsidR="00E872A2" w:rsidRPr="00E872A2" w:rsidRDefault="00E872A2" w:rsidP="00E872A2">
      <w:pPr>
        <w:pStyle w:val="EndNoteBibliography"/>
        <w:spacing w:after="0"/>
      </w:pPr>
      <w:r w:rsidRPr="00E872A2">
        <w:t>Salminen, A., and Novick, P.J. (1987). A ras-like protein is required for a post-Golgi event in yeast secretion. Cell</w:t>
      </w:r>
      <w:r w:rsidRPr="00E872A2">
        <w:rPr>
          <w:i/>
        </w:rPr>
        <w:t xml:space="preserve"> 49</w:t>
      </w:r>
      <w:r w:rsidRPr="00E872A2">
        <w:t>, 527-538.</w:t>
      </w:r>
    </w:p>
    <w:p w14:paraId="47DF0255" w14:textId="77777777" w:rsidR="00E872A2" w:rsidRPr="00E872A2" w:rsidRDefault="00E872A2" w:rsidP="00E872A2">
      <w:pPr>
        <w:pStyle w:val="EndNoteBibliography"/>
        <w:spacing w:after="0"/>
      </w:pPr>
      <w:r w:rsidRPr="00E872A2">
        <w:t>Sano, H., Eguez, L., Teruel, M.N., Fukuda, M., Chuang, T.D., Chavez, J.A., Lienhard, G.E., and McGraw, T.E. (2007). Rab10, a target of the AS160 Rab GAP, is required for insulin-stimulated translocation of GLUT4 to the adipocyte plasma membrane. Cell Metab</w:t>
      </w:r>
      <w:r w:rsidRPr="00E872A2">
        <w:rPr>
          <w:i/>
        </w:rPr>
        <w:t xml:space="preserve"> 5</w:t>
      </w:r>
      <w:r w:rsidRPr="00E872A2">
        <w:t>, 293-303.</w:t>
      </w:r>
    </w:p>
    <w:p w14:paraId="2BA75C92" w14:textId="77777777" w:rsidR="00E872A2" w:rsidRPr="00E872A2" w:rsidRDefault="00E872A2" w:rsidP="00E872A2">
      <w:pPr>
        <w:pStyle w:val="EndNoteBibliography"/>
        <w:spacing w:after="0"/>
      </w:pPr>
      <w:r w:rsidRPr="00E872A2">
        <w:t>Sato, T., Iwano, T., Kunii, M., Matsuda, S., Mizuguchi, R., Jung, Y., Hagiwara, H., Yoshihara, Y., Yuzaki, M., Harada, R.</w:t>
      </w:r>
      <w:r w:rsidRPr="00E872A2">
        <w:rPr>
          <w:i/>
        </w:rPr>
        <w:t>, et al.</w:t>
      </w:r>
      <w:r w:rsidRPr="00E872A2">
        <w:t xml:space="preserve"> (2014). Rab8a and Rab8b are essential for several apical transport pathways but insufficient for ciliogenesis. J Cell Sci</w:t>
      </w:r>
      <w:r w:rsidRPr="00E872A2">
        <w:rPr>
          <w:i/>
        </w:rPr>
        <w:t xml:space="preserve"> 127</w:t>
      </w:r>
      <w:r w:rsidRPr="00E872A2">
        <w:t>, 422-431.</w:t>
      </w:r>
    </w:p>
    <w:p w14:paraId="64187792" w14:textId="77777777" w:rsidR="00E872A2" w:rsidRPr="00E872A2" w:rsidRDefault="00E872A2" w:rsidP="00E872A2">
      <w:pPr>
        <w:pStyle w:val="EndNoteBibliography"/>
        <w:spacing w:after="0"/>
      </w:pPr>
      <w:r w:rsidRPr="00E872A2">
        <w:t>Sato, T., Mushiake, S., Kato, Y., Sato, K., Sato, M., Takeda, N., Ozono, K., Miki, K., Kubo, Y., Tsuji, A.</w:t>
      </w:r>
      <w:r w:rsidRPr="00E872A2">
        <w:rPr>
          <w:i/>
        </w:rPr>
        <w:t>, et al.</w:t>
      </w:r>
      <w:r w:rsidRPr="00E872A2">
        <w:t xml:space="preserve"> (2007). The Rab8 GTPase regulates apical protein localization in intestinal cells. Nature</w:t>
      </w:r>
      <w:r w:rsidRPr="00E872A2">
        <w:rPr>
          <w:i/>
        </w:rPr>
        <w:t xml:space="preserve"> 448</w:t>
      </w:r>
      <w:r w:rsidRPr="00E872A2">
        <w:t>, 366-369.</w:t>
      </w:r>
    </w:p>
    <w:p w14:paraId="6A4C55BA" w14:textId="77777777" w:rsidR="00E872A2" w:rsidRPr="00E872A2" w:rsidRDefault="00E872A2" w:rsidP="00E872A2">
      <w:pPr>
        <w:pStyle w:val="EndNoteBibliography"/>
        <w:spacing w:after="0"/>
      </w:pPr>
      <w:r w:rsidRPr="00E872A2">
        <w:t>Schimmoller, F., and Riezman, H. (1993). Involvement of Ypt7p, a small GTPase, in traffic from late endosome to the vacuole in yeast. J Cell Sci</w:t>
      </w:r>
      <w:r w:rsidRPr="00E872A2">
        <w:rPr>
          <w:i/>
        </w:rPr>
        <w:t xml:space="preserve"> 106 ( Pt 3)</w:t>
      </w:r>
      <w:r w:rsidRPr="00E872A2">
        <w:t>, 823-830.</w:t>
      </w:r>
    </w:p>
    <w:p w14:paraId="5C078039" w14:textId="77777777" w:rsidR="00E872A2" w:rsidRPr="00C577BB" w:rsidRDefault="00E872A2" w:rsidP="00E872A2">
      <w:pPr>
        <w:pStyle w:val="EndNoteBibliography"/>
        <w:spacing w:after="0"/>
        <w:rPr>
          <w:lang w:val="de-DE"/>
        </w:rPr>
      </w:pPr>
      <w:r w:rsidRPr="00E872A2">
        <w:t xml:space="preserve">Schluter, O.M., Khvotchev, M., Jahn, R., and Sudhof, T.C. (2002). Localization versus function of Rab3 proteins. Evidence for a common regulatory role in controlling fusion. </w:t>
      </w:r>
      <w:r w:rsidRPr="00C577BB">
        <w:rPr>
          <w:lang w:val="de-DE"/>
        </w:rPr>
        <w:t>J Biol Chem</w:t>
      </w:r>
      <w:r w:rsidRPr="00C577BB">
        <w:rPr>
          <w:i/>
          <w:lang w:val="de-DE"/>
        </w:rPr>
        <w:t xml:space="preserve"> 277</w:t>
      </w:r>
      <w:r w:rsidRPr="00C577BB">
        <w:rPr>
          <w:lang w:val="de-DE"/>
        </w:rPr>
        <w:t>, 40919-40929.</w:t>
      </w:r>
    </w:p>
    <w:p w14:paraId="6E3331B6" w14:textId="77777777" w:rsidR="00E872A2" w:rsidRPr="00E872A2" w:rsidRDefault="00E872A2" w:rsidP="00E872A2">
      <w:pPr>
        <w:pStyle w:val="EndNoteBibliography"/>
        <w:spacing w:after="0"/>
      </w:pPr>
      <w:r w:rsidRPr="00C577BB">
        <w:rPr>
          <w:lang w:val="de-DE"/>
        </w:rPr>
        <w:t xml:space="preserve">Schluter, O.M., Schmitz, F., Jahn, R., Rosenmund, C., and Sudhof, T.C. (2004). </w:t>
      </w:r>
      <w:r w:rsidRPr="00E872A2">
        <w:t>A complete genetic analysis of neuronal Rab3 function. J Neurosci</w:t>
      </w:r>
      <w:r w:rsidRPr="00E872A2">
        <w:rPr>
          <w:i/>
        </w:rPr>
        <w:t xml:space="preserve"> 24</w:t>
      </w:r>
      <w:r w:rsidRPr="00E872A2">
        <w:t>, 6629-6637.</w:t>
      </w:r>
    </w:p>
    <w:p w14:paraId="6424A471" w14:textId="77777777" w:rsidR="00E872A2" w:rsidRPr="00E872A2" w:rsidRDefault="00E872A2" w:rsidP="00E872A2">
      <w:pPr>
        <w:pStyle w:val="EndNoteBibliography"/>
        <w:spacing w:after="0"/>
      </w:pPr>
      <w:r w:rsidRPr="00E872A2">
        <w:lastRenderedPageBreak/>
        <w:t>Seachrist, J.L., Anborgh, P.H., and Ferguson, S.S. (2000). beta 2-adrenergic receptor internalization, endosomal sorting, and plasma membrane recycling are regulated by rab GTPases. J Biol Chem</w:t>
      </w:r>
      <w:r w:rsidRPr="00E872A2">
        <w:rPr>
          <w:i/>
        </w:rPr>
        <w:t xml:space="preserve"> 275</w:t>
      </w:r>
      <w:r w:rsidRPr="00E872A2">
        <w:t>, 27221-27228.</w:t>
      </w:r>
    </w:p>
    <w:p w14:paraId="3E3B7E6C" w14:textId="77777777" w:rsidR="00E872A2" w:rsidRPr="00E872A2" w:rsidRDefault="00E872A2" w:rsidP="00E872A2">
      <w:pPr>
        <w:pStyle w:val="EndNoteBibliography"/>
        <w:spacing w:after="0"/>
      </w:pPr>
      <w:r w:rsidRPr="00E872A2">
        <w:t>Sechi, S., Frappaolo, A., Fraschini, R., Capalbo, L., Gottardo, M., Belloni, G., Glover, D.M., Wainman, A., and Giansanti, M.G. (2017). Rab1 interacts with GOLPH3 and controls Golgi structure and contractile ring constriction during cytokinesis in Drosophila melanogaster. Open Biol</w:t>
      </w:r>
      <w:r w:rsidRPr="00E872A2">
        <w:rPr>
          <w:i/>
        </w:rPr>
        <w:t xml:space="preserve"> 7</w:t>
      </w:r>
      <w:r w:rsidRPr="00E872A2">
        <w:t>.</w:t>
      </w:r>
    </w:p>
    <w:p w14:paraId="1981DF4C" w14:textId="77777777" w:rsidR="00E872A2" w:rsidRPr="00E872A2" w:rsidRDefault="00E872A2" w:rsidP="00E872A2">
      <w:pPr>
        <w:pStyle w:val="EndNoteBibliography"/>
        <w:spacing w:after="0"/>
      </w:pPr>
      <w:r w:rsidRPr="00E872A2">
        <w:t>Segev, N., Mulholland, J., and Botstein, D. (1988). The yeast GTP-binding YPT1 protein and a mammalian counterpart are associated with the secretion machinery. Cell</w:t>
      </w:r>
      <w:r w:rsidRPr="00E872A2">
        <w:rPr>
          <w:i/>
        </w:rPr>
        <w:t xml:space="preserve"> 52</w:t>
      </w:r>
      <w:r w:rsidRPr="00E872A2">
        <w:t>, 915-924.</w:t>
      </w:r>
    </w:p>
    <w:p w14:paraId="4E59B49D" w14:textId="77777777" w:rsidR="00E872A2" w:rsidRPr="00E872A2" w:rsidRDefault="00E872A2" w:rsidP="00E872A2">
      <w:pPr>
        <w:pStyle w:val="EndNoteBibliography"/>
        <w:spacing w:after="0"/>
      </w:pPr>
      <w:r w:rsidRPr="00E872A2">
        <w:t>Seto, S., Sugaya, K., Tsujimura, K., Nagata, T., Horii, T., and Koide, Y. (2013). Rab39a interacts with phosphatidylinositol 3-kinase and negatively regulates autophagy induced by lipopolysaccharide stimulation in macrophages. PLoS One</w:t>
      </w:r>
      <w:r w:rsidRPr="00E872A2">
        <w:rPr>
          <w:i/>
        </w:rPr>
        <w:t xml:space="preserve"> 8</w:t>
      </w:r>
      <w:r w:rsidRPr="00E872A2">
        <w:t>, e83324.</w:t>
      </w:r>
    </w:p>
    <w:p w14:paraId="324333F7" w14:textId="77777777" w:rsidR="00E872A2" w:rsidRPr="00E872A2" w:rsidRDefault="00E872A2" w:rsidP="00E872A2">
      <w:pPr>
        <w:pStyle w:val="EndNoteBibliography"/>
        <w:spacing w:after="0"/>
      </w:pPr>
      <w:r w:rsidRPr="00E872A2">
        <w:t>Seto, S., Tsujimura, K., and Koide, Y. (2011). Rab GTPases regulating phagosome maturation are differentially recruited to mycobacterial phagosomes. Traffic</w:t>
      </w:r>
      <w:r w:rsidRPr="00E872A2">
        <w:rPr>
          <w:i/>
        </w:rPr>
        <w:t xml:space="preserve"> 12</w:t>
      </w:r>
      <w:r w:rsidRPr="00E872A2">
        <w:t>, 407-420.</w:t>
      </w:r>
    </w:p>
    <w:p w14:paraId="03C5A339" w14:textId="77777777" w:rsidR="00E872A2" w:rsidRPr="00E872A2" w:rsidRDefault="00E872A2" w:rsidP="00E872A2">
      <w:pPr>
        <w:pStyle w:val="EndNoteBibliography"/>
        <w:spacing w:after="0"/>
      </w:pPr>
      <w:r w:rsidRPr="00E872A2">
        <w:t>Shim, J., Lee, S.M., Lee, M.S., Yoon, J., Kweon, H.S., and Kim, Y.J. (2010). Rab35 mediates transport of Cdc42 and Rac1 to the plasma membrane during phagocytosis. Mol Cell Biol</w:t>
      </w:r>
      <w:r w:rsidRPr="00E872A2">
        <w:rPr>
          <w:i/>
        </w:rPr>
        <w:t xml:space="preserve"> 30</w:t>
      </w:r>
      <w:r w:rsidRPr="00E872A2">
        <w:t>, 1421-1433.</w:t>
      </w:r>
    </w:p>
    <w:p w14:paraId="4E10DEDB" w14:textId="77777777" w:rsidR="00E872A2" w:rsidRPr="00E872A2" w:rsidRDefault="00E872A2" w:rsidP="00E872A2">
      <w:pPr>
        <w:pStyle w:val="EndNoteBibliography"/>
        <w:spacing w:after="0"/>
      </w:pPr>
      <w:r w:rsidRPr="00E872A2">
        <w:t>Shintani, M., Tada, M., Kobayashi, T., Kajiho, H., Kontani, K., and Katada, T. (2007). Characterization of Rab45/RASEF containing EF-hand domain and a coiled-coil motif as a self-associating GTPase. Biochem Biophys Res Commun</w:t>
      </w:r>
      <w:r w:rsidRPr="00E872A2">
        <w:rPr>
          <w:i/>
        </w:rPr>
        <w:t xml:space="preserve"> 357</w:t>
      </w:r>
      <w:r w:rsidRPr="00E872A2">
        <w:t>, 661-667.</w:t>
      </w:r>
    </w:p>
    <w:p w14:paraId="1859B84F" w14:textId="77777777" w:rsidR="00E872A2" w:rsidRPr="00C577BB" w:rsidRDefault="00E872A2" w:rsidP="00E872A2">
      <w:pPr>
        <w:pStyle w:val="EndNoteBibliography"/>
        <w:spacing w:after="0"/>
        <w:rPr>
          <w:lang w:val="de-DE"/>
        </w:rPr>
      </w:pPr>
      <w:r w:rsidRPr="00E872A2">
        <w:t xml:space="preserve">Simpson, J.C., Griffiths, G., Wessling-Resnick, M., Fransen, J.A., Bennett, H., and Jones, A.T. (2004). A role for the small GTPase Rab21 in the early endocytic pathway. </w:t>
      </w:r>
      <w:r w:rsidRPr="00C577BB">
        <w:rPr>
          <w:lang w:val="de-DE"/>
        </w:rPr>
        <w:t>J Cell Sci</w:t>
      </w:r>
      <w:r w:rsidRPr="00C577BB">
        <w:rPr>
          <w:i/>
          <w:lang w:val="de-DE"/>
        </w:rPr>
        <w:t xml:space="preserve"> 117</w:t>
      </w:r>
      <w:r w:rsidRPr="00C577BB">
        <w:rPr>
          <w:lang w:val="de-DE"/>
        </w:rPr>
        <w:t>, 6297-6311.</w:t>
      </w:r>
    </w:p>
    <w:p w14:paraId="6BD283E2" w14:textId="77777777" w:rsidR="00E872A2" w:rsidRPr="00E872A2" w:rsidRDefault="00E872A2" w:rsidP="00E872A2">
      <w:pPr>
        <w:pStyle w:val="EndNoteBibliography"/>
        <w:spacing w:after="0"/>
      </w:pPr>
      <w:r w:rsidRPr="00C577BB">
        <w:rPr>
          <w:lang w:val="de-DE"/>
        </w:rPr>
        <w:t xml:space="preserve">Singer-Kruger, B., Stenmark, H., Dusterhoft, A., Philippsen, P., Yoo, J.S., Gallwitz, D., and Zerial, M. (1994). </w:t>
      </w:r>
      <w:r w:rsidRPr="00E872A2">
        <w:t>Role of three rab5-like GTPases, Ypt51p, Ypt52p, and Ypt53p, in the endocytic and vacuolar protein sorting pathways of yeast. J Cell Biol</w:t>
      </w:r>
      <w:r w:rsidRPr="00E872A2">
        <w:rPr>
          <w:i/>
        </w:rPr>
        <w:t xml:space="preserve"> 125</w:t>
      </w:r>
      <w:r w:rsidRPr="00E872A2">
        <w:t>, 283-298.</w:t>
      </w:r>
    </w:p>
    <w:p w14:paraId="544DBB4A" w14:textId="77777777" w:rsidR="00E872A2" w:rsidRPr="00E872A2" w:rsidRDefault="00E872A2" w:rsidP="00E872A2">
      <w:pPr>
        <w:pStyle w:val="EndNoteBibliography"/>
        <w:spacing w:after="0"/>
      </w:pPr>
      <w:r w:rsidRPr="00E872A2">
        <w:t>Sinka, R., Gillingham, A.K., Kondylis, V., and Munro, S. (2008). Golgi coiled-coil proteins contain multiple binding sites for Rab family G proteins. J Cell Biol</w:t>
      </w:r>
      <w:r w:rsidRPr="00E872A2">
        <w:rPr>
          <w:i/>
        </w:rPr>
        <w:t xml:space="preserve"> 183</w:t>
      </w:r>
      <w:r w:rsidRPr="00E872A2">
        <w:t>, 607-615.</w:t>
      </w:r>
    </w:p>
    <w:p w14:paraId="1D01264F" w14:textId="77777777" w:rsidR="00E872A2" w:rsidRPr="00E872A2" w:rsidRDefault="00E872A2" w:rsidP="00E872A2">
      <w:pPr>
        <w:pStyle w:val="EndNoteBibliography"/>
        <w:spacing w:after="0"/>
      </w:pPr>
      <w:r w:rsidRPr="00E872A2">
        <w:t>Speight, P., and Silverman, M. (2005). Diacylglycerol-activated Hmunc13 serves as an effector of the GTPase Rab34. Traffic</w:t>
      </w:r>
      <w:r w:rsidRPr="00E872A2">
        <w:rPr>
          <w:i/>
        </w:rPr>
        <w:t xml:space="preserve"> 6</w:t>
      </w:r>
      <w:r w:rsidRPr="00E872A2">
        <w:t>, 858-865.</w:t>
      </w:r>
    </w:p>
    <w:p w14:paraId="53E5D2A5" w14:textId="77777777" w:rsidR="00E872A2" w:rsidRPr="00E872A2" w:rsidRDefault="00E872A2" w:rsidP="00E872A2">
      <w:pPr>
        <w:pStyle w:val="EndNoteBibliography"/>
        <w:spacing w:after="0"/>
      </w:pPr>
      <w:r w:rsidRPr="00E872A2">
        <w:t>Suda, Y., Kurokawa, K., Hirata, R., and Nakano, A. (2013). Rab GAP cascade regulates dynamics of Ypt6 in the Golgi traffic. Proc Natl Acad Sci U S A</w:t>
      </w:r>
      <w:r w:rsidRPr="00E872A2">
        <w:rPr>
          <w:i/>
        </w:rPr>
        <w:t xml:space="preserve"> 110</w:t>
      </w:r>
      <w:r w:rsidRPr="00E872A2">
        <w:t>, 18976-18981.</w:t>
      </w:r>
    </w:p>
    <w:p w14:paraId="4A17510D" w14:textId="77777777" w:rsidR="00E872A2" w:rsidRPr="00E872A2" w:rsidRDefault="00E872A2" w:rsidP="00E872A2">
      <w:pPr>
        <w:pStyle w:val="EndNoteBibliography"/>
        <w:spacing w:after="0"/>
      </w:pPr>
      <w:r w:rsidRPr="00E872A2">
        <w:t>Sun, P., Yamamoto, H., Suetsugu, S., Miki, H., Takenawa, T., and Endo, T. (2003). Small GTPase Rah/Rab34 is associated with membrane ruffles and macropinosomes and promotes macropinosome formation. J Biol Chem</w:t>
      </w:r>
      <w:r w:rsidRPr="00E872A2">
        <w:rPr>
          <w:i/>
        </w:rPr>
        <w:t xml:space="preserve"> 278</w:t>
      </w:r>
      <w:r w:rsidRPr="00E872A2">
        <w:t>, 4063-4071.</w:t>
      </w:r>
    </w:p>
    <w:p w14:paraId="599A0C98" w14:textId="77777777" w:rsidR="00E872A2" w:rsidRPr="00C577BB" w:rsidRDefault="00E872A2" w:rsidP="00E872A2">
      <w:pPr>
        <w:pStyle w:val="EndNoteBibliography"/>
        <w:spacing w:after="0"/>
        <w:rPr>
          <w:lang w:val="nl-NL"/>
        </w:rPr>
      </w:pPr>
      <w:r w:rsidRPr="00E872A2">
        <w:t xml:space="preserve">Sun, Y., Shestakova, A., Hunt, L., Sehgal, S., Lupashin, V., and Storrie, B. (2007). Rab6 regulates both ZW10/RINT-1 and conserved oligomeric Golgi complex-dependent Golgi trafficking and homeostasis. </w:t>
      </w:r>
      <w:r w:rsidRPr="00C577BB">
        <w:rPr>
          <w:lang w:val="nl-NL"/>
        </w:rPr>
        <w:t>Mol Biol Cell</w:t>
      </w:r>
      <w:r w:rsidRPr="00C577BB">
        <w:rPr>
          <w:i/>
          <w:lang w:val="nl-NL"/>
        </w:rPr>
        <w:t xml:space="preserve"> 18</w:t>
      </w:r>
      <w:r w:rsidRPr="00C577BB">
        <w:rPr>
          <w:lang w:val="nl-NL"/>
        </w:rPr>
        <w:t>, 4129-4142.</w:t>
      </w:r>
    </w:p>
    <w:p w14:paraId="7AB191C7" w14:textId="77777777" w:rsidR="00E872A2" w:rsidRPr="00E872A2" w:rsidRDefault="00E872A2" w:rsidP="00E872A2">
      <w:pPr>
        <w:pStyle w:val="EndNoteBibliography"/>
        <w:spacing w:after="0"/>
      </w:pPr>
      <w:r w:rsidRPr="00C577BB">
        <w:rPr>
          <w:lang w:val="nl-NL"/>
        </w:rPr>
        <w:t>Tan, R., Wang, W., Wang, S., Wang, Z., Sun, L., He, W., Fan, R., Zhou, Y., Xu, X., Hong, W.</w:t>
      </w:r>
      <w:r w:rsidRPr="00C577BB">
        <w:rPr>
          <w:i/>
          <w:lang w:val="nl-NL"/>
        </w:rPr>
        <w:t>, et al.</w:t>
      </w:r>
      <w:r w:rsidRPr="00C577BB">
        <w:rPr>
          <w:lang w:val="nl-NL"/>
        </w:rPr>
        <w:t xml:space="preserve"> </w:t>
      </w:r>
      <w:r w:rsidRPr="00E872A2">
        <w:t>(2013). Small GTPase Rab40c associates with lipid droplets and modulates the biogenesis of lipid droplets. PLoS One</w:t>
      </w:r>
      <w:r w:rsidRPr="00E872A2">
        <w:rPr>
          <w:i/>
        </w:rPr>
        <w:t xml:space="preserve"> 8</w:t>
      </w:r>
      <w:r w:rsidRPr="00E872A2">
        <w:t>, e63213.</w:t>
      </w:r>
    </w:p>
    <w:p w14:paraId="0AEFCB2C" w14:textId="77777777" w:rsidR="00E872A2" w:rsidRPr="00E872A2" w:rsidRDefault="00E872A2" w:rsidP="00E872A2">
      <w:pPr>
        <w:pStyle w:val="EndNoteBibliography"/>
        <w:spacing w:after="0"/>
      </w:pPr>
      <w:r w:rsidRPr="00E872A2">
        <w:t>Thibault, S.T., Singer, M.A., Miyazaki, W.Y., Milash, B., Dompe, N.A., Singh, C.M., Buchholz, R., Demsky, M., Fawcett, R., Francis-Lang, H.L.</w:t>
      </w:r>
      <w:r w:rsidRPr="00E872A2">
        <w:rPr>
          <w:i/>
        </w:rPr>
        <w:t>, et al.</w:t>
      </w:r>
      <w:r w:rsidRPr="00E872A2">
        <w:t xml:space="preserve"> (2004). A complementary transposon tool kit for Drosophila melanogaster using P and piggyBac. Nat Genet</w:t>
      </w:r>
      <w:r w:rsidRPr="00E872A2">
        <w:rPr>
          <w:i/>
        </w:rPr>
        <w:t xml:space="preserve"> 36</w:t>
      </w:r>
      <w:r w:rsidRPr="00E872A2">
        <w:t>, 283-287.</w:t>
      </w:r>
    </w:p>
    <w:p w14:paraId="67CD7B24" w14:textId="77777777" w:rsidR="00E872A2" w:rsidRPr="00E872A2" w:rsidRDefault="00E872A2" w:rsidP="00E872A2">
      <w:pPr>
        <w:pStyle w:val="EndNoteBibliography"/>
        <w:spacing w:after="0"/>
      </w:pPr>
      <w:r w:rsidRPr="00E872A2">
        <w:t>Thomas, C., Rousset, R., and Noselli, S. (2009). JNK signalling influences intracellular trafficking during Drosophila morphogenesis through regulation of the novel target gene Rab30. Dev Biol</w:t>
      </w:r>
      <w:r w:rsidRPr="00E872A2">
        <w:rPr>
          <w:i/>
        </w:rPr>
        <w:t xml:space="preserve"> 331</w:t>
      </w:r>
      <w:r w:rsidRPr="00E872A2">
        <w:t>, 250-260.</w:t>
      </w:r>
    </w:p>
    <w:p w14:paraId="23FA4A90" w14:textId="77777777" w:rsidR="00E872A2" w:rsidRPr="00E872A2" w:rsidRDefault="00E872A2" w:rsidP="00E872A2">
      <w:pPr>
        <w:pStyle w:val="EndNoteBibliography"/>
        <w:spacing w:after="0"/>
      </w:pPr>
      <w:r w:rsidRPr="00E872A2">
        <w:t>Tisdale, E.J., and Balch, W.E. (1996). Rab2 is essential for the maturation of pre-Golgi intermediates. J Biol Chem</w:t>
      </w:r>
      <w:r w:rsidRPr="00E872A2">
        <w:rPr>
          <w:i/>
        </w:rPr>
        <w:t xml:space="preserve"> 271</w:t>
      </w:r>
      <w:r w:rsidRPr="00E872A2">
        <w:t>, 29372-29379.</w:t>
      </w:r>
    </w:p>
    <w:p w14:paraId="218201DB" w14:textId="77777777" w:rsidR="00E872A2" w:rsidRPr="00E872A2" w:rsidRDefault="00E872A2" w:rsidP="00E872A2">
      <w:pPr>
        <w:pStyle w:val="EndNoteBibliography"/>
        <w:spacing w:after="0"/>
      </w:pPr>
      <w:r w:rsidRPr="00E872A2">
        <w:t>Tisdale, E.J., Bourne, J.R., Khosravi-Far, R., Der, C.J., and Balch, W.E. (1992). GTP-binding mutants of rab1 and rab2 are potent inhibitors of vesicular transport from the endoplasmic reticulum to the Golgi complex. J Cell Biol</w:t>
      </w:r>
      <w:r w:rsidRPr="00E872A2">
        <w:rPr>
          <w:i/>
        </w:rPr>
        <w:t xml:space="preserve"> 119</w:t>
      </w:r>
      <w:r w:rsidRPr="00E872A2">
        <w:t>, 749-761.</w:t>
      </w:r>
    </w:p>
    <w:p w14:paraId="00A0FEB3" w14:textId="77777777" w:rsidR="00E872A2" w:rsidRPr="00E872A2" w:rsidRDefault="00E872A2" w:rsidP="00E872A2">
      <w:pPr>
        <w:pStyle w:val="EndNoteBibliography"/>
        <w:spacing w:after="0"/>
      </w:pPr>
      <w:r w:rsidRPr="00E872A2">
        <w:t>Tokuhisa, M., Kadowaki, T., Ogawa, K., Yamaguchi, Y., Kido, M.A., Gao, W., Umeda, M., and Tsukuba, T. (2020). Expression and localisation of Rab44 in immune-related cells change during cell differentiation and stimulation. Sci Rep</w:t>
      </w:r>
      <w:r w:rsidRPr="00E872A2">
        <w:rPr>
          <w:i/>
        </w:rPr>
        <w:t xml:space="preserve"> 10</w:t>
      </w:r>
      <w:r w:rsidRPr="00E872A2">
        <w:t>, 10728.</w:t>
      </w:r>
    </w:p>
    <w:p w14:paraId="41902453" w14:textId="77777777" w:rsidR="00E872A2" w:rsidRPr="00E872A2" w:rsidRDefault="00E872A2" w:rsidP="00E872A2">
      <w:pPr>
        <w:pStyle w:val="EndNoteBibliography"/>
        <w:spacing w:after="0"/>
      </w:pPr>
      <w:r w:rsidRPr="00E872A2">
        <w:t>Tolmachova, T., Abrink, M., Futter, C.E., Authi, K.S., and Seabra, M.C. (2007). Rab27b regulates number and secretion of platelet dense granules. Proc Natl Acad Sci U S A</w:t>
      </w:r>
      <w:r w:rsidRPr="00E872A2">
        <w:rPr>
          <w:i/>
        </w:rPr>
        <w:t xml:space="preserve"> 104</w:t>
      </w:r>
      <w:r w:rsidRPr="00E872A2">
        <w:t>, 5872-5877.</w:t>
      </w:r>
    </w:p>
    <w:p w14:paraId="3E5EFC77" w14:textId="77777777" w:rsidR="00E872A2" w:rsidRPr="00E872A2" w:rsidRDefault="00E872A2" w:rsidP="00E872A2">
      <w:pPr>
        <w:pStyle w:val="EndNoteBibliography"/>
        <w:spacing w:after="0"/>
      </w:pPr>
      <w:r w:rsidRPr="00E872A2">
        <w:lastRenderedPageBreak/>
        <w:t>Tong, C., Ohyama, T., Tien, A.C., Rajan, A., Haueter, C.M., and Bellen, H.J. (2011). Rich regulates target specificity of photoreceptor cells and N-cadherin trafficking in the Drosophila visual system via Rab6. Neuron</w:t>
      </w:r>
      <w:r w:rsidRPr="00E872A2">
        <w:rPr>
          <w:i/>
        </w:rPr>
        <w:t xml:space="preserve"> 71</w:t>
      </w:r>
      <w:r w:rsidRPr="00E872A2">
        <w:t>, 447-459.</w:t>
      </w:r>
    </w:p>
    <w:p w14:paraId="1F5078E7" w14:textId="77777777" w:rsidR="00E872A2" w:rsidRPr="00E872A2" w:rsidRDefault="00E872A2" w:rsidP="00E872A2">
      <w:pPr>
        <w:pStyle w:val="EndNoteBibliography"/>
        <w:spacing w:after="0"/>
      </w:pPr>
      <w:r w:rsidRPr="00E872A2">
        <w:t>Trischler, M., Stoorvogel, W., and Ullrich, O. (1999). Biochemical analysis of distinct Rab5- and Rab11-positive endosomes along the transferrin pathway. J Cell Sci</w:t>
      </w:r>
      <w:r w:rsidRPr="00E872A2">
        <w:rPr>
          <w:i/>
        </w:rPr>
        <w:t xml:space="preserve"> 112 ( Pt 24)</w:t>
      </w:r>
      <w:r w:rsidRPr="00E872A2">
        <w:t>, 4773-4783.</w:t>
      </w:r>
    </w:p>
    <w:p w14:paraId="5B6BC228" w14:textId="77777777" w:rsidR="00E872A2" w:rsidRPr="00E872A2" w:rsidRDefault="00E872A2" w:rsidP="00E872A2">
      <w:pPr>
        <w:pStyle w:val="EndNoteBibliography"/>
        <w:spacing w:after="0"/>
      </w:pPr>
      <w:r w:rsidRPr="00E872A2">
        <w:t>Tuvim, M.J., Adachi, R., Chocano, J.F., Moore, R.H., Lampert, R.M., Zera, E., Romero, E., Knoll, B.J., and Dickey, B.F. (1999). Rab3D, a small GTPase, is localized on mast cell secretory granules and translocates to the plasma membrane upon exocytosis. Am J Respir Cell Mol Biol</w:t>
      </w:r>
      <w:r w:rsidRPr="00E872A2">
        <w:rPr>
          <w:i/>
        </w:rPr>
        <w:t xml:space="preserve"> 20</w:t>
      </w:r>
      <w:r w:rsidRPr="00E872A2">
        <w:t>, 79-89.</w:t>
      </w:r>
    </w:p>
    <w:p w14:paraId="0A25DB45" w14:textId="77777777" w:rsidR="00E872A2" w:rsidRPr="00E872A2" w:rsidRDefault="00E872A2" w:rsidP="00E872A2">
      <w:pPr>
        <w:pStyle w:val="EndNoteBibliography"/>
        <w:spacing w:after="0"/>
      </w:pPr>
      <w:r w:rsidRPr="00E872A2">
        <w:t>Ullrich, O., Reinsch, S., Urbe, S., Zerial, M., and Parton, R.G. (1996). Rab11 regulates recycling through the pericentriolar recycling endosome. J Cell Biol</w:t>
      </w:r>
      <w:r w:rsidRPr="00E872A2">
        <w:rPr>
          <w:i/>
        </w:rPr>
        <w:t xml:space="preserve"> 135</w:t>
      </w:r>
      <w:r w:rsidRPr="00E872A2">
        <w:t>, 913-924.</w:t>
      </w:r>
    </w:p>
    <w:p w14:paraId="08F24EF4" w14:textId="77777777" w:rsidR="00E872A2" w:rsidRPr="00F955B9" w:rsidRDefault="00E872A2" w:rsidP="00E872A2">
      <w:pPr>
        <w:pStyle w:val="EndNoteBibliography"/>
        <w:spacing w:after="0"/>
        <w:rPr>
          <w:lang w:val="de-DE"/>
        </w:rPr>
      </w:pPr>
      <w:r w:rsidRPr="00E872A2">
        <w:t xml:space="preserve">Urbe, S., Huber, L.A., Zerial, M., Tooze, S.A., and Parton, R.G. (1993). Rab11, a small GTPase associated with both constitutive and regulated secretory pathways in PC12 cells. </w:t>
      </w:r>
      <w:r w:rsidRPr="00F955B9">
        <w:rPr>
          <w:lang w:val="de-DE"/>
        </w:rPr>
        <w:t>FEBS Lett</w:t>
      </w:r>
      <w:r w:rsidRPr="00F955B9">
        <w:rPr>
          <w:i/>
          <w:lang w:val="de-DE"/>
        </w:rPr>
        <w:t xml:space="preserve"> 334</w:t>
      </w:r>
      <w:r w:rsidRPr="00F955B9">
        <w:rPr>
          <w:lang w:val="de-DE"/>
        </w:rPr>
        <w:t>, 175-182.</w:t>
      </w:r>
    </w:p>
    <w:p w14:paraId="44BA8012" w14:textId="77777777" w:rsidR="00E872A2" w:rsidRPr="00E872A2" w:rsidRDefault="00E872A2" w:rsidP="00E872A2">
      <w:pPr>
        <w:pStyle w:val="EndNoteBibliography"/>
        <w:spacing w:after="0"/>
      </w:pPr>
      <w:r w:rsidRPr="00F955B9">
        <w:rPr>
          <w:lang w:val="de-DE"/>
        </w:rPr>
        <w:t xml:space="preserve">Uytterhoeven, V., Kuenen, S., Kasprowicz, J., Miskiewicz, K., and Verstreken, P. (2011). </w:t>
      </w:r>
      <w:r w:rsidRPr="00E872A2">
        <w:t>Loss of skywalker reveals synaptic endosomes as sorting stations for synaptic vesicle proteins. Cell</w:t>
      </w:r>
      <w:r w:rsidRPr="00E872A2">
        <w:rPr>
          <w:i/>
        </w:rPr>
        <w:t xml:space="preserve"> 145</w:t>
      </w:r>
      <w:r w:rsidRPr="00E872A2">
        <w:t>, 117-132.</w:t>
      </w:r>
    </w:p>
    <w:p w14:paraId="296DBF2F" w14:textId="77777777" w:rsidR="00E872A2" w:rsidRPr="00E872A2" w:rsidRDefault="00E872A2" w:rsidP="00E872A2">
      <w:pPr>
        <w:pStyle w:val="EndNoteBibliography"/>
        <w:spacing w:after="0"/>
      </w:pPr>
      <w:r w:rsidRPr="00E872A2">
        <w:t>Valsdottir, R., Hashimoto, H., Ashman, K., Koda, T., Storrie, B., and Nilsson, T. (2001). Identification of rabaptin-5, rabex-5, and GM130 as putative effectors of rab33b, a regulator of retrograde traffic between the Golgi apparatus and ER. FEBS Lett</w:t>
      </w:r>
      <w:r w:rsidRPr="00E872A2">
        <w:rPr>
          <w:i/>
        </w:rPr>
        <w:t xml:space="preserve"> 508</w:t>
      </w:r>
      <w:r w:rsidRPr="00E872A2">
        <w:t>, 201-209.</w:t>
      </w:r>
    </w:p>
    <w:p w14:paraId="131C8A67" w14:textId="77777777" w:rsidR="00E872A2" w:rsidRPr="00E872A2" w:rsidRDefault="00E872A2" w:rsidP="00E872A2">
      <w:pPr>
        <w:pStyle w:val="EndNoteBibliography"/>
        <w:spacing w:after="0"/>
      </w:pPr>
      <w:r w:rsidRPr="00E872A2">
        <w:t>van der Sluijs, P., Hull, M., Webster, P., Male, P., Goud, B., and Mellman, I. (1992). The small GTP-binding protein rab4 controls an early sorting event on the endocytic pathway. Cell</w:t>
      </w:r>
      <w:r w:rsidRPr="00E872A2">
        <w:rPr>
          <w:i/>
        </w:rPr>
        <w:t xml:space="preserve"> 70</w:t>
      </w:r>
      <w:r w:rsidRPr="00E872A2">
        <w:t>, 729-740.</w:t>
      </w:r>
    </w:p>
    <w:p w14:paraId="2B870DD0" w14:textId="77777777" w:rsidR="00E872A2" w:rsidRPr="00E872A2" w:rsidRDefault="00E872A2" w:rsidP="00E872A2">
      <w:pPr>
        <w:pStyle w:val="EndNoteBibliography"/>
        <w:spacing w:after="0"/>
      </w:pPr>
      <w:r w:rsidRPr="00E872A2">
        <w:t>Vitelli, R., Santillo, M., Lattero, D., Chiariello, M., Bifulco, M., Bruni, C.B., and Bucci, C. (1997). Role of the small GTPase Rab7 in the late endocytic pathway. J Biol Chem</w:t>
      </w:r>
      <w:r w:rsidRPr="00E872A2">
        <w:rPr>
          <w:i/>
        </w:rPr>
        <w:t xml:space="preserve"> 272</w:t>
      </w:r>
      <w:r w:rsidRPr="00E872A2">
        <w:t>, 4391-4397.</w:t>
      </w:r>
    </w:p>
    <w:p w14:paraId="1E3594A3" w14:textId="77777777" w:rsidR="00E872A2" w:rsidRPr="00E872A2" w:rsidRDefault="00E872A2" w:rsidP="00E872A2">
      <w:pPr>
        <w:pStyle w:val="EndNoteBibliography"/>
        <w:spacing w:after="0"/>
      </w:pPr>
      <w:r w:rsidRPr="00E872A2">
        <w:t>Wang, C., Liu, Z., and Huang, X. (2012). Rab32 is important for autophagy and lipid storage in Drosophila. PLoS One</w:t>
      </w:r>
      <w:r w:rsidRPr="00E872A2">
        <w:rPr>
          <w:i/>
        </w:rPr>
        <w:t xml:space="preserve"> 7</w:t>
      </w:r>
      <w:r w:rsidRPr="00E872A2">
        <w:t>, e32086.</w:t>
      </w:r>
    </w:p>
    <w:p w14:paraId="01C86838" w14:textId="77777777" w:rsidR="00E872A2" w:rsidRPr="00E872A2" w:rsidRDefault="00E872A2" w:rsidP="00E872A2">
      <w:pPr>
        <w:pStyle w:val="EndNoteBibliography"/>
        <w:spacing w:after="0"/>
      </w:pPr>
      <w:r w:rsidRPr="00E872A2">
        <w:t>Wang, S., Ma, Z., Xu, X., Wang, Z., Sun, L., Zhou, Y., Lin, X., Hong, W., and Wang, T. (2014). A role of Rab29 in the integrity of the trans-Golgi network and retrograde trafficking of mannose-6-phosphate receptor. PLoS One</w:t>
      </w:r>
      <w:r w:rsidRPr="00E872A2">
        <w:rPr>
          <w:i/>
        </w:rPr>
        <w:t xml:space="preserve"> 9</w:t>
      </w:r>
      <w:r w:rsidRPr="00E872A2">
        <w:t>, e96242.</w:t>
      </w:r>
    </w:p>
    <w:p w14:paraId="5636D97F" w14:textId="77777777" w:rsidR="00E872A2" w:rsidRPr="00E872A2" w:rsidRDefault="00E872A2" w:rsidP="00E872A2">
      <w:pPr>
        <w:pStyle w:val="EndNoteBibliography"/>
        <w:spacing w:after="0"/>
      </w:pPr>
      <w:r w:rsidRPr="00E872A2">
        <w:t>Wang, T., and Hong, W. (2002). Interorganellar regulation of lysosome positioning by the Golgi apparatus through Rab34 interaction with Rab-interacting lysosomal protein. Mol Biol Cell</w:t>
      </w:r>
      <w:r w:rsidRPr="00E872A2">
        <w:rPr>
          <w:i/>
        </w:rPr>
        <w:t xml:space="preserve"> 13</w:t>
      </w:r>
      <w:r w:rsidRPr="00E872A2">
        <w:t>, 4317-4332.</w:t>
      </w:r>
    </w:p>
    <w:p w14:paraId="4B1338BB" w14:textId="77777777" w:rsidR="00E872A2" w:rsidRPr="00E872A2" w:rsidRDefault="00E872A2" w:rsidP="00E872A2">
      <w:pPr>
        <w:pStyle w:val="EndNoteBibliography"/>
        <w:spacing w:after="0"/>
      </w:pPr>
      <w:r w:rsidRPr="00E872A2">
        <w:t>Wasmeier, C., Romao, M., Plowright, L., Bennett, D.C., Raposo, G., and Seabra, M.C. (2006). Rab38 and Rab32 control post-Golgi trafficking of melanogenic enzymes. J Cell Biol</w:t>
      </w:r>
      <w:r w:rsidRPr="00E872A2">
        <w:rPr>
          <w:i/>
        </w:rPr>
        <w:t xml:space="preserve"> 175</w:t>
      </w:r>
      <w:r w:rsidRPr="00E872A2">
        <w:t>, 271-281.</w:t>
      </w:r>
    </w:p>
    <w:p w14:paraId="0AAABBFC" w14:textId="77777777" w:rsidR="00E872A2" w:rsidRPr="00E872A2" w:rsidRDefault="00E872A2" w:rsidP="00E872A2">
      <w:pPr>
        <w:pStyle w:val="EndNoteBibliography"/>
        <w:spacing w:after="0"/>
      </w:pPr>
      <w:r w:rsidRPr="00E872A2">
        <w:t>West, R.J., Lu, Y., Marie, B., Gao, F.B., and Sweeney, S.T. (2015). Rab8, POSH, and TAK1 regulate synaptic growth in a Drosophila model of frontotemporal dementia. J Cell Biol</w:t>
      </w:r>
      <w:r w:rsidRPr="00E872A2">
        <w:rPr>
          <w:i/>
        </w:rPr>
        <w:t xml:space="preserve"> 208</w:t>
      </w:r>
      <w:r w:rsidRPr="00E872A2">
        <w:t>, 931-947.</w:t>
      </w:r>
    </w:p>
    <w:p w14:paraId="5ABE1588" w14:textId="77777777" w:rsidR="00E872A2" w:rsidRPr="00E872A2" w:rsidRDefault="00E872A2" w:rsidP="00E872A2">
      <w:pPr>
        <w:pStyle w:val="EndNoteBibliography"/>
        <w:spacing w:after="0"/>
      </w:pPr>
      <w:r w:rsidRPr="00E872A2">
        <w:t>Wilson, S.M., Yip, R., Swing, D.A., O'Sullivan, T.N., Zhang, Y., Novak, E.K., Swank, R.T., Russell, L.B., Copeland, N.G., and Jenkins, N.A. (2000). A mutation in Rab27a causes the vesicle transport defects observed in ashen mice. Proc Natl Acad Sci U S A</w:t>
      </w:r>
      <w:r w:rsidRPr="00E872A2">
        <w:rPr>
          <w:i/>
        </w:rPr>
        <w:t xml:space="preserve"> 97</w:t>
      </w:r>
      <w:r w:rsidRPr="00E872A2">
        <w:t>, 7933-7938.</w:t>
      </w:r>
    </w:p>
    <w:p w14:paraId="1654B9DF" w14:textId="77777777" w:rsidR="00E872A2" w:rsidRPr="00C577BB" w:rsidRDefault="00E872A2" w:rsidP="00E872A2">
      <w:pPr>
        <w:pStyle w:val="EndNoteBibliography"/>
        <w:spacing w:after="0"/>
        <w:rPr>
          <w:lang w:val="de-DE"/>
        </w:rPr>
      </w:pPr>
      <w:r w:rsidRPr="00E872A2">
        <w:t xml:space="preserve">Woichansky, I., Beretta, C.A., Berns, N., and Riechmann, V. (2016). Three mechanisms control E-cadherin localization to the zonula adherens. </w:t>
      </w:r>
      <w:r w:rsidRPr="00C577BB">
        <w:rPr>
          <w:lang w:val="de-DE"/>
        </w:rPr>
        <w:t>Nat Commun</w:t>
      </w:r>
      <w:r w:rsidRPr="00C577BB">
        <w:rPr>
          <w:i/>
          <w:lang w:val="de-DE"/>
        </w:rPr>
        <w:t xml:space="preserve"> 7</w:t>
      </w:r>
      <w:r w:rsidRPr="00C577BB">
        <w:rPr>
          <w:lang w:val="de-DE"/>
        </w:rPr>
        <w:t>, 10834.</w:t>
      </w:r>
    </w:p>
    <w:p w14:paraId="6F0FD859" w14:textId="77777777" w:rsidR="00E872A2" w:rsidRPr="00E872A2" w:rsidRDefault="00E872A2" w:rsidP="00E872A2">
      <w:pPr>
        <w:pStyle w:val="EndNoteBibliography"/>
        <w:spacing w:after="0"/>
      </w:pPr>
      <w:r w:rsidRPr="00C577BB">
        <w:rPr>
          <w:lang w:val="de-DE"/>
        </w:rPr>
        <w:t xml:space="preserve">Wucherpfennig, T., Wilsch-Brauninger, M., and Gonzalez-Gaitan, M. (2003). </w:t>
      </w:r>
      <w:r w:rsidRPr="00E872A2">
        <w:t>Role of Drosophila Rab5 during endosomal trafficking at the synapse and evoked neurotransmitter release. J Cell Biol</w:t>
      </w:r>
      <w:r w:rsidRPr="00E872A2">
        <w:rPr>
          <w:i/>
        </w:rPr>
        <w:t xml:space="preserve"> 161</w:t>
      </w:r>
      <w:r w:rsidRPr="00E872A2">
        <w:t>, 609-624.</w:t>
      </w:r>
    </w:p>
    <w:p w14:paraId="6CEEFF92" w14:textId="77777777" w:rsidR="00E872A2" w:rsidRPr="00E872A2" w:rsidRDefault="00E872A2" w:rsidP="00E872A2">
      <w:pPr>
        <w:pStyle w:val="EndNoteBibliography"/>
        <w:spacing w:after="0"/>
      </w:pPr>
      <w:r w:rsidRPr="00E872A2">
        <w:t>Xu, S., Liu, Y., Meng, Q., and Wang, B. (2018). Rab34 small GTPase is required for Hedgehog signaling and an early step of ciliary vesicle formation in mouse. J Cell Sci</w:t>
      </w:r>
      <w:r w:rsidRPr="00E872A2">
        <w:rPr>
          <w:i/>
        </w:rPr>
        <w:t xml:space="preserve"> 131</w:t>
      </w:r>
      <w:r w:rsidRPr="00E872A2">
        <w:t>.</w:t>
      </w:r>
    </w:p>
    <w:p w14:paraId="3EFF2F12" w14:textId="77777777" w:rsidR="00E872A2" w:rsidRPr="00E872A2" w:rsidRDefault="00E872A2" w:rsidP="00E872A2">
      <w:pPr>
        <w:pStyle w:val="EndNoteBibliography"/>
        <w:spacing w:after="0"/>
      </w:pPr>
      <w:r w:rsidRPr="00E872A2">
        <w:t>Yamaguchi, Y., Sakai, E., Okamoto, K., Kajiya, H., Okabe, K., Naito, M., Kadowaki, T., and Tsukuba, T. (2018). Rab44, a novel large Rab GTPase, negatively regulates osteoclast differentiation by modulating intracellular calcium levels followed by NFATc1 activation. Cell Mol Life Sci</w:t>
      </w:r>
      <w:r w:rsidRPr="00E872A2">
        <w:rPr>
          <w:i/>
        </w:rPr>
        <w:t xml:space="preserve"> 75</w:t>
      </w:r>
      <w:r w:rsidRPr="00E872A2">
        <w:t>, 33-48.</w:t>
      </w:r>
    </w:p>
    <w:p w14:paraId="12228E47" w14:textId="77777777" w:rsidR="00E872A2" w:rsidRPr="00E872A2" w:rsidRDefault="00E872A2" w:rsidP="00E872A2">
      <w:pPr>
        <w:pStyle w:val="EndNoteBibliography"/>
        <w:spacing w:after="0"/>
      </w:pPr>
      <w:r w:rsidRPr="00E872A2">
        <w:t>Yang, S., and Rosenwald, A.G. (2016). Autophagy in Saccharomyces cerevisiae requires the monomeric GTP-binding proteins, Arl1 and Ypt6. Autophagy</w:t>
      </w:r>
      <w:r w:rsidRPr="00E872A2">
        <w:rPr>
          <w:i/>
        </w:rPr>
        <w:t xml:space="preserve"> 12</w:t>
      </w:r>
      <w:r w:rsidRPr="00E872A2">
        <w:t>, 1721-1737.</w:t>
      </w:r>
    </w:p>
    <w:p w14:paraId="4F724A3F" w14:textId="77777777" w:rsidR="00E872A2" w:rsidRPr="00E872A2" w:rsidRDefault="00E872A2" w:rsidP="00E872A2">
      <w:pPr>
        <w:pStyle w:val="EndNoteBibliography"/>
        <w:spacing w:after="0"/>
      </w:pPr>
      <w:r w:rsidRPr="00E872A2">
        <w:t>Ying, G., Boldt, K., Ueffing, M., Gerstner, C.D., Frederick, J.M., and Baehr, W. (2018). The small GTPase RAB28 is required for phagocytosis of cone outer segments by the murine retinal pigmented epithelium. J Biol Chem</w:t>
      </w:r>
      <w:r w:rsidRPr="00E872A2">
        <w:rPr>
          <w:i/>
        </w:rPr>
        <w:t xml:space="preserve"> 293</w:t>
      </w:r>
      <w:r w:rsidRPr="00E872A2">
        <w:t>, 17546-17558.</w:t>
      </w:r>
    </w:p>
    <w:p w14:paraId="3B2DF5E4" w14:textId="77777777" w:rsidR="00E872A2" w:rsidRPr="00E872A2" w:rsidRDefault="00E872A2" w:rsidP="00E872A2">
      <w:pPr>
        <w:pStyle w:val="EndNoteBibliography"/>
        <w:spacing w:after="0"/>
      </w:pPr>
      <w:r w:rsidRPr="00E872A2">
        <w:lastRenderedPageBreak/>
        <w:t>Yla-Anttila, P., Mikkonen, E., Happonen, K.E., Holland, P., Ueno, T., Simonsen, A., and Eskelinen, E.L. (2015). RAB24 facilitates clearance of autophagic compartments during basal conditions. Autophagy</w:t>
      </w:r>
      <w:r w:rsidRPr="00E872A2">
        <w:rPr>
          <w:i/>
        </w:rPr>
        <w:t xml:space="preserve"> 11</w:t>
      </w:r>
      <w:r w:rsidRPr="00E872A2">
        <w:t>, 1833-1848.</w:t>
      </w:r>
    </w:p>
    <w:p w14:paraId="1A166F00" w14:textId="77777777" w:rsidR="00E872A2" w:rsidRPr="00E872A2" w:rsidRDefault="00E872A2" w:rsidP="00E872A2">
      <w:pPr>
        <w:pStyle w:val="EndNoteBibliography"/>
        <w:spacing w:after="0"/>
      </w:pPr>
      <w:r w:rsidRPr="00E872A2">
        <w:t>Yoshie, S., Imai, A., Nashida, T., and Shimomura, H. (2000). Expression, characterization, and localization of Rab26, a low molecular weight GTP-binding protein, in the rat parotid gland. Histochem Cell Biol</w:t>
      </w:r>
      <w:r w:rsidRPr="00E872A2">
        <w:rPr>
          <w:i/>
        </w:rPr>
        <w:t xml:space="preserve"> 113</w:t>
      </w:r>
      <w:r w:rsidRPr="00E872A2">
        <w:t>, 259-263.</w:t>
      </w:r>
    </w:p>
    <w:p w14:paraId="2D12312D" w14:textId="77777777" w:rsidR="00E872A2" w:rsidRPr="00E872A2" w:rsidRDefault="00E872A2" w:rsidP="00E872A2">
      <w:pPr>
        <w:pStyle w:val="EndNoteBibliography"/>
        <w:spacing w:after="0"/>
      </w:pPr>
      <w:r w:rsidRPr="00E872A2">
        <w:t>Yoshimura, S., Egerer, J., Fuchs, E., Haas, A.K., and Barr, F.A. (2007). Functional dissection of Rab GTPases involved in primary cilium formation. J Cell Biol</w:t>
      </w:r>
      <w:r w:rsidRPr="00E872A2">
        <w:rPr>
          <w:i/>
        </w:rPr>
        <w:t xml:space="preserve"> 178</w:t>
      </w:r>
      <w:r w:rsidRPr="00E872A2">
        <w:t>, 363-369.</w:t>
      </w:r>
    </w:p>
    <w:p w14:paraId="29D5F31A" w14:textId="77777777" w:rsidR="00E872A2" w:rsidRPr="00E872A2" w:rsidRDefault="00E872A2" w:rsidP="00E872A2">
      <w:pPr>
        <w:pStyle w:val="EndNoteBibliography"/>
        <w:spacing w:after="0"/>
      </w:pPr>
      <w:r w:rsidRPr="00E872A2">
        <w:t>Young, J., Menetrey, J., and Goud, B. (2010). RAB6C is a retrogene that encodes a centrosomal protein involved in cell cycle progression. J Mol Biol</w:t>
      </w:r>
      <w:r w:rsidRPr="00E872A2">
        <w:rPr>
          <w:i/>
        </w:rPr>
        <w:t xml:space="preserve"> 397</w:t>
      </w:r>
      <w:r w:rsidRPr="00E872A2">
        <w:t>, 69-88.</w:t>
      </w:r>
    </w:p>
    <w:p w14:paraId="5FC865DF" w14:textId="77777777" w:rsidR="00E872A2" w:rsidRPr="00E872A2" w:rsidRDefault="00E872A2" w:rsidP="00E872A2">
      <w:pPr>
        <w:pStyle w:val="EndNoteBibliography"/>
        <w:spacing w:after="0"/>
      </w:pPr>
      <w:r w:rsidRPr="00E872A2">
        <w:t>Young, J., Stauber, T., del Nery, E., Vernos, I., Pepperkok, R., and Nilsson, T. (2005). Regulation of microtubule-dependent recycling at the trans-Golgi network by Rab6A and Rab6A'. Mol Biol Cell</w:t>
      </w:r>
      <w:r w:rsidRPr="00E872A2">
        <w:rPr>
          <w:i/>
        </w:rPr>
        <w:t xml:space="preserve"> 16</w:t>
      </w:r>
      <w:r w:rsidRPr="00E872A2">
        <w:t>, 162-177.</w:t>
      </w:r>
    </w:p>
    <w:p w14:paraId="5E3B387E" w14:textId="77777777" w:rsidR="00E872A2" w:rsidRPr="00E872A2" w:rsidRDefault="00E872A2" w:rsidP="00E872A2">
      <w:pPr>
        <w:pStyle w:val="EndNoteBibliography"/>
        <w:spacing w:after="0"/>
      </w:pPr>
      <w:r w:rsidRPr="00E872A2">
        <w:t>Yousefian, J., Troost, T., Grawe, F., Sasamura, T., Fortini, M., and Klein, T. (2013). Dmon1 controls recruitment of Rab7 to maturing endosomes in Drosophila. J Cell Sci</w:t>
      </w:r>
      <w:r w:rsidRPr="00E872A2">
        <w:rPr>
          <w:i/>
        </w:rPr>
        <w:t xml:space="preserve"> 126</w:t>
      </w:r>
      <w:r w:rsidRPr="00E872A2">
        <w:t>, 1583-1594.</w:t>
      </w:r>
    </w:p>
    <w:p w14:paraId="09012FCA" w14:textId="77777777" w:rsidR="00E872A2" w:rsidRPr="00E872A2" w:rsidRDefault="00E872A2" w:rsidP="00E872A2">
      <w:pPr>
        <w:pStyle w:val="EndNoteBibliography"/>
        <w:spacing w:after="0"/>
      </w:pPr>
      <w:r w:rsidRPr="00E872A2">
        <w:t>Yu, S., Yehia, G., Wang, J., Stypulkowski, E., Sakamori, R., Jiang, P., Hernandez-Enriquez, B., Tran, T.S., Bonder, E.M., Guo, W.</w:t>
      </w:r>
      <w:r w:rsidRPr="00E872A2">
        <w:rPr>
          <w:i/>
        </w:rPr>
        <w:t>, et al.</w:t>
      </w:r>
      <w:r w:rsidRPr="00E872A2">
        <w:t xml:space="preserve"> (2014). Global ablation of the mouse Rab11a gene impairs early embryogenesis and matrix metalloproteinase secretion. J Biol Chem</w:t>
      </w:r>
      <w:r w:rsidRPr="00E872A2">
        <w:rPr>
          <w:i/>
        </w:rPr>
        <w:t xml:space="preserve"> 289</w:t>
      </w:r>
      <w:r w:rsidRPr="00E872A2">
        <w:t>, 32030-32043.</w:t>
      </w:r>
    </w:p>
    <w:p w14:paraId="3EB6BE19" w14:textId="77777777" w:rsidR="00E872A2" w:rsidRPr="00E872A2" w:rsidRDefault="00E872A2" w:rsidP="00E872A2">
      <w:pPr>
        <w:pStyle w:val="EndNoteBibliography"/>
        <w:spacing w:after="0"/>
      </w:pPr>
      <w:r w:rsidRPr="00E872A2">
        <w:t>Zacchi, P., Stenmark, H., Parton, R.G., Orioli, D., Lim, F., Giner, A., Mellman, I., Zerial, M., and Murphy, C. (1998). Rab17 regulates membrane trafficking through apical recycling endosomes in polarized epithelial cells. J Cell Biol</w:t>
      </w:r>
      <w:r w:rsidRPr="00E872A2">
        <w:rPr>
          <w:i/>
        </w:rPr>
        <w:t xml:space="preserve"> 140</w:t>
      </w:r>
      <w:r w:rsidRPr="00E872A2">
        <w:t>, 1039-1053.</w:t>
      </w:r>
    </w:p>
    <w:p w14:paraId="0B0CF68D" w14:textId="77777777" w:rsidR="00E872A2" w:rsidRPr="00E872A2" w:rsidRDefault="00E872A2" w:rsidP="00E872A2">
      <w:pPr>
        <w:pStyle w:val="EndNoteBibliography"/>
        <w:spacing w:after="0"/>
      </w:pPr>
      <w:r w:rsidRPr="00E872A2">
        <w:t>Zahraoui, A., Joberty, G., Arpin, M., Fontaine, J.J., Hellio, R., Tavitian, A., and Louvard, D. (1994). A small rab GTPase is distributed in cytoplasmic vesicles in non polarized cells but colocalizes with the tight junction marker ZO-1 in polarized epithelial cells. J Cell Biol</w:t>
      </w:r>
      <w:r w:rsidRPr="00E872A2">
        <w:rPr>
          <w:i/>
        </w:rPr>
        <w:t xml:space="preserve"> 124</w:t>
      </w:r>
      <w:r w:rsidRPr="00E872A2">
        <w:t>, 101-115.</w:t>
      </w:r>
    </w:p>
    <w:p w14:paraId="47E809D7" w14:textId="77777777" w:rsidR="00E872A2" w:rsidRPr="00E872A2" w:rsidRDefault="00E872A2" w:rsidP="00E872A2">
      <w:pPr>
        <w:pStyle w:val="EndNoteBibliography"/>
        <w:spacing w:after="0"/>
      </w:pPr>
      <w:r w:rsidRPr="00E872A2">
        <w:t>Zhang, J., Fonovic, M., Suyama, K., Bogyo, M., and Scott, M.P. (2009). Rab35 controls actin bundling by recruiting fascin as an effector protein. Science</w:t>
      </w:r>
      <w:r w:rsidRPr="00E872A2">
        <w:rPr>
          <w:i/>
        </w:rPr>
        <w:t xml:space="preserve"> 325</w:t>
      </w:r>
      <w:r w:rsidRPr="00E872A2">
        <w:t>, 1250-1254.</w:t>
      </w:r>
    </w:p>
    <w:p w14:paraId="701E7BFF" w14:textId="77777777" w:rsidR="00E872A2" w:rsidRPr="00E872A2" w:rsidRDefault="00E872A2" w:rsidP="00E872A2">
      <w:pPr>
        <w:pStyle w:val="EndNoteBibliography"/>
        <w:spacing w:after="0"/>
      </w:pPr>
      <w:r w:rsidRPr="00E872A2">
        <w:t>Zheng, J.Y., Koda, T., Fujiwara, T., Kishi, M., Ikehara, Y., and Kakinuma, M. (1998). A novel Rab GTPase, Rab33B, is ubiquitously expressed and localized to the medial Golgi cisternae. J Cell Sci</w:t>
      </w:r>
      <w:r w:rsidRPr="00E872A2">
        <w:rPr>
          <w:i/>
        </w:rPr>
        <w:t xml:space="preserve"> 111 ( Pt 8)</w:t>
      </w:r>
      <w:r w:rsidRPr="00E872A2">
        <w:t>, 1061-1069.</w:t>
      </w:r>
    </w:p>
    <w:p w14:paraId="0206F60C" w14:textId="77777777" w:rsidR="00E872A2" w:rsidRPr="00E872A2" w:rsidRDefault="00E872A2" w:rsidP="00E872A2">
      <w:pPr>
        <w:pStyle w:val="EndNoteBibliography"/>
        <w:spacing w:after="0"/>
      </w:pPr>
      <w:r w:rsidRPr="00E872A2">
        <w:t>Zuk, P.A., and Elferink, L.A. (1999). Rab15 mediates an early endocytic event in Chinese hamster ovary cells. J Biol Chem</w:t>
      </w:r>
      <w:r w:rsidRPr="00E872A2">
        <w:rPr>
          <w:i/>
        </w:rPr>
        <w:t xml:space="preserve"> 274</w:t>
      </w:r>
      <w:r w:rsidRPr="00E872A2">
        <w:t>, 22303-22312.</w:t>
      </w:r>
    </w:p>
    <w:p w14:paraId="5DB051C6" w14:textId="77777777" w:rsidR="00E872A2" w:rsidRPr="00E872A2" w:rsidRDefault="00E872A2" w:rsidP="00E872A2">
      <w:pPr>
        <w:pStyle w:val="EndNoteBibliography"/>
      </w:pPr>
      <w:r w:rsidRPr="00E872A2">
        <w:t>Zuk, P.A., and Elferink, L.A. (2000). Rab15 differentially regulates early endocytic trafficking. J Biol Chem</w:t>
      </w:r>
      <w:r w:rsidRPr="00E872A2">
        <w:rPr>
          <w:i/>
        </w:rPr>
        <w:t xml:space="preserve"> 275</w:t>
      </w:r>
      <w:r w:rsidRPr="00E872A2">
        <w:t>, 26754-26764.</w:t>
      </w:r>
    </w:p>
    <w:p w14:paraId="2086C834" w14:textId="6019ED45" w:rsidR="00870CBE" w:rsidRPr="00A21A67" w:rsidRDefault="005837D6" w:rsidP="00A21A67">
      <w:pPr>
        <w:rPr>
          <w:rFonts w:hAnsiTheme="minorHAnsi" w:cstheme="minorHAnsi"/>
        </w:rPr>
      </w:pPr>
      <w:r>
        <w:rPr>
          <w:rFonts w:hAnsiTheme="minorHAnsi" w:cstheme="minorHAnsi"/>
        </w:rPr>
        <w:fldChar w:fldCharType="end"/>
      </w:r>
    </w:p>
    <w:sectPr w:rsidR="00870CBE" w:rsidRPr="00A21A67" w:rsidSect="00424C78">
      <w:pgSz w:w="16838" w:h="11906" w:orient="landscape"/>
      <w:pgMar w:top="720" w:right="720" w:bottom="720" w:left="72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EC3B7A8" w14:textId="77777777" w:rsidR="001908DB" w:rsidRDefault="001908DB" w:rsidP="00121D18">
      <w:pPr>
        <w:spacing w:after="0" w:line="240" w:lineRule="auto"/>
      </w:pPr>
      <w:r>
        <w:separator/>
      </w:r>
    </w:p>
  </w:endnote>
  <w:endnote w:type="continuationSeparator" w:id="0">
    <w:p w14:paraId="6C9C6EB0" w14:textId="77777777" w:rsidR="001908DB" w:rsidRDefault="001908DB" w:rsidP="00121D1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altName w:val="Calibri"/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Arial">
    <w:altName w:val="Arial"/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40DC39A" w14:textId="77777777" w:rsidR="001908DB" w:rsidRDefault="001908DB" w:rsidP="00121D18">
      <w:pPr>
        <w:spacing w:after="0" w:line="240" w:lineRule="auto"/>
      </w:pPr>
      <w:r>
        <w:separator/>
      </w:r>
    </w:p>
  </w:footnote>
  <w:footnote w:type="continuationSeparator" w:id="0">
    <w:p w14:paraId="02BD9297" w14:textId="77777777" w:rsidR="001908DB" w:rsidRDefault="001908DB" w:rsidP="00121D1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8CB0CDB"/>
    <w:multiLevelType w:val="hybridMultilevel"/>
    <w:tmpl w:val="064623A6"/>
    <w:lvl w:ilvl="0" w:tplc="37C05338">
      <w:start w:val="13"/>
      <w:numFmt w:val="bullet"/>
      <w:lvlText w:val="-"/>
      <w:lvlJc w:val="left"/>
      <w:pPr>
        <w:ind w:left="720" w:hanging="360"/>
      </w:pPr>
      <w:rPr>
        <w:rFonts w:ascii="Calibri" w:eastAsia="Times New Roman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0E02287"/>
    <w:multiLevelType w:val="hybridMultilevel"/>
    <w:tmpl w:val="0B865D40"/>
    <w:lvl w:ilvl="0" w:tplc="37C05338">
      <w:numFmt w:val="bullet"/>
      <w:lvlText w:val="-"/>
      <w:lvlJc w:val="left"/>
      <w:pPr>
        <w:ind w:left="1080" w:hanging="360"/>
      </w:pPr>
      <w:rPr>
        <w:rFonts w:ascii="Calibri" w:eastAsia="Times New Roman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" w15:restartNumberingAfterBreak="0">
    <w:nsid w:val="406C40F0"/>
    <w:multiLevelType w:val="hybridMultilevel"/>
    <w:tmpl w:val="32ECD0DA"/>
    <w:lvl w:ilvl="0" w:tplc="5FBE8C12">
      <w:start w:val="4"/>
      <w:numFmt w:val="bullet"/>
      <w:lvlText w:val=""/>
      <w:lvlJc w:val="left"/>
      <w:pPr>
        <w:ind w:left="720" w:hanging="360"/>
      </w:pPr>
      <w:rPr>
        <w:rFonts w:ascii="Symbol" w:eastAsia="Times New Roman" w:hAnsi="Symbol" w:cstheme="minorHAns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1351EBE"/>
    <w:multiLevelType w:val="hybridMultilevel"/>
    <w:tmpl w:val="75EC48A0"/>
    <w:lvl w:ilvl="0" w:tplc="7C5A05EE">
      <w:numFmt w:val="bullet"/>
      <w:lvlText w:val="-"/>
      <w:lvlJc w:val="left"/>
      <w:pPr>
        <w:ind w:left="720" w:hanging="360"/>
      </w:pPr>
      <w:rPr>
        <w:rFonts w:ascii="Calibri" w:eastAsia="Times New Roman" w:hAnsi="Calibri" w:cs="Calibri" w:hint="default"/>
        <w:color w:val="auto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1A42316"/>
    <w:multiLevelType w:val="hybridMultilevel"/>
    <w:tmpl w:val="C87A9FBE"/>
    <w:lvl w:ilvl="0" w:tplc="7778A282">
      <w:numFmt w:val="bullet"/>
      <w:lvlText w:val="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6AA22773"/>
    <w:multiLevelType w:val="hybridMultilevel"/>
    <w:tmpl w:val="68C4B7B0"/>
    <w:lvl w:ilvl="0" w:tplc="DCFC3EDC">
      <w:numFmt w:val="bullet"/>
      <w:lvlText w:val="→"/>
      <w:lvlJc w:val="left"/>
      <w:pPr>
        <w:ind w:left="720" w:hanging="360"/>
      </w:pPr>
      <w:rPr>
        <w:rFonts w:ascii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B945AE6"/>
    <w:multiLevelType w:val="hybridMultilevel"/>
    <w:tmpl w:val="CAFE0774"/>
    <w:lvl w:ilvl="0" w:tplc="931E5B8E">
      <w:start w:val="4"/>
      <w:numFmt w:val="bullet"/>
      <w:lvlText w:val=""/>
      <w:lvlJc w:val="left"/>
      <w:pPr>
        <w:ind w:left="720" w:hanging="360"/>
      </w:pPr>
      <w:rPr>
        <w:rFonts w:ascii="Symbol" w:eastAsia="Times New Roman" w:hAnsi="Symbol" w:cstheme="minorHAns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3"/>
  </w:num>
  <w:num w:numId="3">
    <w:abstractNumId w:val="1"/>
  </w:num>
  <w:num w:numId="4">
    <w:abstractNumId w:val="5"/>
  </w:num>
  <w:num w:numId="5">
    <w:abstractNumId w:val="6"/>
  </w:num>
  <w:num w:numId="6">
    <w:abstractNumId w:val="2"/>
  </w:num>
  <w:num w:numId="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Cell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9t0f9vxyzfpvlefz2k5rrsupwvfa5eava90&quot;&gt;My EndNote Library&lt;record-ids&gt;&lt;item&gt;10&lt;/item&gt;&lt;item&gt;23&lt;/item&gt;&lt;item&gt;40&lt;/item&gt;&lt;item&gt;44&lt;/item&gt;&lt;item&gt;45&lt;/item&gt;&lt;item&gt;50&lt;/item&gt;&lt;item&gt;52&lt;/item&gt;&lt;item&gt;60&lt;/item&gt;&lt;item&gt;62&lt;/item&gt;&lt;item&gt;63&lt;/item&gt;&lt;item&gt;68&lt;/item&gt;&lt;item&gt;69&lt;/item&gt;&lt;item&gt;70&lt;/item&gt;&lt;item&gt;71&lt;/item&gt;&lt;item&gt;72&lt;/item&gt;&lt;item&gt;73&lt;/item&gt;&lt;item&gt;74&lt;/item&gt;&lt;item&gt;76&lt;/item&gt;&lt;item&gt;77&lt;/item&gt;&lt;item&gt;87&lt;/item&gt;&lt;item&gt;88&lt;/item&gt;&lt;item&gt;89&lt;/item&gt;&lt;item&gt;92&lt;/item&gt;&lt;item&gt;93&lt;/item&gt;&lt;item&gt;94&lt;/item&gt;&lt;item&gt;95&lt;/item&gt;&lt;item&gt;96&lt;/item&gt;&lt;item&gt;97&lt;/item&gt;&lt;item&gt;98&lt;/item&gt;&lt;item&gt;99&lt;/item&gt;&lt;item&gt;100&lt;/item&gt;&lt;item&gt;101&lt;/item&gt;&lt;item&gt;102&lt;/item&gt;&lt;item&gt;103&lt;/item&gt;&lt;item&gt;106&lt;/item&gt;&lt;item&gt;107&lt;/item&gt;&lt;item&gt;109&lt;/item&gt;&lt;item&gt;111&lt;/item&gt;&lt;item&gt;113&lt;/item&gt;&lt;item&gt;114&lt;/item&gt;&lt;item&gt;115&lt;/item&gt;&lt;item&gt;116&lt;/item&gt;&lt;item&gt;119&lt;/item&gt;&lt;item&gt;122&lt;/item&gt;&lt;item&gt;124&lt;/item&gt;&lt;item&gt;126&lt;/item&gt;&lt;item&gt;128&lt;/item&gt;&lt;item&gt;130&lt;/item&gt;&lt;item&gt;131&lt;/item&gt;&lt;item&gt;133&lt;/item&gt;&lt;item&gt;134&lt;/item&gt;&lt;item&gt;137&lt;/item&gt;&lt;item&gt;138&lt;/item&gt;&lt;item&gt;139&lt;/item&gt;&lt;item&gt;141&lt;/item&gt;&lt;item&gt;143&lt;/item&gt;&lt;item&gt;146&lt;/item&gt;&lt;item&gt;151&lt;/item&gt;&lt;item&gt;161&lt;/item&gt;&lt;item&gt;170&lt;/item&gt;&lt;item&gt;171&lt;/item&gt;&lt;item&gt;176&lt;/item&gt;&lt;item&gt;179&lt;/item&gt;&lt;item&gt;180&lt;/item&gt;&lt;item&gt;183&lt;/item&gt;&lt;item&gt;184&lt;/item&gt;&lt;item&gt;186&lt;/item&gt;&lt;item&gt;188&lt;/item&gt;&lt;item&gt;189&lt;/item&gt;&lt;item&gt;190&lt;/item&gt;&lt;item&gt;191&lt;/item&gt;&lt;item&gt;194&lt;/item&gt;&lt;item&gt;199&lt;/item&gt;&lt;item&gt;200&lt;/item&gt;&lt;item&gt;201&lt;/item&gt;&lt;item&gt;204&lt;/item&gt;&lt;item&gt;207&lt;/item&gt;&lt;item&gt;209&lt;/item&gt;&lt;item&gt;212&lt;/item&gt;&lt;item&gt;214&lt;/item&gt;&lt;item&gt;215&lt;/item&gt;&lt;item&gt;216&lt;/item&gt;&lt;item&gt;218&lt;/item&gt;&lt;item&gt;220&lt;/item&gt;&lt;item&gt;222&lt;/item&gt;&lt;item&gt;224&lt;/item&gt;&lt;item&gt;225&lt;/item&gt;&lt;item&gt;226&lt;/item&gt;&lt;item&gt;227&lt;/item&gt;&lt;item&gt;228&lt;/item&gt;&lt;item&gt;229&lt;/item&gt;&lt;item&gt;233&lt;/item&gt;&lt;item&gt;234&lt;/item&gt;&lt;item&gt;235&lt;/item&gt;&lt;item&gt;236&lt;/item&gt;&lt;item&gt;237&lt;/item&gt;&lt;item&gt;238&lt;/item&gt;&lt;item&gt;241&lt;/item&gt;&lt;item&gt;242&lt;/item&gt;&lt;item&gt;243&lt;/item&gt;&lt;item&gt;244&lt;/item&gt;&lt;item&gt;246&lt;/item&gt;&lt;item&gt;247&lt;/item&gt;&lt;item&gt;248&lt;/item&gt;&lt;item&gt;249&lt;/item&gt;&lt;item&gt;250&lt;/item&gt;&lt;item&gt;251&lt;/item&gt;&lt;item&gt;252&lt;/item&gt;&lt;item&gt;256&lt;/item&gt;&lt;item&gt;257&lt;/item&gt;&lt;item&gt;258&lt;/item&gt;&lt;item&gt;259&lt;/item&gt;&lt;item&gt;261&lt;/item&gt;&lt;item&gt;264&lt;/item&gt;&lt;item&gt;265&lt;/item&gt;&lt;item&gt;266&lt;/item&gt;&lt;item&gt;267&lt;/item&gt;&lt;item&gt;268&lt;/item&gt;&lt;item&gt;269&lt;/item&gt;&lt;item&gt;270&lt;/item&gt;&lt;item&gt;272&lt;/item&gt;&lt;item&gt;273&lt;/item&gt;&lt;item&gt;276&lt;/item&gt;&lt;item&gt;278&lt;/item&gt;&lt;item&gt;279&lt;/item&gt;&lt;item&gt;281&lt;/item&gt;&lt;item&gt;284&lt;/item&gt;&lt;item&gt;285&lt;/item&gt;&lt;item&gt;286&lt;/item&gt;&lt;item&gt;287&lt;/item&gt;&lt;item&gt;288&lt;/item&gt;&lt;item&gt;289&lt;/item&gt;&lt;item&gt;290&lt;/item&gt;&lt;item&gt;291&lt;/item&gt;&lt;item&gt;292&lt;/item&gt;&lt;item&gt;293&lt;/item&gt;&lt;item&gt;294&lt;/item&gt;&lt;item&gt;296&lt;/item&gt;&lt;item&gt;297&lt;/item&gt;&lt;item&gt;298&lt;/item&gt;&lt;item&gt;299&lt;/item&gt;&lt;item&gt;300&lt;/item&gt;&lt;item&gt;301&lt;/item&gt;&lt;item&gt;302&lt;/item&gt;&lt;item&gt;303&lt;/item&gt;&lt;item&gt;304&lt;/item&gt;&lt;item&gt;305&lt;/item&gt;&lt;item&gt;306&lt;/item&gt;&lt;item&gt;307&lt;/item&gt;&lt;item&gt;308&lt;/item&gt;&lt;item&gt;309&lt;/item&gt;&lt;item&gt;310&lt;/item&gt;&lt;item&gt;311&lt;/item&gt;&lt;item&gt;312&lt;/item&gt;&lt;item&gt;313&lt;/item&gt;&lt;item&gt;314&lt;/item&gt;&lt;item&gt;315&lt;/item&gt;&lt;item&gt;316&lt;/item&gt;&lt;item&gt;317&lt;/item&gt;&lt;item&gt;318&lt;/item&gt;&lt;item&gt;320&lt;/item&gt;&lt;item&gt;321&lt;/item&gt;&lt;item&gt;322&lt;/item&gt;&lt;item&gt;323&lt;/item&gt;&lt;item&gt;325&lt;/item&gt;&lt;item&gt;327&lt;/item&gt;&lt;item&gt;328&lt;/item&gt;&lt;item&gt;330&lt;/item&gt;&lt;item&gt;332&lt;/item&gt;&lt;item&gt;333&lt;/item&gt;&lt;item&gt;334&lt;/item&gt;&lt;item&gt;335&lt;/item&gt;&lt;item&gt;336&lt;/item&gt;&lt;item&gt;337&lt;/item&gt;&lt;item&gt;339&lt;/item&gt;&lt;item&gt;340&lt;/item&gt;&lt;item&gt;341&lt;/item&gt;&lt;item&gt;342&lt;/item&gt;&lt;item&gt;343&lt;/item&gt;&lt;item&gt;344&lt;/item&gt;&lt;item&gt;345&lt;/item&gt;&lt;item&gt;367&lt;/item&gt;&lt;item&gt;368&lt;/item&gt;&lt;item&gt;369&lt;/item&gt;&lt;item&gt;370&lt;/item&gt;&lt;item&gt;371&lt;/item&gt;&lt;item&gt;372&lt;/item&gt;&lt;item&gt;373&lt;/item&gt;&lt;item&gt;374&lt;/item&gt;&lt;item&gt;375&lt;/item&gt;&lt;item&gt;376&lt;/item&gt;&lt;item&gt;379&lt;/item&gt;&lt;item&gt;381&lt;/item&gt;&lt;item&gt;382&lt;/item&gt;&lt;item&gt;383&lt;/item&gt;&lt;item&gt;384&lt;/item&gt;&lt;item&gt;385&lt;/item&gt;&lt;item&gt;386&lt;/item&gt;&lt;item&gt;387&lt;/item&gt;&lt;item&gt;388&lt;/item&gt;&lt;item&gt;389&lt;/item&gt;&lt;item&gt;391&lt;/item&gt;&lt;/record-ids&gt;&lt;/item&gt;&lt;/Libraries&gt;"/>
  </w:docVars>
  <w:rsids>
    <w:rsidRoot w:val="002D0173"/>
    <w:rsid w:val="0000331E"/>
    <w:rsid w:val="00005039"/>
    <w:rsid w:val="000105B3"/>
    <w:rsid w:val="00011112"/>
    <w:rsid w:val="00016F28"/>
    <w:rsid w:val="00016F71"/>
    <w:rsid w:val="0001748E"/>
    <w:rsid w:val="00021BD0"/>
    <w:rsid w:val="00024563"/>
    <w:rsid w:val="00027DB2"/>
    <w:rsid w:val="0003097B"/>
    <w:rsid w:val="00031DF2"/>
    <w:rsid w:val="00032143"/>
    <w:rsid w:val="00032656"/>
    <w:rsid w:val="0003300F"/>
    <w:rsid w:val="000334F2"/>
    <w:rsid w:val="00036062"/>
    <w:rsid w:val="00036172"/>
    <w:rsid w:val="00036727"/>
    <w:rsid w:val="00040AB3"/>
    <w:rsid w:val="00040EEB"/>
    <w:rsid w:val="000440FF"/>
    <w:rsid w:val="00050433"/>
    <w:rsid w:val="00050904"/>
    <w:rsid w:val="00054DE8"/>
    <w:rsid w:val="00063709"/>
    <w:rsid w:val="00064F5F"/>
    <w:rsid w:val="0006546F"/>
    <w:rsid w:val="00066CDE"/>
    <w:rsid w:val="000751BF"/>
    <w:rsid w:val="000776B6"/>
    <w:rsid w:val="00082C61"/>
    <w:rsid w:val="00090FC0"/>
    <w:rsid w:val="00091570"/>
    <w:rsid w:val="00091791"/>
    <w:rsid w:val="00094D68"/>
    <w:rsid w:val="00096293"/>
    <w:rsid w:val="0009635E"/>
    <w:rsid w:val="00096925"/>
    <w:rsid w:val="00097B6A"/>
    <w:rsid w:val="000A0043"/>
    <w:rsid w:val="000A077B"/>
    <w:rsid w:val="000A6397"/>
    <w:rsid w:val="000A6A29"/>
    <w:rsid w:val="000B2423"/>
    <w:rsid w:val="000B364C"/>
    <w:rsid w:val="000B451E"/>
    <w:rsid w:val="000B48E4"/>
    <w:rsid w:val="000B752A"/>
    <w:rsid w:val="000C15D4"/>
    <w:rsid w:val="000C1D98"/>
    <w:rsid w:val="000C263C"/>
    <w:rsid w:val="000C35C4"/>
    <w:rsid w:val="000C4E51"/>
    <w:rsid w:val="000C5699"/>
    <w:rsid w:val="000D3913"/>
    <w:rsid w:val="000D749A"/>
    <w:rsid w:val="000E4A48"/>
    <w:rsid w:val="000E70C6"/>
    <w:rsid w:val="000E7560"/>
    <w:rsid w:val="000F163D"/>
    <w:rsid w:val="000F1FF2"/>
    <w:rsid w:val="000F28D3"/>
    <w:rsid w:val="000F49AC"/>
    <w:rsid w:val="00100AAC"/>
    <w:rsid w:val="00101708"/>
    <w:rsid w:val="00101A7E"/>
    <w:rsid w:val="00103BA8"/>
    <w:rsid w:val="00103D17"/>
    <w:rsid w:val="0010474E"/>
    <w:rsid w:val="001057B3"/>
    <w:rsid w:val="00106179"/>
    <w:rsid w:val="0011169E"/>
    <w:rsid w:val="00111706"/>
    <w:rsid w:val="00113451"/>
    <w:rsid w:val="001152C7"/>
    <w:rsid w:val="001210FB"/>
    <w:rsid w:val="00121826"/>
    <w:rsid w:val="00121B67"/>
    <w:rsid w:val="00121D18"/>
    <w:rsid w:val="00123DED"/>
    <w:rsid w:val="001250CC"/>
    <w:rsid w:val="001259C5"/>
    <w:rsid w:val="0012634E"/>
    <w:rsid w:val="00126840"/>
    <w:rsid w:val="001304C8"/>
    <w:rsid w:val="00135CAC"/>
    <w:rsid w:val="00140F9B"/>
    <w:rsid w:val="001469B1"/>
    <w:rsid w:val="001502FA"/>
    <w:rsid w:val="00153A3C"/>
    <w:rsid w:val="00156350"/>
    <w:rsid w:val="00160127"/>
    <w:rsid w:val="00161EC8"/>
    <w:rsid w:val="00163B7E"/>
    <w:rsid w:val="001643B9"/>
    <w:rsid w:val="001706A9"/>
    <w:rsid w:val="001719D1"/>
    <w:rsid w:val="0017349B"/>
    <w:rsid w:val="00183B26"/>
    <w:rsid w:val="001866A0"/>
    <w:rsid w:val="00187C2C"/>
    <w:rsid w:val="001908DB"/>
    <w:rsid w:val="00190F9F"/>
    <w:rsid w:val="0019329B"/>
    <w:rsid w:val="00193D0C"/>
    <w:rsid w:val="001949EF"/>
    <w:rsid w:val="00197EFD"/>
    <w:rsid w:val="001A0552"/>
    <w:rsid w:val="001A13FC"/>
    <w:rsid w:val="001A24B7"/>
    <w:rsid w:val="001A3C5C"/>
    <w:rsid w:val="001A44D5"/>
    <w:rsid w:val="001A70D2"/>
    <w:rsid w:val="001B25DF"/>
    <w:rsid w:val="001B4EC8"/>
    <w:rsid w:val="001B7F92"/>
    <w:rsid w:val="001C3275"/>
    <w:rsid w:val="001C7569"/>
    <w:rsid w:val="001C7D93"/>
    <w:rsid w:val="001D2187"/>
    <w:rsid w:val="001D38C3"/>
    <w:rsid w:val="001D4747"/>
    <w:rsid w:val="001D5059"/>
    <w:rsid w:val="001E0B94"/>
    <w:rsid w:val="001E0D00"/>
    <w:rsid w:val="001E1996"/>
    <w:rsid w:val="001E1F1E"/>
    <w:rsid w:val="001E1F82"/>
    <w:rsid w:val="001E6211"/>
    <w:rsid w:val="001E6626"/>
    <w:rsid w:val="001F0A96"/>
    <w:rsid w:val="001F10D2"/>
    <w:rsid w:val="001F2222"/>
    <w:rsid w:val="001F4749"/>
    <w:rsid w:val="001F68A3"/>
    <w:rsid w:val="0020146A"/>
    <w:rsid w:val="002014CB"/>
    <w:rsid w:val="00201E69"/>
    <w:rsid w:val="0020349D"/>
    <w:rsid w:val="00203898"/>
    <w:rsid w:val="0020717A"/>
    <w:rsid w:val="00207926"/>
    <w:rsid w:val="002079A9"/>
    <w:rsid w:val="00207C30"/>
    <w:rsid w:val="00211E59"/>
    <w:rsid w:val="00213B00"/>
    <w:rsid w:val="00215BAF"/>
    <w:rsid w:val="00215F65"/>
    <w:rsid w:val="002169D3"/>
    <w:rsid w:val="0022299F"/>
    <w:rsid w:val="00223511"/>
    <w:rsid w:val="0022430F"/>
    <w:rsid w:val="00224530"/>
    <w:rsid w:val="00224CCF"/>
    <w:rsid w:val="0022608A"/>
    <w:rsid w:val="00233948"/>
    <w:rsid w:val="00233EF9"/>
    <w:rsid w:val="00236C58"/>
    <w:rsid w:val="00237CE3"/>
    <w:rsid w:val="0024559A"/>
    <w:rsid w:val="00245F2B"/>
    <w:rsid w:val="0025162E"/>
    <w:rsid w:val="002516C8"/>
    <w:rsid w:val="00251736"/>
    <w:rsid w:val="00251EB1"/>
    <w:rsid w:val="00260BA1"/>
    <w:rsid w:val="002630E2"/>
    <w:rsid w:val="002716EB"/>
    <w:rsid w:val="00273583"/>
    <w:rsid w:val="00273E42"/>
    <w:rsid w:val="00274599"/>
    <w:rsid w:val="00281D33"/>
    <w:rsid w:val="00284660"/>
    <w:rsid w:val="00284A7F"/>
    <w:rsid w:val="0028590F"/>
    <w:rsid w:val="00285F2C"/>
    <w:rsid w:val="00286552"/>
    <w:rsid w:val="00294A3E"/>
    <w:rsid w:val="00295A45"/>
    <w:rsid w:val="002966F1"/>
    <w:rsid w:val="002979C1"/>
    <w:rsid w:val="002A3385"/>
    <w:rsid w:val="002A700E"/>
    <w:rsid w:val="002B5AF6"/>
    <w:rsid w:val="002B5C61"/>
    <w:rsid w:val="002C0BC7"/>
    <w:rsid w:val="002C0C5B"/>
    <w:rsid w:val="002C12DC"/>
    <w:rsid w:val="002C1798"/>
    <w:rsid w:val="002C3159"/>
    <w:rsid w:val="002C4139"/>
    <w:rsid w:val="002C53E5"/>
    <w:rsid w:val="002C7B9F"/>
    <w:rsid w:val="002D0173"/>
    <w:rsid w:val="002D3E2D"/>
    <w:rsid w:val="002D4CCF"/>
    <w:rsid w:val="002D5C0B"/>
    <w:rsid w:val="002E0246"/>
    <w:rsid w:val="002E170D"/>
    <w:rsid w:val="002E2079"/>
    <w:rsid w:val="002E3965"/>
    <w:rsid w:val="002E3A55"/>
    <w:rsid w:val="002F35A9"/>
    <w:rsid w:val="002F4D17"/>
    <w:rsid w:val="002F605B"/>
    <w:rsid w:val="002F6FF8"/>
    <w:rsid w:val="00302034"/>
    <w:rsid w:val="003026FA"/>
    <w:rsid w:val="00302AB0"/>
    <w:rsid w:val="00303A10"/>
    <w:rsid w:val="00303F37"/>
    <w:rsid w:val="00311B54"/>
    <w:rsid w:val="003151CB"/>
    <w:rsid w:val="00315F48"/>
    <w:rsid w:val="003177B3"/>
    <w:rsid w:val="00317A32"/>
    <w:rsid w:val="003204DF"/>
    <w:rsid w:val="00322963"/>
    <w:rsid w:val="0032434B"/>
    <w:rsid w:val="00324EC7"/>
    <w:rsid w:val="00326DD1"/>
    <w:rsid w:val="00327548"/>
    <w:rsid w:val="00332AD7"/>
    <w:rsid w:val="00336033"/>
    <w:rsid w:val="003435CD"/>
    <w:rsid w:val="00343774"/>
    <w:rsid w:val="00343DD1"/>
    <w:rsid w:val="00343E03"/>
    <w:rsid w:val="00344D7B"/>
    <w:rsid w:val="00347DB8"/>
    <w:rsid w:val="00352735"/>
    <w:rsid w:val="0035456B"/>
    <w:rsid w:val="0035532B"/>
    <w:rsid w:val="00356EF4"/>
    <w:rsid w:val="003577A0"/>
    <w:rsid w:val="00357FDC"/>
    <w:rsid w:val="0036294B"/>
    <w:rsid w:val="00366AD4"/>
    <w:rsid w:val="00374236"/>
    <w:rsid w:val="00376EDD"/>
    <w:rsid w:val="0037765D"/>
    <w:rsid w:val="00381224"/>
    <w:rsid w:val="00381E5A"/>
    <w:rsid w:val="003827AD"/>
    <w:rsid w:val="003908E9"/>
    <w:rsid w:val="00391AD5"/>
    <w:rsid w:val="003932AA"/>
    <w:rsid w:val="00393EE3"/>
    <w:rsid w:val="003A09E9"/>
    <w:rsid w:val="003A3AA8"/>
    <w:rsid w:val="003A4F58"/>
    <w:rsid w:val="003A51F7"/>
    <w:rsid w:val="003A6FB9"/>
    <w:rsid w:val="003B125A"/>
    <w:rsid w:val="003B1AFF"/>
    <w:rsid w:val="003B1EBA"/>
    <w:rsid w:val="003B4B9E"/>
    <w:rsid w:val="003B6026"/>
    <w:rsid w:val="003B6C57"/>
    <w:rsid w:val="003B7A61"/>
    <w:rsid w:val="003C19F1"/>
    <w:rsid w:val="003C1F94"/>
    <w:rsid w:val="003D60D5"/>
    <w:rsid w:val="003D61C3"/>
    <w:rsid w:val="003D76BD"/>
    <w:rsid w:val="003E5F02"/>
    <w:rsid w:val="003E6263"/>
    <w:rsid w:val="003F1A7D"/>
    <w:rsid w:val="003F3911"/>
    <w:rsid w:val="003F5A33"/>
    <w:rsid w:val="00401DDC"/>
    <w:rsid w:val="00406060"/>
    <w:rsid w:val="00410593"/>
    <w:rsid w:val="00410F43"/>
    <w:rsid w:val="00412FA1"/>
    <w:rsid w:val="004151A8"/>
    <w:rsid w:val="004167EF"/>
    <w:rsid w:val="00423395"/>
    <w:rsid w:val="00424C78"/>
    <w:rsid w:val="00425DE5"/>
    <w:rsid w:val="0043252B"/>
    <w:rsid w:val="0043334D"/>
    <w:rsid w:val="00433BE1"/>
    <w:rsid w:val="0043475E"/>
    <w:rsid w:val="00437FE4"/>
    <w:rsid w:val="00440468"/>
    <w:rsid w:val="00440537"/>
    <w:rsid w:val="004405DF"/>
    <w:rsid w:val="00443566"/>
    <w:rsid w:val="004462F7"/>
    <w:rsid w:val="00450D5C"/>
    <w:rsid w:val="00451973"/>
    <w:rsid w:val="00451D39"/>
    <w:rsid w:val="00453105"/>
    <w:rsid w:val="004540C4"/>
    <w:rsid w:val="00456D7C"/>
    <w:rsid w:val="0046036B"/>
    <w:rsid w:val="0046157D"/>
    <w:rsid w:val="00463530"/>
    <w:rsid w:val="00464087"/>
    <w:rsid w:val="00466D3A"/>
    <w:rsid w:val="004706FD"/>
    <w:rsid w:val="004709DA"/>
    <w:rsid w:val="00475774"/>
    <w:rsid w:val="00482B12"/>
    <w:rsid w:val="00484E99"/>
    <w:rsid w:val="004904C9"/>
    <w:rsid w:val="004915D3"/>
    <w:rsid w:val="004941EE"/>
    <w:rsid w:val="004942E0"/>
    <w:rsid w:val="004950E2"/>
    <w:rsid w:val="00496DB3"/>
    <w:rsid w:val="00497367"/>
    <w:rsid w:val="004A0BFC"/>
    <w:rsid w:val="004A2821"/>
    <w:rsid w:val="004A3658"/>
    <w:rsid w:val="004A5210"/>
    <w:rsid w:val="004A7072"/>
    <w:rsid w:val="004B03A3"/>
    <w:rsid w:val="004B0A59"/>
    <w:rsid w:val="004B1375"/>
    <w:rsid w:val="004B3B37"/>
    <w:rsid w:val="004B429D"/>
    <w:rsid w:val="004B449E"/>
    <w:rsid w:val="004B56CF"/>
    <w:rsid w:val="004B5B2A"/>
    <w:rsid w:val="004C069F"/>
    <w:rsid w:val="004C0855"/>
    <w:rsid w:val="004C0FE4"/>
    <w:rsid w:val="004C4218"/>
    <w:rsid w:val="004C5CC3"/>
    <w:rsid w:val="004D0BB8"/>
    <w:rsid w:val="004D3858"/>
    <w:rsid w:val="004D4FF1"/>
    <w:rsid w:val="004D73E2"/>
    <w:rsid w:val="004E3DF7"/>
    <w:rsid w:val="004F13C4"/>
    <w:rsid w:val="004F32EE"/>
    <w:rsid w:val="004F47E9"/>
    <w:rsid w:val="004F783E"/>
    <w:rsid w:val="004F7AAD"/>
    <w:rsid w:val="00503B83"/>
    <w:rsid w:val="00505FD7"/>
    <w:rsid w:val="00506404"/>
    <w:rsid w:val="00507C21"/>
    <w:rsid w:val="00511400"/>
    <w:rsid w:val="00513529"/>
    <w:rsid w:val="00514B54"/>
    <w:rsid w:val="00516381"/>
    <w:rsid w:val="00520BDD"/>
    <w:rsid w:val="005240F2"/>
    <w:rsid w:val="00525011"/>
    <w:rsid w:val="00525CD4"/>
    <w:rsid w:val="005263CC"/>
    <w:rsid w:val="00531117"/>
    <w:rsid w:val="005315DE"/>
    <w:rsid w:val="005343B9"/>
    <w:rsid w:val="00536BDA"/>
    <w:rsid w:val="0054042C"/>
    <w:rsid w:val="0054133F"/>
    <w:rsid w:val="005447F9"/>
    <w:rsid w:val="00546323"/>
    <w:rsid w:val="00547053"/>
    <w:rsid w:val="00553AB5"/>
    <w:rsid w:val="00560BEF"/>
    <w:rsid w:val="005624AD"/>
    <w:rsid w:val="0056295E"/>
    <w:rsid w:val="00566083"/>
    <w:rsid w:val="00570226"/>
    <w:rsid w:val="0057030F"/>
    <w:rsid w:val="005726CF"/>
    <w:rsid w:val="005730C8"/>
    <w:rsid w:val="00573CFA"/>
    <w:rsid w:val="00575BC6"/>
    <w:rsid w:val="00577E64"/>
    <w:rsid w:val="00582272"/>
    <w:rsid w:val="0058327D"/>
    <w:rsid w:val="005837D6"/>
    <w:rsid w:val="005837EB"/>
    <w:rsid w:val="00585259"/>
    <w:rsid w:val="0058562D"/>
    <w:rsid w:val="005943AC"/>
    <w:rsid w:val="00595010"/>
    <w:rsid w:val="00595718"/>
    <w:rsid w:val="00596257"/>
    <w:rsid w:val="00596290"/>
    <w:rsid w:val="005A23D7"/>
    <w:rsid w:val="005A2941"/>
    <w:rsid w:val="005B0CD4"/>
    <w:rsid w:val="005B1F29"/>
    <w:rsid w:val="005B3CBC"/>
    <w:rsid w:val="005B4092"/>
    <w:rsid w:val="005B7492"/>
    <w:rsid w:val="005C1CC2"/>
    <w:rsid w:val="005C6F94"/>
    <w:rsid w:val="005C7F34"/>
    <w:rsid w:val="005D1477"/>
    <w:rsid w:val="005D5762"/>
    <w:rsid w:val="005D5F76"/>
    <w:rsid w:val="005E0EA7"/>
    <w:rsid w:val="005E2C6A"/>
    <w:rsid w:val="005E3844"/>
    <w:rsid w:val="005E61E2"/>
    <w:rsid w:val="005E6609"/>
    <w:rsid w:val="005E6CAE"/>
    <w:rsid w:val="005F009E"/>
    <w:rsid w:val="006013CF"/>
    <w:rsid w:val="00604C2C"/>
    <w:rsid w:val="006054B2"/>
    <w:rsid w:val="006125B0"/>
    <w:rsid w:val="00613BF8"/>
    <w:rsid w:val="006164A9"/>
    <w:rsid w:val="00616BD9"/>
    <w:rsid w:val="006200FF"/>
    <w:rsid w:val="00625173"/>
    <w:rsid w:val="0062579A"/>
    <w:rsid w:val="00625AA0"/>
    <w:rsid w:val="0062779A"/>
    <w:rsid w:val="00627E0E"/>
    <w:rsid w:val="00627F86"/>
    <w:rsid w:val="0063034C"/>
    <w:rsid w:val="00630737"/>
    <w:rsid w:val="0063329C"/>
    <w:rsid w:val="006401CE"/>
    <w:rsid w:val="0064034E"/>
    <w:rsid w:val="00640E8C"/>
    <w:rsid w:val="00642FDF"/>
    <w:rsid w:val="00643518"/>
    <w:rsid w:val="00643927"/>
    <w:rsid w:val="00645DB6"/>
    <w:rsid w:val="006468D9"/>
    <w:rsid w:val="00647D16"/>
    <w:rsid w:val="006506E7"/>
    <w:rsid w:val="006524A7"/>
    <w:rsid w:val="00652E95"/>
    <w:rsid w:val="006534C2"/>
    <w:rsid w:val="00653533"/>
    <w:rsid w:val="00655678"/>
    <w:rsid w:val="00655E26"/>
    <w:rsid w:val="006562E3"/>
    <w:rsid w:val="00657416"/>
    <w:rsid w:val="00660739"/>
    <w:rsid w:val="00661503"/>
    <w:rsid w:val="0066174A"/>
    <w:rsid w:val="00663F94"/>
    <w:rsid w:val="00667D0B"/>
    <w:rsid w:val="00672B70"/>
    <w:rsid w:val="00673B7F"/>
    <w:rsid w:val="0068360B"/>
    <w:rsid w:val="00691D2E"/>
    <w:rsid w:val="00692F5A"/>
    <w:rsid w:val="00694C76"/>
    <w:rsid w:val="00697A67"/>
    <w:rsid w:val="006A41D2"/>
    <w:rsid w:val="006A5074"/>
    <w:rsid w:val="006A66CC"/>
    <w:rsid w:val="006A71DA"/>
    <w:rsid w:val="006B2A4E"/>
    <w:rsid w:val="006B34C8"/>
    <w:rsid w:val="006B6051"/>
    <w:rsid w:val="006C094C"/>
    <w:rsid w:val="006C2D2B"/>
    <w:rsid w:val="006C3ED3"/>
    <w:rsid w:val="006C41A5"/>
    <w:rsid w:val="006C44F6"/>
    <w:rsid w:val="006C5054"/>
    <w:rsid w:val="006D1AF5"/>
    <w:rsid w:val="006D1CE4"/>
    <w:rsid w:val="006D328C"/>
    <w:rsid w:val="006D47F0"/>
    <w:rsid w:val="006D4D24"/>
    <w:rsid w:val="006D4E38"/>
    <w:rsid w:val="006D5B66"/>
    <w:rsid w:val="006D7526"/>
    <w:rsid w:val="006D7F01"/>
    <w:rsid w:val="006E1059"/>
    <w:rsid w:val="006E2581"/>
    <w:rsid w:val="006E3DFA"/>
    <w:rsid w:val="006E67C2"/>
    <w:rsid w:val="006E7B20"/>
    <w:rsid w:val="006F0EF5"/>
    <w:rsid w:val="006F205F"/>
    <w:rsid w:val="006F24A7"/>
    <w:rsid w:val="006F2656"/>
    <w:rsid w:val="006F779C"/>
    <w:rsid w:val="00700C6B"/>
    <w:rsid w:val="007037D7"/>
    <w:rsid w:val="00705D03"/>
    <w:rsid w:val="00705DE1"/>
    <w:rsid w:val="00706388"/>
    <w:rsid w:val="007075F3"/>
    <w:rsid w:val="007115D2"/>
    <w:rsid w:val="00712F41"/>
    <w:rsid w:val="0071698F"/>
    <w:rsid w:val="00720247"/>
    <w:rsid w:val="0072073F"/>
    <w:rsid w:val="0072245D"/>
    <w:rsid w:val="0072340A"/>
    <w:rsid w:val="00723435"/>
    <w:rsid w:val="00727F7B"/>
    <w:rsid w:val="007322C4"/>
    <w:rsid w:val="00732ADB"/>
    <w:rsid w:val="00734E85"/>
    <w:rsid w:val="0073508A"/>
    <w:rsid w:val="00736F89"/>
    <w:rsid w:val="00746A8F"/>
    <w:rsid w:val="007500D8"/>
    <w:rsid w:val="007504D5"/>
    <w:rsid w:val="00752616"/>
    <w:rsid w:val="0075552A"/>
    <w:rsid w:val="007559B2"/>
    <w:rsid w:val="00760CEC"/>
    <w:rsid w:val="007655E6"/>
    <w:rsid w:val="00771367"/>
    <w:rsid w:val="00771D8A"/>
    <w:rsid w:val="00773182"/>
    <w:rsid w:val="00777106"/>
    <w:rsid w:val="007812CE"/>
    <w:rsid w:val="00781377"/>
    <w:rsid w:val="00781BD4"/>
    <w:rsid w:val="00782866"/>
    <w:rsid w:val="00783FF7"/>
    <w:rsid w:val="007858A0"/>
    <w:rsid w:val="0079138E"/>
    <w:rsid w:val="0079164E"/>
    <w:rsid w:val="00791872"/>
    <w:rsid w:val="007929FD"/>
    <w:rsid w:val="00795AD5"/>
    <w:rsid w:val="007972BB"/>
    <w:rsid w:val="00797C95"/>
    <w:rsid w:val="007A1DB1"/>
    <w:rsid w:val="007A236D"/>
    <w:rsid w:val="007A3F73"/>
    <w:rsid w:val="007B3A12"/>
    <w:rsid w:val="007B411F"/>
    <w:rsid w:val="007C1ABF"/>
    <w:rsid w:val="007C2859"/>
    <w:rsid w:val="007C3839"/>
    <w:rsid w:val="007C600B"/>
    <w:rsid w:val="007C7048"/>
    <w:rsid w:val="007D348B"/>
    <w:rsid w:val="007D48C1"/>
    <w:rsid w:val="007D49C0"/>
    <w:rsid w:val="007D5A43"/>
    <w:rsid w:val="007D6D86"/>
    <w:rsid w:val="007D706D"/>
    <w:rsid w:val="007E0D71"/>
    <w:rsid w:val="007E2484"/>
    <w:rsid w:val="007E2678"/>
    <w:rsid w:val="007E571E"/>
    <w:rsid w:val="007F05F4"/>
    <w:rsid w:val="007F1178"/>
    <w:rsid w:val="007F254F"/>
    <w:rsid w:val="007F28C4"/>
    <w:rsid w:val="007F498C"/>
    <w:rsid w:val="007F76A3"/>
    <w:rsid w:val="00804F97"/>
    <w:rsid w:val="00807F2E"/>
    <w:rsid w:val="00822E55"/>
    <w:rsid w:val="00824871"/>
    <w:rsid w:val="008251E2"/>
    <w:rsid w:val="0082525B"/>
    <w:rsid w:val="00825D9A"/>
    <w:rsid w:val="0082705E"/>
    <w:rsid w:val="00830097"/>
    <w:rsid w:val="00831419"/>
    <w:rsid w:val="00831BA4"/>
    <w:rsid w:val="00833914"/>
    <w:rsid w:val="0083537C"/>
    <w:rsid w:val="00836A3A"/>
    <w:rsid w:val="00841A06"/>
    <w:rsid w:val="008431C9"/>
    <w:rsid w:val="008436C5"/>
    <w:rsid w:val="00844CD0"/>
    <w:rsid w:val="008464CD"/>
    <w:rsid w:val="00846C72"/>
    <w:rsid w:val="00850B16"/>
    <w:rsid w:val="0085305E"/>
    <w:rsid w:val="00860001"/>
    <w:rsid w:val="00860FC4"/>
    <w:rsid w:val="00861171"/>
    <w:rsid w:val="00862C0C"/>
    <w:rsid w:val="00864A43"/>
    <w:rsid w:val="00866A7F"/>
    <w:rsid w:val="00870247"/>
    <w:rsid w:val="00870CBE"/>
    <w:rsid w:val="00871090"/>
    <w:rsid w:val="00871180"/>
    <w:rsid w:val="00872207"/>
    <w:rsid w:val="00874025"/>
    <w:rsid w:val="00877C56"/>
    <w:rsid w:val="0088321F"/>
    <w:rsid w:val="00887022"/>
    <w:rsid w:val="00890299"/>
    <w:rsid w:val="00893BC3"/>
    <w:rsid w:val="00894080"/>
    <w:rsid w:val="008A0DF8"/>
    <w:rsid w:val="008A1032"/>
    <w:rsid w:val="008A146A"/>
    <w:rsid w:val="008A2B83"/>
    <w:rsid w:val="008A2F7F"/>
    <w:rsid w:val="008A3BCA"/>
    <w:rsid w:val="008A3F02"/>
    <w:rsid w:val="008A6A19"/>
    <w:rsid w:val="008A7C54"/>
    <w:rsid w:val="008A7FE9"/>
    <w:rsid w:val="008B7980"/>
    <w:rsid w:val="008C4031"/>
    <w:rsid w:val="008D3522"/>
    <w:rsid w:val="008D64BD"/>
    <w:rsid w:val="008D6A6F"/>
    <w:rsid w:val="008E129F"/>
    <w:rsid w:val="008E2E1B"/>
    <w:rsid w:val="008E4469"/>
    <w:rsid w:val="008E5703"/>
    <w:rsid w:val="008E6BB7"/>
    <w:rsid w:val="008E7DCD"/>
    <w:rsid w:val="008F02B0"/>
    <w:rsid w:val="008F3254"/>
    <w:rsid w:val="008F7469"/>
    <w:rsid w:val="00903F02"/>
    <w:rsid w:val="00903FB1"/>
    <w:rsid w:val="00904204"/>
    <w:rsid w:val="0091226A"/>
    <w:rsid w:val="00914698"/>
    <w:rsid w:val="00921419"/>
    <w:rsid w:val="00921E8E"/>
    <w:rsid w:val="00927589"/>
    <w:rsid w:val="00927779"/>
    <w:rsid w:val="00930346"/>
    <w:rsid w:val="009304A9"/>
    <w:rsid w:val="00931529"/>
    <w:rsid w:val="00931DD3"/>
    <w:rsid w:val="00932DDF"/>
    <w:rsid w:val="00933AC6"/>
    <w:rsid w:val="00936C1F"/>
    <w:rsid w:val="009413A1"/>
    <w:rsid w:val="00945A51"/>
    <w:rsid w:val="00946321"/>
    <w:rsid w:val="0094793D"/>
    <w:rsid w:val="00950F77"/>
    <w:rsid w:val="0095439B"/>
    <w:rsid w:val="009578AA"/>
    <w:rsid w:val="00962EA7"/>
    <w:rsid w:val="0096439A"/>
    <w:rsid w:val="00973F40"/>
    <w:rsid w:val="009752F8"/>
    <w:rsid w:val="00977019"/>
    <w:rsid w:val="00977571"/>
    <w:rsid w:val="00980791"/>
    <w:rsid w:val="00980B81"/>
    <w:rsid w:val="00981160"/>
    <w:rsid w:val="00982F92"/>
    <w:rsid w:val="00987ADC"/>
    <w:rsid w:val="0099081F"/>
    <w:rsid w:val="00991700"/>
    <w:rsid w:val="009922A8"/>
    <w:rsid w:val="0099334C"/>
    <w:rsid w:val="00996930"/>
    <w:rsid w:val="00997812"/>
    <w:rsid w:val="009A6E02"/>
    <w:rsid w:val="009B046D"/>
    <w:rsid w:val="009B11E2"/>
    <w:rsid w:val="009B5CB3"/>
    <w:rsid w:val="009B6F65"/>
    <w:rsid w:val="009C12B1"/>
    <w:rsid w:val="009C1C07"/>
    <w:rsid w:val="009C1CEE"/>
    <w:rsid w:val="009C3391"/>
    <w:rsid w:val="009C4C64"/>
    <w:rsid w:val="009C7453"/>
    <w:rsid w:val="009D3A33"/>
    <w:rsid w:val="009D4D65"/>
    <w:rsid w:val="009D695D"/>
    <w:rsid w:val="009E0AFC"/>
    <w:rsid w:val="009E1B1F"/>
    <w:rsid w:val="009E2A87"/>
    <w:rsid w:val="009E360C"/>
    <w:rsid w:val="009E3BEC"/>
    <w:rsid w:val="009E3DB8"/>
    <w:rsid w:val="009E44DE"/>
    <w:rsid w:val="009F0A37"/>
    <w:rsid w:val="009F4AE3"/>
    <w:rsid w:val="009F76B2"/>
    <w:rsid w:val="00A02508"/>
    <w:rsid w:val="00A02B97"/>
    <w:rsid w:val="00A05EB3"/>
    <w:rsid w:val="00A1146F"/>
    <w:rsid w:val="00A16F9A"/>
    <w:rsid w:val="00A17AE2"/>
    <w:rsid w:val="00A20742"/>
    <w:rsid w:val="00A20BC9"/>
    <w:rsid w:val="00A21A67"/>
    <w:rsid w:val="00A27DCB"/>
    <w:rsid w:val="00A31746"/>
    <w:rsid w:val="00A34A66"/>
    <w:rsid w:val="00A36817"/>
    <w:rsid w:val="00A36A72"/>
    <w:rsid w:val="00A36AC9"/>
    <w:rsid w:val="00A36DA5"/>
    <w:rsid w:val="00A42048"/>
    <w:rsid w:val="00A43F47"/>
    <w:rsid w:val="00A46A29"/>
    <w:rsid w:val="00A4739A"/>
    <w:rsid w:val="00A505D0"/>
    <w:rsid w:val="00A538E9"/>
    <w:rsid w:val="00A54730"/>
    <w:rsid w:val="00A550A9"/>
    <w:rsid w:val="00A569CC"/>
    <w:rsid w:val="00A56CD8"/>
    <w:rsid w:val="00A618FA"/>
    <w:rsid w:val="00A65B26"/>
    <w:rsid w:val="00A66DA6"/>
    <w:rsid w:val="00A672D1"/>
    <w:rsid w:val="00A71E5C"/>
    <w:rsid w:val="00A73396"/>
    <w:rsid w:val="00A73D32"/>
    <w:rsid w:val="00A7414A"/>
    <w:rsid w:val="00A7435B"/>
    <w:rsid w:val="00A7658C"/>
    <w:rsid w:val="00A77B4B"/>
    <w:rsid w:val="00A81D86"/>
    <w:rsid w:val="00A82781"/>
    <w:rsid w:val="00A84C3B"/>
    <w:rsid w:val="00A84FB7"/>
    <w:rsid w:val="00A85048"/>
    <w:rsid w:val="00A87B18"/>
    <w:rsid w:val="00A95536"/>
    <w:rsid w:val="00A96DC7"/>
    <w:rsid w:val="00A96F18"/>
    <w:rsid w:val="00AA14E4"/>
    <w:rsid w:val="00AA1D80"/>
    <w:rsid w:val="00AA30E5"/>
    <w:rsid w:val="00AA453C"/>
    <w:rsid w:val="00AA4D10"/>
    <w:rsid w:val="00AA546F"/>
    <w:rsid w:val="00AA6534"/>
    <w:rsid w:val="00AA74BC"/>
    <w:rsid w:val="00AB0AB5"/>
    <w:rsid w:val="00AB148B"/>
    <w:rsid w:val="00AB1794"/>
    <w:rsid w:val="00AB4A58"/>
    <w:rsid w:val="00AB5D8F"/>
    <w:rsid w:val="00AB613D"/>
    <w:rsid w:val="00AB754B"/>
    <w:rsid w:val="00AC09B2"/>
    <w:rsid w:val="00AC1B37"/>
    <w:rsid w:val="00AC1FF6"/>
    <w:rsid w:val="00AC2059"/>
    <w:rsid w:val="00AC2CA6"/>
    <w:rsid w:val="00AC4280"/>
    <w:rsid w:val="00AC54AA"/>
    <w:rsid w:val="00AD24E4"/>
    <w:rsid w:val="00AD3DAC"/>
    <w:rsid w:val="00AD417F"/>
    <w:rsid w:val="00AD4F6B"/>
    <w:rsid w:val="00AD687E"/>
    <w:rsid w:val="00AE1231"/>
    <w:rsid w:val="00AE2182"/>
    <w:rsid w:val="00AE469D"/>
    <w:rsid w:val="00AE4924"/>
    <w:rsid w:val="00AE526D"/>
    <w:rsid w:val="00AF2577"/>
    <w:rsid w:val="00AF3E07"/>
    <w:rsid w:val="00AF5713"/>
    <w:rsid w:val="00AF5E59"/>
    <w:rsid w:val="00AF5ED3"/>
    <w:rsid w:val="00AF62E1"/>
    <w:rsid w:val="00B003C0"/>
    <w:rsid w:val="00B01DF6"/>
    <w:rsid w:val="00B01F3C"/>
    <w:rsid w:val="00B0375F"/>
    <w:rsid w:val="00B03EC8"/>
    <w:rsid w:val="00B053E4"/>
    <w:rsid w:val="00B067FD"/>
    <w:rsid w:val="00B069FD"/>
    <w:rsid w:val="00B072A9"/>
    <w:rsid w:val="00B072E6"/>
    <w:rsid w:val="00B0765C"/>
    <w:rsid w:val="00B11B61"/>
    <w:rsid w:val="00B11C5C"/>
    <w:rsid w:val="00B1224D"/>
    <w:rsid w:val="00B17755"/>
    <w:rsid w:val="00B20A71"/>
    <w:rsid w:val="00B20B1A"/>
    <w:rsid w:val="00B21EE8"/>
    <w:rsid w:val="00B23517"/>
    <w:rsid w:val="00B2622A"/>
    <w:rsid w:val="00B272C4"/>
    <w:rsid w:val="00B307AB"/>
    <w:rsid w:val="00B31803"/>
    <w:rsid w:val="00B32152"/>
    <w:rsid w:val="00B370E3"/>
    <w:rsid w:val="00B379F5"/>
    <w:rsid w:val="00B41D6F"/>
    <w:rsid w:val="00B46670"/>
    <w:rsid w:val="00B504F3"/>
    <w:rsid w:val="00B548F3"/>
    <w:rsid w:val="00B55958"/>
    <w:rsid w:val="00B573F2"/>
    <w:rsid w:val="00B60D8F"/>
    <w:rsid w:val="00B66899"/>
    <w:rsid w:val="00B668AC"/>
    <w:rsid w:val="00B67433"/>
    <w:rsid w:val="00B701DD"/>
    <w:rsid w:val="00B74183"/>
    <w:rsid w:val="00B746B0"/>
    <w:rsid w:val="00B75B13"/>
    <w:rsid w:val="00B8102B"/>
    <w:rsid w:val="00B81ACE"/>
    <w:rsid w:val="00B825E8"/>
    <w:rsid w:val="00B83349"/>
    <w:rsid w:val="00B862C6"/>
    <w:rsid w:val="00B86F0B"/>
    <w:rsid w:val="00B87359"/>
    <w:rsid w:val="00B90003"/>
    <w:rsid w:val="00B94E3E"/>
    <w:rsid w:val="00B96FA4"/>
    <w:rsid w:val="00BA47CE"/>
    <w:rsid w:val="00BA519B"/>
    <w:rsid w:val="00BB05C0"/>
    <w:rsid w:val="00BB4F0E"/>
    <w:rsid w:val="00BB5324"/>
    <w:rsid w:val="00BC2895"/>
    <w:rsid w:val="00BC2A0B"/>
    <w:rsid w:val="00BC30CB"/>
    <w:rsid w:val="00BC7B9D"/>
    <w:rsid w:val="00BD0317"/>
    <w:rsid w:val="00BD4CAC"/>
    <w:rsid w:val="00BE34B9"/>
    <w:rsid w:val="00BE48D2"/>
    <w:rsid w:val="00BE5DCF"/>
    <w:rsid w:val="00BE5DDB"/>
    <w:rsid w:val="00BE65C6"/>
    <w:rsid w:val="00BE6D8D"/>
    <w:rsid w:val="00BF28C3"/>
    <w:rsid w:val="00BF2BDC"/>
    <w:rsid w:val="00BF4C89"/>
    <w:rsid w:val="00C00FC0"/>
    <w:rsid w:val="00C00FEB"/>
    <w:rsid w:val="00C02A8A"/>
    <w:rsid w:val="00C03470"/>
    <w:rsid w:val="00C0534B"/>
    <w:rsid w:val="00C05D8A"/>
    <w:rsid w:val="00C06402"/>
    <w:rsid w:val="00C06AC3"/>
    <w:rsid w:val="00C0719C"/>
    <w:rsid w:val="00C074D2"/>
    <w:rsid w:val="00C07CE5"/>
    <w:rsid w:val="00C13002"/>
    <w:rsid w:val="00C13D32"/>
    <w:rsid w:val="00C23974"/>
    <w:rsid w:val="00C23CCE"/>
    <w:rsid w:val="00C261A9"/>
    <w:rsid w:val="00C277B2"/>
    <w:rsid w:val="00C31EA1"/>
    <w:rsid w:val="00C32CF4"/>
    <w:rsid w:val="00C35C07"/>
    <w:rsid w:val="00C36F28"/>
    <w:rsid w:val="00C3700F"/>
    <w:rsid w:val="00C43355"/>
    <w:rsid w:val="00C455DF"/>
    <w:rsid w:val="00C51635"/>
    <w:rsid w:val="00C53111"/>
    <w:rsid w:val="00C54D2C"/>
    <w:rsid w:val="00C56FD4"/>
    <w:rsid w:val="00C577BB"/>
    <w:rsid w:val="00C60843"/>
    <w:rsid w:val="00C62CEF"/>
    <w:rsid w:val="00C67B95"/>
    <w:rsid w:val="00C7026E"/>
    <w:rsid w:val="00C713B1"/>
    <w:rsid w:val="00C72005"/>
    <w:rsid w:val="00C73C7E"/>
    <w:rsid w:val="00C74CDF"/>
    <w:rsid w:val="00C74FDA"/>
    <w:rsid w:val="00C77224"/>
    <w:rsid w:val="00C8028F"/>
    <w:rsid w:val="00C828B7"/>
    <w:rsid w:val="00C866D7"/>
    <w:rsid w:val="00C8763E"/>
    <w:rsid w:val="00C904ED"/>
    <w:rsid w:val="00C907D9"/>
    <w:rsid w:val="00C90ED1"/>
    <w:rsid w:val="00C918EC"/>
    <w:rsid w:val="00C9217B"/>
    <w:rsid w:val="00C93DF0"/>
    <w:rsid w:val="00C95DCD"/>
    <w:rsid w:val="00C95E46"/>
    <w:rsid w:val="00C968D9"/>
    <w:rsid w:val="00C973DC"/>
    <w:rsid w:val="00C9743A"/>
    <w:rsid w:val="00CA001B"/>
    <w:rsid w:val="00CA3C91"/>
    <w:rsid w:val="00CA4652"/>
    <w:rsid w:val="00CA7B38"/>
    <w:rsid w:val="00CB0CB6"/>
    <w:rsid w:val="00CB1557"/>
    <w:rsid w:val="00CB185B"/>
    <w:rsid w:val="00CB3732"/>
    <w:rsid w:val="00CB4A8D"/>
    <w:rsid w:val="00CB6673"/>
    <w:rsid w:val="00CB729D"/>
    <w:rsid w:val="00CB7393"/>
    <w:rsid w:val="00CB7A52"/>
    <w:rsid w:val="00CC1907"/>
    <w:rsid w:val="00CC1B70"/>
    <w:rsid w:val="00CC3A3E"/>
    <w:rsid w:val="00CC494C"/>
    <w:rsid w:val="00CC502B"/>
    <w:rsid w:val="00CC6A19"/>
    <w:rsid w:val="00CD026E"/>
    <w:rsid w:val="00CD25DF"/>
    <w:rsid w:val="00CD3D6F"/>
    <w:rsid w:val="00CD50CC"/>
    <w:rsid w:val="00CD5557"/>
    <w:rsid w:val="00CD6F18"/>
    <w:rsid w:val="00CE08C3"/>
    <w:rsid w:val="00CE15FD"/>
    <w:rsid w:val="00CE266F"/>
    <w:rsid w:val="00CF23DC"/>
    <w:rsid w:val="00CF608A"/>
    <w:rsid w:val="00CF6FD8"/>
    <w:rsid w:val="00D03569"/>
    <w:rsid w:val="00D03CAD"/>
    <w:rsid w:val="00D0465A"/>
    <w:rsid w:val="00D05EBD"/>
    <w:rsid w:val="00D06262"/>
    <w:rsid w:val="00D10CD3"/>
    <w:rsid w:val="00D16A47"/>
    <w:rsid w:val="00D172E2"/>
    <w:rsid w:val="00D20E35"/>
    <w:rsid w:val="00D222DC"/>
    <w:rsid w:val="00D24824"/>
    <w:rsid w:val="00D31368"/>
    <w:rsid w:val="00D35093"/>
    <w:rsid w:val="00D35D7B"/>
    <w:rsid w:val="00D35ED9"/>
    <w:rsid w:val="00D40066"/>
    <w:rsid w:val="00D40155"/>
    <w:rsid w:val="00D422F2"/>
    <w:rsid w:val="00D462CC"/>
    <w:rsid w:val="00D46473"/>
    <w:rsid w:val="00D50883"/>
    <w:rsid w:val="00D53133"/>
    <w:rsid w:val="00D56FCC"/>
    <w:rsid w:val="00D57CD9"/>
    <w:rsid w:val="00D640DA"/>
    <w:rsid w:val="00D6433F"/>
    <w:rsid w:val="00D762E4"/>
    <w:rsid w:val="00D80C76"/>
    <w:rsid w:val="00D81C82"/>
    <w:rsid w:val="00D81E82"/>
    <w:rsid w:val="00D8200F"/>
    <w:rsid w:val="00D85256"/>
    <w:rsid w:val="00D855C7"/>
    <w:rsid w:val="00D90456"/>
    <w:rsid w:val="00D9567F"/>
    <w:rsid w:val="00D96FD6"/>
    <w:rsid w:val="00DA187A"/>
    <w:rsid w:val="00DA2A79"/>
    <w:rsid w:val="00DA48CB"/>
    <w:rsid w:val="00DA51B9"/>
    <w:rsid w:val="00DA62C4"/>
    <w:rsid w:val="00DA6A2C"/>
    <w:rsid w:val="00DB130B"/>
    <w:rsid w:val="00DB175D"/>
    <w:rsid w:val="00DB372B"/>
    <w:rsid w:val="00DB465F"/>
    <w:rsid w:val="00DB79B8"/>
    <w:rsid w:val="00DC032D"/>
    <w:rsid w:val="00DC2F58"/>
    <w:rsid w:val="00DC3287"/>
    <w:rsid w:val="00DC377E"/>
    <w:rsid w:val="00DC4F09"/>
    <w:rsid w:val="00DC6CD7"/>
    <w:rsid w:val="00DC7F37"/>
    <w:rsid w:val="00DD2B41"/>
    <w:rsid w:val="00DD300A"/>
    <w:rsid w:val="00DD3E17"/>
    <w:rsid w:val="00DD5A8D"/>
    <w:rsid w:val="00DD6BD3"/>
    <w:rsid w:val="00DE426B"/>
    <w:rsid w:val="00DE7D07"/>
    <w:rsid w:val="00DF01C2"/>
    <w:rsid w:val="00DF2E5A"/>
    <w:rsid w:val="00DF4146"/>
    <w:rsid w:val="00DF4F09"/>
    <w:rsid w:val="00DF5E9A"/>
    <w:rsid w:val="00DF7DC2"/>
    <w:rsid w:val="00E0119D"/>
    <w:rsid w:val="00E023D3"/>
    <w:rsid w:val="00E024CA"/>
    <w:rsid w:val="00E0299F"/>
    <w:rsid w:val="00E04EEF"/>
    <w:rsid w:val="00E0509C"/>
    <w:rsid w:val="00E07056"/>
    <w:rsid w:val="00E13D67"/>
    <w:rsid w:val="00E140DE"/>
    <w:rsid w:val="00E14520"/>
    <w:rsid w:val="00E15611"/>
    <w:rsid w:val="00E15724"/>
    <w:rsid w:val="00E1666F"/>
    <w:rsid w:val="00E17CF5"/>
    <w:rsid w:val="00E22E71"/>
    <w:rsid w:val="00E27D0A"/>
    <w:rsid w:val="00E40AE8"/>
    <w:rsid w:val="00E41DBC"/>
    <w:rsid w:val="00E42A8D"/>
    <w:rsid w:val="00E42F23"/>
    <w:rsid w:val="00E4415C"/>
    <w:rsid w:val="00E444FF"/>
    <w:rsid w:val="00E44639"/>
    <w:rsid w:val="00E4493C"/>
    <w:rsid w:val="00E44CA7"/>
    <w:rsid w:val="00E50830"/>
    <w:rsid w:val="00E51754"/>
    <w:rsid w:val="00E520CD"/>
    <w:rsid w:val="00E52542"/>
    <w:rsid w:val="00E52C7E"/>
    <w:rsid w:val="00E54FE1"/>
    <w:rsid w:val="00E5698A"/>
    <w:rsid w:val="00E571FE"/>
    <w:rsid w:val="00E57795"/>
    <w:rsid w:val="00E632D9"/>
    <w:rsid w:val="00E64DEC"/>
    <w:rsid w:val="00E66282"/>
    <w:rsid w:val="00E66529"/>
    <w:rsid w:val="00E724B6"/>
    <w:rsid w:val="00E8198F"/>
    <w:rsid w:val="00E8228A"/>
    <w:rsid w:val="00E82F21"/>
    <w:rsid w:val="00E83E18"/>
    <w:rsid w:val="00E86599"/>
    <w:rsid w:val="00E872A2"/>
    <w:rsid w:val="00E90DA8"/>
    <w:rsid w:val="00E92332"/>
    <w:rsid w:val="00E942CC"/>
    <w:rsid w:val="00E945B1"/>
    <w:rsid w:val="00E973AF"/>
    <w:rsid w:val="00EA7355"/>
    <w:rsid w:val="00EA7733"/>
    <w:rsid w:val="00EB0324"/>
    <w:rsid w:val="00EB1617"/>
    <w:rsid w:val="00EB4524"/>
    <w:rsid w:val="00EB68CF"/>
    <w:rsid w:val="00EB7E5B"/>
    <w:rsid w:val="00EC0421"/>
    <w:rsid w:val="00EC268A"/>
    <w:rsid w:val="00EC34ED"/>
    <w:rsid w:val="00EC370D"/>
    <w:rsid w:val="00EC4C69"/>
    <w:rsid w:val="00EC58FF"/>
    <w:rsid w:val="00ED0481"/>
    <w:rsid w:val="00ED235E"/>
    <w:rsid w:val="00ED24B4"/>
    <w:rsid w:val="00ED4D22"/>
    <w:rsid w:val="00ED7A27"/>
    <w:rsid w:val="00EE3964"/>
    <w:rsid w:val="00EE3C8C"/>
    <w:rsid w:val="00EF0C94"/>
    <w:rsid w:val="00EF1D4A"/>
    <w:rsid w:val="00EF2DF8"/>
    <w:rsid w:val="00F0083E"/>
    <w:rsid w:val="00F06232"/>
    <w:rsid w:val="00F11E0B"/>
    <w:rsid w:val="00F14A09"/>
    <w:rsid w:val="00F1644A"/>
    <w:rsid w:val="00F17BC5"/>
    <w:rsid w:val="00F17F26"/>
    <w:rsid w:val="00F21357"/>
    <w:rsid w:val="00F23993"/>
    <w:rsid w:val="00F30E59"/>
    <w:rsid w:val="00F40129"/>
    <w:rsid w:val="00F40EDF"/>
    <w:rsid w:val="00F41D21"/>
    <w:rsid w:val="00F4555E"/>
    <w:rsid w:val="00F46738"/>
    <w:rsid w:val="00F50048"/>
    <w:rsid w:val="00F5130F"/>
    <w:rsid w:val="00F51D54"/>
    <w:rsid w:val="00F525C3"/>
    <w:rsid w:val="00F550AF"/>
    <w:rsid w:val="00F56034"/>
    <w:rsid w:val="00F5606D"/>
    <w:rsid w:val="00F60F7C"/>
    <w:rsid w:val="00F648D3"/>
    <w:rsid w:val="00F677AD"/>
    <w:rsid w:val="00F703D1"/>
    <w:rsid w:val="00F7054D"/>
    <w:rsid w:val="00F70CB6"/>
    <w:rsid w:val="00F71446"/>
    <w:rsid w:val="00F71676"/>
    <w:rsid w:val="00F75BED"/>
    <w:rsid w:val="00F77BAA"/>
    <w:rsid w:val="00F82275"/>
    <w:rsid w:val="00F83C58"/>
    <w:rsid w:val="00F90923"/>
    <w:rsid w:val="00F9151C"/>
    <w:rsid w:val="00F916D9"/>
    <w:rsid w:val="00F92C18"/>
    <w:rsid w:val="00F946FA"/>
    <w:rsid w:val="00F952AF"/>
    <w:rsid w:val="00F955B9"/>
    <w:rsid w:val="00FA3ECB"/>
    <w:rsid w:val="00FA4747"/>
    <w:rsid w:val="00FA592E"/>
    <w:rsid w:val="00FB40A3"/>
    <w:rsid w:val="00FB4670"/>
    <w:rsid w:val="00FB6F12"/>
    <w:rsid w:val="00FC3FB7"/>
    <w:rsid w:val="00FC5422"/>
    <w:rsid w:val="00FC5B22"/>
    <w:rsid w:val="00FC65AD"/>
    <w:rsid w:val="00FC67FD"/>
    <w:rsid w:val="00FD0989"/>
    <w:rsid w:val="00FD0E12"/>
    <w:rsid w:val="00FD1065"/>
    <w:rsid w:val="00FD54B8"/>
    <w:rsid w:val="00FE2771"/>
    <w:rsid w:val="00FE3E83"/>
    <w:rsid w:val="00FE4026"/>
    <w:rsid w:val="00FE408B"/>
    <w:rsid w:val="00FE7134"/>
    <w:rsid w:val="00FE73E3"/>
    <w:rsid w:val="00FE7598"/>
    <w:rsid w:val="00FF4095"/>
    <w:rsid w:val="00FF4AE6"/>
    <w:rsid w:val="00FF5A5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E4364F3"/>
  <w15:chartTrackingRefBased/>
  <w15:docId w15:val="{776B146B-75E7-4715-A562-FC086B86497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="Times New Roman" w:hAnsi="Times New Roman" w:cs="Times New Roman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2D017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213B00"/>
    <w:pPr>
      <w:ind w:left="720"/>
      <w:contextualSpacing/>
    </w:pPr>
  </w:style>
  <w:style w:type="character" w:styleId="Emphasis">
    <w:name w:val="Emphasis"/>
    <w:basedOn w:val="DefaultParagraphFont"/>
    <w:uiPriority w:val="20"/>
    <w:qFormat/>
    <w:rsid w:val="00F23993"/>
    <w:rPr>
      <w:i/>
      <w:iCs/>
    </w:rPr>
  </w:style>
  <w:style w:type="character" w:customStyle="1" w:styleId="e24kjd">
    <w:name w:val="e24kjd"/>
    <w:basedOn w:val="DefaultParagraphFont"/>
    <w:rsid w:val="00D05EBD"/>
  </w:style>
  <w:style w:type="character" w:styleId="CommentReference">
    <w:name w:val="annotation reference"/>
    <w:basedOn w:val="DefaultParagraphFont"/>
    <w:uiPriority w:val="99"/>
    <w:semiHidden/>
    <w:unhideWhenUsed/>
    <w:rsid w:val="00C866D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866D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866D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866D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866D7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866D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866D7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121D18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21D18"/>
  </w:style>
  <w:style w:type="paragraph" w:styleId="Footer">
    <w:name w:val="footer"/>
    <w:basedOn w:val="Normal"/>
    <w:link w:val="FooterChar"/>
    <w:uiPriority w:val="99"/>
    <w:unhideWhenUsed/>
    <w:rsid w:val="00121D18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21D18"/>
  </w:style>
  <w:style w:type="character" w:styleId="Hyperlink">
    <w:name w:val="Hyperlink"/>
    <w:basedOn w:val="DefaultParagraphFont"/>
    <w:uiPriority w:val="99"/>
    <w:unhideWhenUsed/>
    <w:rsid w:val="004F7AAD"/>
    <w:rPr>
      <w:color w:val="0563C1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4F7AAD"/>
    <w:rPr>
      <w:color w:val="605E5C"/>
      <w:shd w:val="clear" w:color="auto" w:fill="E1DFDD"/>
    </w:rPr>
  </w:style>
  <w:style w:type="character" w:customStyle="1" w:styleId="hlfld-contribauthor">
    <w:name w:val="hlfld-contribauthor"/>
    <w:basedOn w:val="DefaultParagraphFont"/>
    <w:rsid w:val="008A7FE9"/>
  </w:style>
  <w:style w:type="paragraph" w:customStyle="1" w:styleId="EndNoteBibliographyTitle">
    <w:name w:val="EndNote Bibliography Title"/>
    <w:basedOn w:val="Normal"/>
    <w:link w:val="EndNoteBibliographyTitleZchn"/>
    <w:rsid w:val="005837D6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5837D6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Zchn"/>
    <w:rsid w:val="005837D6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Zchn">
    <w:name w:val="EndNote Bibliography Zchn"/>
    <w:basedOn w:val="DefaultParagraphFont"/>
    <w:link w:val="EndNoteBibliography"/>
    <w:rsid w:val="005837D6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43485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232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290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7300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753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603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374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94AF73C-9287-4204-90A5-FF6728C0128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5</Pages>
  <Words>33349</Words>
  <Characters>111387</Characters>
  <Application>Microsoft Office Word</Application>
  <DocSecurity>0</DocSecurity>
  <Lines>15912</Lines>
  <Paragraphs>1809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2664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riederike</dc:creator>
  <cp:keywords/>
  <dc:description/>
  <cp:lastModifiedBy>prh</cp:lastModifiedBy>
  <cp:revision>2</cp:revision>
  <dcterms:created xsi:type="dcterms:W3CDTF">2021-02-18T13:45:00Z</dcterms:created>
  <dcterms:modified xsi:type="dcterms:W3CDTF">2021-02-18T13:45:00Z</dcterms:modified>
</cp:coreProperties>
</file>